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493"/>
      </w:tblGrid>
      <w:tr w:rsidR="00C27387" w:rsidRPr="00294C8C" w14:paraId="11CE7236" w14:textId="77777777" w:rsidTr="00CF36E4">
        <w:trPr>
          <w:jc w:val="center"/>
        </w:trPr>
        <w:tc>
          <w:tcPr>
            <w:tcW w:w="8522" w:type="dxa"/>
            <w:shd w:val="clear" w:color="auto" w:fill="auto"/>
          </w:tcPr>
          <w:p w14:paraId="0215CA3F" w14:textId="77777777" w:rsidR="00C27387" w:rsidRPr="00294C8C" w:rsidRDefault="00C27387" w:rsidP="00CF36E4">
            <w:pPr>
              <w:spacing w:line="360" w:lineRule="auto"/>
              <w:jc w:val="both"/>
            </w:pPr>
          </w:p>
          <w:p w14:paraId="18FC8970" w14:textId="77777777" w:rsidR="00C27387" w:rsidRPr="00294C8C" w:rsidRDefault="00C27387" w:rsidP="00CF36E4">
            <w:pPr>
              <w:spacing w:line="360" w:lineRule="auto"/>
              <w:jc w:val="both"/>
            </w:pPr>
          </w:p>
          <w:p w14:paraId="2B314A29" w14:textId="77777777" w:rsidR="00C27387" w:rsidRPr="00CF36E4" w:rsidRDefault="00C27387" w:rsidP="00CF36E4">
            <w:pPr>
              <w:spacing w:line="360" w:lineRule="auto"/>
              <w:jc w:val="center"/>
              <w:rPr>
                <w:sz w:val="28"/>
                <w:szCs w:val="28"/>
              </w:rPr>
            </w:pPr>
            <w:r w:rsidRPr="00CF36E4">
              <w:rPr>
                <w:sz w:val="28"/>
                <w:szCs w:val="28"/>
              </w:rPr>
              <w:t>Ατομική Διπλωματική Εργασία</w:t>
            </w:r>
          </w:p>
          <w:p w14:paraId="1CF6C16A" w14:textId="77777777" w:rsidR="00C27387" w:rsidRDefault="00C27387" w:rsidP="00CF36E4">
            <w:pPr>
              <w:spacing w:line="360" w:lineRule="auto"/>
              <w:jc w:val="both"/>
            </w:pPr>
          </w:p>
          <w:p w14:paraId="20E0E630" w14:textId="77777777" w:rsidR="00C27387" w:rsidRPr="0081031C" w:rsidRDefault="00C27387" w:rsidP="00CF36E4">
            <w:pPr>
              <w:spacing w:line="360" w:lineRule="auto"/>
              <w:jc w:val="both"/>
            </w:pPr>
          </w:p>
          <w:p w14:paraId="6EEB8A83" w14:textId="77777777" w:rsidR="00C27387" w:rsidRPr="00CA48CC" w:rsidRDefault="00C27387" w:rsidP="00CF36E4">
            <w:pPr>
              <w:spacing w:line="360" w:lineRule="auto"/>
              <w:jc w:val="both"/>
            </w:pPr>
          </w:p>
          <w:p w14:paraId="5D2DC3F1" w14:textId="23113FF6" w:rsidR="00C27387" w:rsidRPr="0005763D" w:rsidRDefault="00FC3389" w:rsidP="00CF36E4">
            <w:pPr>
              <w:spacing w:line="360" w:lineRule="auto"/>
              <w:jc w:val="center"/>
              <w:rPr>
                <w:b/>
                <w:sz w:val="28"/>
                <w:szCs w:val="28"/>
              </w:rPr>
            </w:pPr>
            <w:r w:rsidRPr="00446B79">
              <w:rPr>
                <w:b/>
                <w:i/>
                <w:sz w:val="28"/>
                <w:szCs w:val="28"/>
                <w:lang w:val="en-US"/>
              </w:rPr>
              <w:t>ANYPLACE</w:t>
            </w:r>
            <w:r w:rsidRPr="0005763D">
              <w:rPr>
                <w:b/>
                <w:sz w:val="28"/>
                <w:szCs w:val="28"/>
              </w:rPr>
              <w:t xml:space="preserve">: </w:t>
            </w:r>
            <w:r w:rsidR="003B7D45">
              <w:rPr>
                <w:b/>
                <w:sz w:val="28"/>
                <w:szCs w:val="28"/>
              </w:rPr>
              <w:t>ΕΝΑ</w:t>
            </w:r>
            <w:r>
              <w:rPr>
                <w:b/>
                <w:sz w:val="28"/>
                <w:szCs w:val="28"/>
              </w:rPr>
              <w:t xml:space="preserve"> ΟΛΟΚΛΗΡΩΜΕΝΟ </w:t>
            </w:r>
            <w:r w:rsidR="0005763D">
              <w:rPr>
                <w:b/>
                <w:sz w:val="28"/>
                <w:szCs w:val="28"/>
              </w:rPr>
              <w:t>ΣΥΣΤΗΜΑ ΕΣΩΤΕ</w:t>
            </w:r>
            <w:r w:rsidR="00E06D94">
              <w:rPr>
                <w:b/>
                <w:sz w:val="28"/>
                <w:szCs w:val="28"/>
              </w:rPr>
              <w:t xml:space="preserve">ΡΙΚΗΣ </w:t>
            </w:r>
            <w:r w:rsidR="002D2E2A">
              <w:rPr>
                <w:b/>
                <w:sz w:val="28"/>
                <w:szCs w:val="28"/>
              </w:rPr>
              <w:t>ΓΕΩ</w:t>
            </w:r>
            <w:r w:rsidR="0079606D">
              <w:rPr>
                <w:b/>
                <w:sz w:val="28"/>
                <w:szCs w:val="28"/>
              </w:rPr>
              <w:t>-</w:t>
            </w:r>
            <w:r w:rsidR="00A729F0">
              <w:rPr>
                <w:b/>
                <w:sz w:val="28"/>
                <w:szCs w:val="28"/>
              </w:rPr>
              <w:t>ΤΟΠΟΘΕΤΗΣΗΣ</w:t>
            </w:r>
            <w:r w:rsidR="00B009B9">
              <w:rPr>
                <w:b/>
                <w:sz w:val="28"/>
                <w:szCs w:val="28"/>
              </w:rPr>
              <w:t xml:space="preserve"> ΚΑΙ</w:t>
            </w:r>
            <w:r w:rsidR="00A729F0" w:rsidRPr="00A729F0">
              <w:rPr>
                <w:b/>
                <w:sz w:val="28"/>
                <w:szCs w:val="28"/>
              </w:rPr>
              <w:t xml:space="preserve"> </w:t>
            </w:r>
            <w:r w:rsidR="00A729F0" w:rsidRPr="00BB793D">
              <w:rPr>
                <w:b/>
                <w:sz w:val="28"/>
                <w:szCs w:val="28"/>
              </w:rPr>
              <w:t>ΠΛΟΗΓΗΣΗΣ</w:t>
            </w:r>
            <w:r w:rsidR="00B009B9">
              <w:rPr>
                <w:b/>
                <w:sz w:val="28"/>
                <w:szCs w:val="28"/>
              </w:rPr>
              <w:t xml:space="preserve"> </w:t>
            </w:r>
            <w:r w:rsidR="00FA30E4">
              <w:rPr>
                <w:b/>
                <w:sz w:val="28"/>
                <w:szCs w:val="28"/>
              </w:rPr>
              <w:t>ΑΠΟ</w:t>
            </w:r>
            <w:r w:rsidR="0005763D">
              <w:rPr>
                <w:b/>
                <w:sz w:val="28"/>
                <w:szCs w:val="28"/>
              </w:rPr>
              <w:t xml:space="preserve"> </w:t>
            </w:r>
            <w:r w:rsidR="00B009B9">
              <w:rPr>
                <w:b/>
                <w:sz w:val="28"/>
                <w:szCs w:val="28"/>
              </w:rPr>
              <w:br/>
            </w:r>
            <w:r w:rsidR="0005763D">
              <w:rPr>
                <w:b/>
                <w:sz w:val="28"/>
                <w:szCs w:val="28"/>
              </w:rPr>
              <w:t>ΜΕΓΑΛΑ ΔΕΔΟΜΕΝΑ</w:t>
            </w:r>
          </w:p>
          <w:p w14:paraId="3054D9EA" w14:textId="77777777" w:rsidR="00C27387" w:rsidRPr="00294C8C" w:rsidRDefault="00C27387" w:rsidP="008A581C">
            <w:pPr>
              <w:spacing w:line="360" w:lineRule="auto"/>
            </w:pPr>
          </w:p>
          <w:p w14:paraId="4238B0DD" w14:textId="77777777" w:rsidR="00C27387" w:rsidRPr="00294C8C" w:rsidRDefault="00C27387" w:rsidP="00CF36E4">
            <w:pPr>
              <w:spacing w:line="360" w:lineRule="auto"/>
              <w:jc w:val="center"/>
            </w:pPr>
          </w:p>
          <w:p w14:paraId="13E5D35F" w14:textId="77777777" w:rsidR="00C27387" w:rsidRPr="00294C8C" w:rsidRDefault="00C27387" w:rsidP="00CF36E4">
            <w:pPr>
              <w:spacing w:line="360" w:lineRule="auto"/>
            </w:pPr>
          </w:p>
          <w:p w14:paraId="72EAA91E" w14:textId="67EA9A4F" w:rsidR="00C27387" w:rsidRPr="00CF36E4" w:rsidRDefault="00CF36E4" w:rsidP="00CF36E4">
            <w:pPr>
              <w:spacing w:line="360" w:lineRule="auto"/>
              <w:jc w:val="center"/>
              <w:rPr>
                <w:b/>
              </w:rPr>
            </w:pPr>
            <w:r w:rsidRPr="00CF36E4">
              <w:rPr>
                <w:b/>
              </w:rPr>
              <w:t>Λάμπρος</w:t>
            </w:r>
            <w:r w:rsidR="00C27387" w:rsidRPr="00CF36E4">
              <w:rPr>
                <w:b/>
              </w:rPr>
              <w:t xml:space="preserve"> </w:t>
            </w:r>
            <w:r w:rsidRPr="00CF36E4">
              <w:rPr>
                <w:b/>
              </w:rPr>
              <w:t>Πέτρου</w:t>
            </w:r>
          </w:p>
          <w:p w14:paraId="2F66DA49" w14:textId="77777777" w:rsidR="00C27387" w:rsidRPr="00294C8C" w:rsidRDefault="00C27387" w:rsidP="00CF36E4">
            <w:pPr>
              <w:spacing w:line="360" w:lineRule="auto"/>
              <w:jc w:val="center"/>
            </w:pPr>
          </w:p>
          <w:p w14:paraId="17D0FC10" w14:textId="77777777" w:rsidR="00C27387" w:rsidRPr="00294C8C" w:rsidRDefault="00C27387" w:rsidP="00CF36E4">
            <w:pPr>
              <w:spacing w:line="360" w:lineRule="auto"/>
              <w:jc w:val="center"/>
            </w:pPr>
          </w:p>
          <w:p w14:paraId="4762A79C" w14:textId="77777777" w:rsidR="00C27387" w:rsidRPr="00CF36E4" w:rsidRDefault="00C27387" w:rsidP="00CF36E4">
            <w:pPr>
              <w:spacing w:line="360" w:lineRule="auto"/>
              <w:jc w:val="center"/>
              <w:rPr>
                <w:b/>
                <w:sz w:val="32"/>
                <w:szCs w:val="32"/>
              </w:rPr>
            </w:pPr>
            <w:r w:rsidRPr="00CF36E4">
              <w:rPr>
                <w:b/>
                <w:sz w:val="32"/>
                <w:szCs w:val="32"/>
              </w:rPr>
              <w:t>ΠΑΝΕΠΙΣΤΗΜΙΟ ΚΥΠΡΟΥ</w:t>
            </w:r>
          </w:p>
          <w:p w14:paraId="2EC4F58C" w14:textId="77777777" w:rsidR="00C27387" w:rsidRDefault="00C27387" w:rsidP="00CF36E4">
            <w:pPr>
              <w:spacing w:line="360" w:lineRule="auto"/>
              <w:jc w:val="center"/>
            </w:pPr>
          </w:p>
          <w:p w14:paraId="550CC896" w14:textId="77777777" w:rsidR="00C27387" w:rsidRPr="00294C8C" w:rsidRDefault="00C27387" w:rsidP="00CF36E4">
            <w:pPr>
              <w:spacing w:line="360" w:lineRule="auto"/>
              <w:jc w:val="center"/>
            </w:pPr>
          </w:p>
          <w:p w14:paraId="6677FC54" w14:textId="48743E03" w:rsidR="00C27387" w:rsidRPr="00294C8C" w:rsidRDefault="000113A1" w:rsidP="00CF36E4">
            <w:pPr>
              <w:spacing w:line="360" w:lineRule="auto"/>
              <w:jc w:val="center"/>
            </w:pPr>
            <w:r>
              <w:rPr>
                <w:noProof/>
              </w:rPr>
              <w:drawing>
                <wp:inline distT="0" distB="0" distL="0" distR="0" wp14:anchorId="4156A211" wp14:editId="09CAE9B3">
                  <wp:extent cx="942975" cy="942975"/>
                  <wp:effectExtent l="0" t="0" r="9525" b="9525"/>
                  <wp:docPr id="1" name="Picture 1" descr="゚᪀゚"/>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᪀゚"/>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42975" cy="942975"/>
                          </a:xfrm>
                          <a:prstGeom prst="rect">
                            <a:avLst/>
                          </a:prstGeom>
                          <a:solidFill>
                            <a:srgbClr val="000000"/>
                          </a:solidFill>
                          <a:ln>
                            <a:noFill/>
                          </a:ln>
                        </pic:spPr>
                      </pic:pic>
                    </a:graphicData>
                  </a:graphic>
                </wp:inline>
              </w:drawing>
            </w:r>
          </w:p>
          <w:p w14:paraId="24181A8E" w14:textId="77777777" w:rsidR="00C27387" w:rsidRPr="00294C8C" w:rsidRDefault="00C27387" w:rsidP="00CF36E4">
            <w:pPr>
              <w:spacing w:line="360" w:lineRule="auto"/>
              <w:jc w:val="center"/>
            </w:pPr>
          </w:p>
          <w:p w14:paraId="4BBF6C9D" w14:textId="77777777" w:rsidR="00C27387" w:rsidRPr="00294C8C" w:rsidRDefault="00C27387" w:rsidP="00CF36E4">
            <w:pPr>
              <w:spacing w:line="360" w:lineRule="auto"/>
              <w:jc w:val="center"/>
            </w:pPr>
          </w:p>
          <w:p w14:paraId="09B69144" w14:textId="77777777" w:rsidR="00C27387" w:rsidRPr="00CF36E4" w:rsidRDefault="00C27387" w:rsidP="00CF36E4">
            <w:pPr>
              <w:spacing w:line="360" w:lineRule="auto"/>
              <w:jc w:val="center"/>
              <w:rPr>
                <w:b/>
                <w:sz w:val="28"/>
                <w:szCs w:val="28"/>
              </w:rPr>
            </w:pPr>
            <w:r w:rsidRPr="00CF36E4">
              <w:rPr>
                <w:b/>
                <w:sz w:val="28"/>
                <w:szCs w:val="28"/>
              </w:rPr>
              <w:t>ΤΜΗΜΑ ΠΛΗΡΟΦΟΡΙΚΗΣ</w:t>
            </w:r>
          </w:p>
          <w:p w14:paraId="3BEF8318" w14:textId="77777777" w:rsidR="00C27387" w:rsidRPr="00294C8C" w:rsidRDefault="00C27387" w:rsidP="00CF36E4">
            <w:pPr>
              <w:spacing w:line="360" w:lineRule="auto"/>
              <w:jc w:val="center"/>
            </w:pPr>
          </w:p>
          <w:p w14:paraId="7EB8BC8B" w14:textId="77777777" w:rsidR="00C27387" w:rsidRPr="00294C8C" w:rsidRDefault="00C27387" w:rsidP="00B3728F">
            <w:pPr>
              <w:spacing w:line="360" w:lineRule="auto"/>
            </w:pPr>
          </w:p>
          <w:p w14:paraId="10261B75" w14:textId="77777777" w:rsidR="00C27387" w:rsidRDefault="00C27387" w:rsidP="00CF36E4">
            <w:pPr>
              <w:spacing w:line="360" w:lineRule="auto"/>
            </w:pPr>
          </w:p>
          <w:p w14:paraId="1EA8AF3C" w14:textId="77777777" w:rsidR="00E41622" w:rsidRDefault="00E41622" w:rsidP="00CF36E4">
            <w:pPr>
              <w:spacing w:line="360" w:lineRule="auto"/>
            </w:pPr>
          </w:p>
          <w:p w14:paraId="67374BF0" w14:textId="77777777" w:rsidR="00C27387" w:rsidRPr="00294C8C" w:rsidRDefault="00C27387" w:rsidP="00CF36E4">
            <w:pPr>
              <w:spacing w:line="360" w:lineRule="auto"/>
              <w:jc w:val="both"/>
            </w:pPr>
          </w:p>
          <w:p w14:paraId="4F6932CB" w14:textId="7E1D7E43" w:rsidR="00C27387" w:rsidRPr="00CF36E4" w:rsidRDefault="00C27387" w:rsidP="00CF36E4">
            <w:pPr>
              <w:spacing w:line="360" w:lineRule="auto"/>
              <w:jc w:val="center"/>
              <w:rPr>
                <w:b/>
              </w:rPr>
            </w:pPr>
            <w:r w:rsidRPr="00CF36E4">
              <w:rPr>
                <w:b/>
              </w:rPr>
              <w:t>Μάιος 201</w:t>
            </w:r>
            <w:r w:rsidR="00CD5709">
              <w:rPr>
                <w:b/>
              </w:rPr>
              <w:t>4</w:t>
            </w:r>
          </w:p>
        </w:tc>
      </w:tr>
    </w:tbl>
    <w:p w14:paraId="38003AA3" w14:textId="77777777" w:rsidR="00C27387" w:rsidRPr="00EB5BCE" w:rsidRDefault="00C27387" w:rsidP="00C27387">
      <w:pPr>
        <w:spacing w:line="360" w:lineRule="auto"/>
        <w:jc w:val="center"/>
        <w:rPr>
          <w:b/>
          <w:sz w:val="36"/>
          <w:szCs w:val="36"/>
        </w:rPr>
      </w:pPr>
      <w:r w:rsidRPr="00EB5BCE">
        <w:rPr>
          <w:b/>
          <w:sz w:val="36"/>
          <w:szCs w:val="36"/>
        </w:rPr>
        <w:lastRenderedPageBreak/>
        <w:t>ΠΑΝΕΠΙΣΤΗΜΙΟ ΚΥΠΡΟΥ</w:t>
      </w:r>
    </w:p>
    <w:p w14:paraId="7BD661D1" w14:textId="77777777" w:rsidR="00C27387" w:rsidRPr="00EB5BCE" w:rsidRDefault="00C27387" w:rsidP="00C27387">
      <w:pPr>
        <w:spacing w:line="360" w:lineRule="auto"/>
        <w:jc w:val="center"/>
        <w:rPr>
          <w:b/>
          <w:sz w:val="28"/>
          <w:szCs w:val="28"/>
        </w:rPr>
      </w:pPr>
      <w:r w:rsidRPr="00EB5BCE">
        <w:rPr>
          <w:b/>
          <w:sz w:val="28"/>
          <w:szCs w:val="28"/>
        </w:rPr>
        <w:t>ΤΜΗΜΑ ΠΛΗΡΟΦΟΡΙΚΗΣ</w:t>
      </w:r>
    </w:p>
    <w:p w14:paraId="6A7390A0" w14:textId="77777777" w:rsidR="00C27387" w:rsidRPr="00294C8C" w:rsidRDefault="00C27387" w:rsidP="00C27387">
      <w:pPr>
        <w:spacing w:line="360" w:lineRule="auto"/>
        <w:jc w:val="center"/>
      </w:pPr>
    </w:p>
    <w:p w14:paraId="66B07D57" w14:textId="77777777" w:rsidR="00C27387" w:rsidRDefault="00C27387" w:rsidP="00FD6AFD">
      <w:pPr>
        <w:spacing w:line="360" w:lineRule="auto"/>
      </w:pPr>
    </w:p>
    <w:p w14:paraId="1BC552F7" w14:textId="77777777" w:rsidR="00C27387" w:rsidRPr="00294C8C" w:rsidRDefault="00C27387" w:rsidP="00C27387">
      <w:pPr>
        <w:spacing w:line="360" w:lineRule="auto"/>
        <w:jc w:val="center"/>
      </w:pPr>
    </w:p>
    <w:p w14:paraId="7C0C97D5" w14:textId="77777777" w:rsidR="00C27387" w:rsidRPr="00294C8C" w:rsidRDefault="00C27387" w:rsidP="0028501F">
      <w:pPr>
        <w:spacing w:line="360" w:lineRule="auto"/>
      </w:pPr>
    </w:p>
    <w:p w14:paraId="0A29B8DF" w14:textId="77777777" w:rsidR="00C27387" w:rsidRPr="00294C8C" w:rsidRDefault="00C27387" w:rsidP="00C27387">
      <w:pPr>
        <w:spacing w:line="360" w:lineRule="auto"/>
        <w:jc w:val="center"/>
      </w:pPr>
    </w:p>
    <w:p w14:paraId="02B049FB" w14:textId="21CEDB44" w:rsidR="004B2CA9" w:rsidRPr="0005763D" w:rsidRDefault="004B2CA9" w:rsidP="004B2CA9">
      <w:pPr>
        <w:spacing w:line="360" w:lineRule="auto"/>
        <w:jc w:val="center"/>
        <w:rPr>
          <w:b/>
          <w:sz w:val="28"/>
          <w:szCs w:val="28"/>
        </w:rPr>
      </w:pPr>
      <w:r w:rsidRPr="00446B79">
        <w:rPr>
          <w:b/>
          <w:i/>
          <w:sz w:val="28"/>
          <w:szCs w:val="28"/>
          <w:lang w:val="en-US"/>
        </w:rPr>
        <w:t>ANYPLACE</w:t>
      </w:r>
      <w:r w:rsidRPr="0005763D">
        <w:rPr>
          <w:b/>
          <w:sz w:val="28"/>
          <w:szCs w:val="28"/>
        </w:rPr>
        <w:t xml:space="preserve">: </w:t>
      </w:r>
      <w:r w:rsidR="003B7D45">
        <w:rPr>
          <w:b/>
          <w:sz w:val="28"/>
          <w:szCs w:val="28"/>
        </w:rPr>
        <w:t>ΕΝΑ</w:t>
      </w:r>
      <w:r>
        <w:rPr>
          <w:b/>
          <w:sz w:val="28"/>
          <w:szCs w:val="28"/>
        </w:rPr>
        <w:t xml:space="preserve"> ΟΛΟΚΛ</w:t>
      </w:r>
      <w:r w:rsidR="00BB793D">
        <w:rPr>
          <w:b/>
          <w:sz w:val="28"/>
          <w:szCs w:val="28"/>
        </w:rPr>
        <w:t>ΗΡΩΜΕΝΟ ΣΥΣΤΗΜΑ ΕΣΩΤΕΡΙΚΗΣ ΓΕΩ-ΤΟΠΟΘΕΤΗΣΗΣ</w:t>
      </w:r>
      <w:r>
        <w:rPr>
          <w:b/>
          <w:sz w:val="28"/>
          <w:szCs w:val="28"/>
        </w:rPr>
        <w:t xml:space="preserve"> ΚΑΙ </w:t>
      </w:r>
      <w:r w:rsidR="00BB793D">
        <w:rPr>
          <w:b/>
          <w:sz w:val="28"/>
          <w:szCs w:val="28"/>
        </w:rPr>
        <w:t>ΠΛΟΗΓΗΣΗΣ</w:t>
      </w:r>
      <w:r w:rsidR="00FA30E4">
        <w:rPr>
          <w:b/>
          <w:sz w:val="28"/>
          <w:szCs w:val="28"/>
        </w:rPr>
        <w:t xml:space="preserve"> ΑΠΟ</w:t>
      </w:r>
      <w:r>
        <w:rPr>
          <w:b/>
          <w:sz w:val="28"/>
          <w:szCs w:val="28"/>
        </w:rPr>
        <w:t xml:space="preserve"> </w:t>
      </w:r>
      <w:r>
        <w:rPr>
          <w:b/>
          <w:sz w:val="28"/>
          <w:szCs w:val="28"/>
        </w:rPr>
        <w:br/>
        <w:t>ΜΕΓΑΛΑ ΔΕΔΟΜΕΝΑ</w:t>
      </w:r>
    </w:p>
    <w:p w14:paraId="6612C6DE" w14:textId="77777777" w:rsidR="00C27387" w:rsidRDefault="00C27387" w:rsidP="00C27387">
      <w:pPr>
        <w:spacing w:line="360" w:lineRule="auto"/>
        <w:jc w:val="center"/>
        <w:rPr>
          <w:b/>
        </w:rPr>
      </w:pPr>
    </w:p>
    <w:p w14:paraId="3B5B46E7" w14:textId="77777777" w:rsidR="00FD6AFD" w:rsidRDefault="00FD6AFD" w:rsidP="00C27387">
      <w:pPr>
        <w:spacing w:line="360" w:lineRule="auto"/>
        <w:jc w:val="center"/>
        <w:rPr>
          <w:b/>
        </w:rPr>
      </w:pPr>
    </w:p>
    <w:p w14:paraId="37BBDC2B" w14:textId="77777777" w:rsidR="00FD6AFD" w:rsidRPr="00EB5BCE" w:rsidRDefault="00FD6AFD" w:rsidP="00C27387">
      <w:pPr>
        <w:spacing w:line="360" w:lineRule="auto"/>
        <w:jc w:val="center"/>
        <w:rPr>
          <w:b/>
        </w:rPr>
      </w:pPr>
    </w:p>
    <w:p w14:paraId="79642F8D" w14:textId="6F42D74E" w:rsidR="00C27387" w:rsidRPr="0039614E" w:rsidRDefault="003F3B69" w:rsidP="00C27387">
      <w:pPr>
        <w:spacing w:line="360" w:lineRule="auto"/>
        <w:jc w:val="center"/>
        <w:rPr>
          <w:b/>
        </w:rPr>
      </w:pPr>
      <w:r>
        <w:rPr>
          <w:b/>
        </w:rPr>
        <w:t>Λάμπρος</w:t>
      </w:r>
      <w:r w:rsidR="00C27387" w:rsidRPr="00EB5BCE">
        <w:rPr>
          <w:b/>
        </w:rPr>
        <w:t xml:space="preserve"> </w:t>
      </w:r>
      <w:r>
        <w:rPr>
          <w:b/>
        </w:rPr>
        <w:t>Πέτρου</w:t>
      </w:r>
    </w:p>
    <w:p w14:paraId="0D7280AE" w14:textId="77777777" w:rsidR="00C27387" w:rsidRPr="00294C8C" w:rsidRDefault="00C27387" w:rsidP="0028501F">
      <w:pPr>
        <w:spacing w:line="360" w:lineRule="auto"/>
      </w:pPr>
    </w:p>
    <w:p w14:paraId="7CBF5837" w14:textId="77777777" w:rsidR="00C27387" w:rsidRDefault="00C27387" w:rsidP="00C27387">
      <w:pPr>
        <w:spacing w:line="360" w:lineRule="auto"/>
        <w:jc w:val="center"/>
      </w:pPr>
    </w:p>
    <w:p w14:paraId="53A84159" w14:textId="77777777" w:rsidR="00C27387" w:rsidRDefault="00C27387" w:rsidP="00C27387">
      <w:pPr>
        <w:spacing w:line="360" w:lineRule="auto"/>
        <w:jc w:val="center"/>
      </w:pPr>
    </w:p>
    <w:p w14:paraId="78DFC779" w14:textId="77777777" w:rsidR="00C27387" w:rsidRPr="00294C8C" w:rsidRDefault="00C27387" w:rsidP="00C27387">
      <w:pPr>
        <w:spacing w:line="360" w:lineRule="auto"/>
        <w:jc w:val="center"/>
      </w:pPr>
    </w:p>
    <w:p w14:paraId="3BF46C7C" w14:textId="77777777" w:rsidR="00C27387" w:rsidRPr="00294C8C" w:rsidRDefault="00C27387" w:rsidP="00C27387">
      <w:pPr>
        <w:spacing w:line="360" w:lineRule="auto"/>
        <w:jc w:val="center"/>
      </w:pPr>
      <w:r w:rsidRPr="00294C8C">
        <w:t>Επιβλέπων Καθηγητής</w:t>
      </w:r>
    </w:p>
    <w:p w14:paraId="2AF2B0E2" w14:textId="72CFF50F" w:rsidR="00C27387" w:rsidRPr="00294C8C" w:rsidRDefault="0039614E" w:rsidP="00C27387">
      <w:pPr>
        <w:spacing w:line="360" w:lineRule="auto"/>
        <w:jc w:val="center"/>
      </w:pPr>
      <w:r>
        <w:t>Δημήτρης Ζε</w:t>
      </w:r>
      <w:r w:rsidR="009B6124">
        <w:t>ϊ</w:t>
      </w:r>
      <w:r>
        <w:t>ναλιπούρ</w:t>
      </w:r>
    </w:p>
    <w:p w14:paraId="3B788DCB" w14:textId="77777777" w:rsidR="00C27387" w:rsidRPr="002A6397" w:rsidRDefault="00C27387" w:rsidP="00C27387">
      <w:pPr>
        <w:spacing w:line="360" w:lineRule="auto"/>
        <w:jc w:val="center"/>
      </w:pPr>
    </w:p>
    <w:p w14:paraId="1AE4675C" w14:textId="77777777" w:rsidR="00C27387" w:rsidRPr="00294C8C" w:rsidRDefault="00C27387" w:rsidP="00C27387">
      <w:pPr>
        <w:spacing w:line="360" w:lineRule="auto"/>
        <w:jc w:val="center"/>
      </w:pPr>
    </w:p>
    <w:p w14:paraId="475DFA41" w14:textId="77777777" w:rsidR="00C27387" w:rsidRPr="00294C8C" w:rsidRDefault="00C27387" w:rsidP="00C27387">
      <w:pPr>
        <w:spacing w:line="360" w:lineRule="auto"/>
        <w:jc w:val="center"/>
      </w:pPr>
    </w:p>
    <w:p w14:paraId="7B56748A" w14:textId="77777777" w:rsidR="00C27387" w:rsidRPr="00294C8C" w:rsidRDefault="00C27387" w:rsidP="0028501F">
      <w:pPr>
        <w:spacing w:line="360" w:lineRule="auto"/>
      </w:pPr>
    </w:p>
    <w:p w14:paraId="3EC1C5AC" w14:textId="77777777" w:rsidR="00C27387" w:rsidRPr="00294C8C" w:rsidRDefault="00C27387" w:rsidP="00C27387">
      <w:pPr>
        <w:spacing w:line="360" w:lineRule="auto"/>
        <w:jc w:val="center"/>
      </w:pPr>
    </w:p>
    <w:p w14:paraId="2AC934EC" w14:textId="77777777" w:rsidR="00C27387" w:rsidRPr="00294C8C" w:rsidRDefault="00C27387" w:rsidP="00C27387">
      <w:pPr>
        <w:spacing w:line="360" w:lineRule="auto"/>
        <w:jc w:val="center"/>
      </w:pPr>
      <w:r w:rsidRPr="00294C8C">
        <w:t>Η Ατομική Διπλωματική Εργασία υποβλήθηκε προς μερική εκπλήρωση  των απαιτήσεων απόκτησης του πτυχίου Πληροφορικής του Τμήματος Πληροφορικής του Πανεπιστημίου Κύπρου</w:t>
      </w:r>
    </w:p>
    <w:p w14:paraId="0400089F" w14:textId="77777777" w:rsidR="00C27387" w:rsidRPr="00294C8C" w:rsidRDefault="00C27387" w:rsidP="00C27387">
      <w:pPr>
        <w:spacing w:line="360" w:lineRule="auto"/>
        <w:jc w:val="center"/>
      </w:pPr>
    </w:p>
    <w:p w14:paraId="105768CC" w14:textId="77777777" w:rsidR="00C27387" w:rsidRPr="00294C8C" w:rsidRDefault="00C27387" w:rsidP="00C27387">
      <w:pPr>
        <w:spacing w:line="360" w:lineRule="auto"/>
        <w:jc w:val="center"/>
      </w:pPr>
    </w:p>
    <w:p w14:paraId="045C13F5" w14:textId="77777777" w:rsidR="00C27387" w:rsidRPr="00294C8C" w:rsidRDefault="00C27387" w:rsidP="00C27387">
      <w:pPr>
        <w:spacing w:line="360" w:lineRule="auto"/>
        <w:jc w:val="center"/>
      </w:pPr>
    </w:p>
    <w:p w14:paraId="5B765A2C" w14:textId="63DC1990" w:rsidR="00C27387" w:rsidRPr="00294C8C" w:rsidRDefault="00C27387" w:rsidP="00C27387">
      <w:pPr>
        <w:spacing w:line="360" w:lineRule="auto"/>
        <w:jc w:val="center"/>
      </w:pPr>
      <w:r>
        <w:t>Μάιος 201</w:t>
      </w:r>
      <w:r w:rsidR="0077015C">
        <w:t>4</w:t>
      </w:r>
    </w:p>
    <w:p w14:paraId="666E1E5A" w14:textId="77777777" w:rsidR="00C27387" w:rsidRPr="00FC0E0B" w:rsidRDefault="00C27387" w:rsidP="00FC0E0B">
      <w:pPr>
        <w:pStyle w:val="ADEH1"/>
        <w:rPr>
          <w:lang w:val="el-GR"/>
        </w:rPr>
      </w:pPr>
      <w:bookmarkStart w:id="0" w:name="_Toc428701354"/>
      <w:r w:rsidRPr="00FC0E0B">
        <w:rPr>
          <w:lang w:val="el-GR"/>
        </w:rPr>
        <w:lastRenderedPageBreak/>
        <w:t>Ευχαριστίες</w:t>
      </w:r>
      <w:bookmarkEnd w:id="0"/>
    </w:p>
    <w:p w14:paraId="298F50C4" w14:textId="77777777" w:rsidR="00C27387" w:rsidRPr="00294C8C" w:rsidRDefault="00C27387" w:rsidP="00C27387">
      <w:pPr>
        <w:spacing w:line="360" w:lineRule="auto"/>
        <w:jc w:val="both"/>
      </w:pPr>
    </w:p>
    <w:p w14:paraId="6E6A3801" w14:textId="671F0AC2" w:rsidR="00C246AC" w:rsidRDefault="00C246AC" w:rsidP="00C27387">
      <w:pPr>
        <w:spacing w:line="360" w:lineRule="auto"/>
        <w:jc w:val="both"/>
      </w:pPr>
      <w:r>
        <w:t>Αρχικά θα ήθελα να ευχαριστήσω θερμά τον κ. Ζεϊναλιπούρ Δημήτρη επιβλέπων καθηγητή της παρούσας διπλωματικής εργασίας για την υποστήριξη, καθοδήγηση και συμβουλές που μου παρείχε καθ’ όλη τη διάρκεια της εκπόνησης της διπλ</w:t>
      </w:r>
      <w:r w:rsidR="004E5D69">
        <w:t>ωμ</w:t>
      </w:r>
      <w:r>
        <w:t>ατικής μου εργασίας.</w:t>
      </w:r>
    </w:p>
    <w:p w14:paraId="7CDF4FB3" w14:textId="77777777" w:rsidR="00C246AC" w:rsidRDefault="00C246AC" w:rsidP="00C27387">
      <w:pPr>
        <w:spacing w:line="360" w:lineRule="auto"/>
        <w:jc w:val="both"/>
      </w:pPr>
    </w:p>
    <w:p w14:paraId="3711759A" w14:textId="534E70CB" w:rsidR="00C246AC" w:rsidRDefault="00C246AC" w:rsidP="00C27387">
      <w:pPr>
        <w:spacing w:line="360" w:lineRule="auto"/>
        <w:jc w:val="both"/>
      </w:pPr>
      <w:r>
        <w:t>Ακολούθως θα ήθελα να ευχαριστήσω τους φίλους μου εντός και εκτός πανεπιστημίου που μου συμπαραστάθηκαν όλο αυτό τον καιρό αλλά και ένα τεράστιο ευχαριστώ στην οικογένεια μου που συνεχώς με ενθάρρυνε να συνεχίσω και να μην πτοούμαι από δυσκολίες και εμπόδια που έβρισκα μπροστά μου.</w:t>
      </w:r>
      <w:r w:rsidR="00E35288">
        <w:t xml:space="preserve"> Ειδικότερα, θα ήθελα να ευχαριστήσω την μητέρα μου για την ηθική και οικονομική υποστήριξη που μου πρόσφερε όχι μόνο κατά τη διάρκεια της εκπόνησης αυτής της διπλωματικής εργασίας αλλά και όλη τη διάρκεια των σπουδών μου.</w:t>
      </w:r>
    </w:p>
    <w:p w14:paraId="71391CC4" w14:textId="77777777" w:rsidR="00C246AC" w:rsidRPr="00C246AC" w:rsidRDefault="00C246AC" w:rsidP="00C27387">
      <w:pPr>
        <w:spacing w:line="360" w:lineRule="auto"/>
        <w:jc w:val="both"/>
      </w:pPr>
    </w:p>
    <w:p w14:paraId="4B4EC934" w14:textId="438FD0E8" w:rsidR="00F968B6" w:rsidRPr="00DB12AC" w:rsidRDefault="00B64446" w:rsidP="00B64446">
      <w:pPr>
        <w:spacing w:line="360" w:lineRule="auto"/>
        <w:jc w:val="both"/>
        <w:rPr>
          <w:color w:val="FF0000"/>
        </w:rPr>
      </w:pPr>
      <w:r>
        <w:t>Τέλος, θ</w:t>
      </w:r>
      <w:r w:rsidR="00AB292A">
        <w:t>α ήθελα να ευχαριστήσω τον</w:t>
      </w:r>
      <w:r w:rsidR="0029521D">
        <w:t xml:space="preserve"> γνωστό</w:t>
      </w:r>
      <w:r w:rsidR="00AB292A">
        <w:t xml:space="preserve"> οίκο μόδας </w:t>
      </w:r>
      <w:proofErr w:type="spellStart"/>
      <w:r w:rsidR="00AB292A">
        <w:rPr>
          <w:lang w:val="en-US"/>
        </w:rPr>
        <w:t>Victorias</w:t>
      </w:r>
      <w:proofErr w:type="spellEnd"/>
      <w:r w:rsidR="00AB292A" w:rsidRPr="00AB292A">
        <w:t xml:space="preserve"> </w:t>
      </w:r>
      <w:r w:rsidR="00AB292A">
        <w:rPr>
          <w:lang w:val="en-US"/>
        </w:rPr>
        <w:t>Secret</w:t>
      </w:r>
      <w:r w:rsidR="00AB292A">
        <w:t xml:space="preserve"> αφού μου πρόσφερε αμέτρητες ώρες οπτικοακουστικού υλικού ώστε να χαλαρώνω τις πολύωρες ώρες που αφιέρωνα στη μελέτη μου καθώς με βοηθούσαν να σκεφτώ </w:t>
      </w:r>
      <w:r w:rsidR="00AB292A">
        <w:rPr>
          <w:lang w:val="en-US"/>
        </w:rPr>
        <w:t>out</w:t>
      </w:r>
      <w:r w:rsidR="00AB292A" w:rsidRPr="00AB292A">
        <w:t>-</w:t>
      </w:r>
      <w:r w:rsidR="00AB292A">
        <w:rPr>
          <w:lang w:val="en-US"/>
        </w:rPr>
        <w:t>of</w:t>
      </w:r>
      <w:r w:rsidR="00AB292A" w:rsidRPr="00AB292A">
        <w:t>-</w:t>
      </w:r>
      <w:r w:rsidR="00AB292A">
        <w:rPr>
          <w:lang w:val="en-US"/>
        </w:rPr>
        <w:t>the</w:t>
      </w:r>
      <w:r w:rsidR="00AB292A" w:rsidRPr="00AB292A">
        <w:t xml:space="preserve"> </w:t>
      </w:r>
      <w:r w:rsidR="00AB292A">
        <w:rPr>
          <w:lang w:val="en-US"/>
        </w:rPr>
        <w:t>box</w:t>
      </w:r>
      <w:r w:rsidR="00AB292A">
        <w:t xml:space="preserve"> σε κρίσιμες στιγμές.</w:t>
      </w:r>
    </w:p>
    <w:p w14:paraId="2889A888" w14:textId="77777777" w:rsidR="00F968B6" w:rsidRDefault="00F968B6" w:rsidP="00C27387">
      <w:pPr>
        <w:spacing w:line="360" w:lineRule="auto"/>
        <w:jc w:val="both"/>
      </w:pPr>
    </w:p>
    <w:p w14:paraId="44133EAD" w14:textId="77777777" w:rsidR="00F968B6" w:rsidRDefault="00F968B6" w:rsidP="00C27387">
      <w:pPr>
        <w:spacing w:line="360" w:lineRule="auto"/>
        <w:jc w:val="both"/>
      </w:pPr>
    </w:p>
    <w:p w14:paraId="31584173" w14:textId="7B58DF83" w:rsidR="00F968B6" w:rsidRPr="00A54F46" w:rsidRDefault="00F968B6" w:rsidP="00F968B6">
      <w:pPr>
        <w:pStyle w:val="ADEH1"/>
        <w:rPr>
          <w:lang w:val="el-GR"/>
        </w:rPr>
      </w:pPr>
      <w:r w:rsidRPr="00A54F46">
        <w:rPr>
          <w:lang w:val="el-GR"/>
        </w:rPr>
        <w:br w:type="page"/>
      </w:r>
      <w:bookmarkStart w:id="1" w:name="_Toc428701355"/>
      <w:r w:rsidR="006E4CBC">
        <w:rPr>
          <w:lang w:val="el-GR"/>
        </w:rPr>
        <w:lastRenderedPageBreak/>
        <w:t>Αν</w:t>
      </w:r>
      <w:r w:rsidRPr="00A54F46">
        <w:rPr>
          <w:lang w:val="el-GR"/>
        </w:rPr>
        <w:t>αγνώριση</w:t>
      </w:r>
      <w:bookmarkEnd w:id="1"/>
    </w:p>
    <w:p w14:paraId="7C078908" w14:textId="77777777" w:rsidR="00F968B6" w:rsidRPr="00A54F46" w:rsidRDefault="00F968B6" w:rsidP="00F968B6">
      <w:pPr>
        <w:pStyle w:val="ADEH1"/>
        <w:rPr>
          <w:lang w:val="el-GR"/>
        </w:rPr>
      </w:pPr>
    </w:p>
    <w:p w14:paraId="67687789" w14:textId="01D7472C" w:rsidR="0047025D" w:rsidRDefault="00F968B6" w:rsidP="00F968B6">
      <w:pPr>
        <w:pStyle w:val="ADEText"/>
        <w:rPr>
          <w:lang w:val="el-GR"/>
        </w:rPr>
      </w:pPr>
      <w:r>
        <w:rPr>
          <w:lang w:val="el-GR"/>
        </w:rPr>
        <w:t xml:space="preserve">Επιδείξεις του συστήματος </w:t>
      </w:r>
      <w:r>
        <w:t>AnyPlace</w:t>
      </w:r>
      <w:r>
        <w:rPr>
          <w:lang w:val="el-GR"/>
        </w:rPr>
        <w:t xml:space="preserve"> που περιγράφεται σε αυτήν τη διπλωματική εργασία έχουν παρουσιαστεί</w:t>
      </w:r>
      <w:r w:rsidR="003C525D">
        <w:rPr>
          <w:lang w:val="el-GR"/>
        </w:rPr>
        <w:t xml:space="preserve"> με επιτυχία</w:t>
      </w:r>
      <w:r>
        <w:rPr>
          <w:lang w:val="el-GR"/>
        </w:rPr>
        <w:t xml:space="preserve"> στα ακόλουθα </w:t>
      </w:r>
      <w:r w:rsidR="000D0A9E">
        <w:rPr>
          <w:lang w:val="el-GR"/>
        </w:rPr>
        <w:t xml:space="preserve">διεθνή </w:t>
      </w:r>
      <w:r>
        <w:rPr>
          <w:lang w:val="el-GR"/>
        </w:rPr>
        <w:t>συνέδρια:</w:t>
      </w:r>
    </w:p>
    <w:p w14:paraId="64DA6AA4" w14:textId="77777777" w:rsidR="0047025D" w:rsidRPr="00FC3389" w:rsidRDefault="0047025D" w:rsidP="001C59E0">
      <w:pPr>
        <w:spacing w:line="360" w:lineRule="auto"/>
        <w:jc w:val="both"/>
      </w:pPr>
    </w:p>
    <w:p w14:paraId="67D5D758" w14:textId="168A710E" w:rsidR="00806FC2" w:rsidRDefault="0047025D" w:rsidP="00015854">
      <w:pPr>
        <w:numPr>
          <w:ilvl w:val="0"/>
          <w:numId w:val="9"/>
        </w:numPr>
        <w:spacing w:line="360" w:lineRule="auto"/>
        <w:jc w:val="both"/>
        <w:rPr>
          <w:lang w:val="en-US"/>
        </w:rPr>
      </w:pPr>
      <w:r w:rsidRPr="007A2414">
        <w:rPr>
          <w:i/>
          <w:lang w:val="en-US"/>
        </w:rPr>
        <w:t>"Crowdsourced Indoor Localization and Navigation with Anyplace"</w:t>
      </w:r>
      <w:r w:rsidRPr="0047025D">
        <w:rPr>
          <w:lang w:val="en-US"/>
        </w:rPr>
        <w:t xml:space="preserve">, </w:t>
      </w:r>
      <w:r w:rsidRPr="0047025D">
        <w:rPr>
          <w:b/>
          <w:lang w:val="en-US"/>
        </w:rPr>
        <w:t>L. Petrou</w:t>
      </w:r>
      <w:r w:rsidRPr="0047025D">
        <w:rPr>
          <w:lang w:val="en-US"/>
        </w:rPr>
        <w:t xml:space="preserve">, G. </w:t>
      </w:r>
      <w:proofErr w:type="spellStart"/>
      <w:r w:rsidRPr="0047025D">
        <w:rPr>
          <w:lang w:val="en-US"/>
        </w:rPr>
        <w:t>Larkou</w:t>
      </w:r>
      <w:proofErr w:type="spellEnd"/>
      <w:r w:rsidRPr="0047025D">
        <w:rPr>
          <w:lang w:val="en-US"/>
        </w:rPr>
        <w:t>, C.</w:t>
      </w:r>
      <w:r w:rsidR="00AE0FDB">
        <w:rPr>
          <w:lang w:val="en-US"/>
        </w:rPr>
        <w:t xml:space="preserve"> </w:t>
      </w:r>
      <w:proofErr w:type="spellStart"/>
      <w:r w:rsidR="00AE0FDB">
        <w:rPr>
          <w:lang w:val="en-US"/>
        </w:rPr>
        <w:t>Laoudias</w:t>
      </w:r>
      <w:proofErr w:type="spellEnd"/>
      <w:r w:rsidR="00AE0FDB">
        <w:rPr>
          <w:lang w:val="en-US"/>
        </w:rPr>
        <w:t xml:space="preserve">, D. </w:t>
      </w:r>
      <w:proofErr w:type="spellStart"/>
      <w:r w:rsidR="00AE0FDB">
        <w:rPr>
          <w:lang w:val="en-US"/>
        </w:rPr>
        <w:t>Zeinalipour-Yazti</w:t>
      </w:r>
      <w:proofErr w:type="spellEnd"/>
      <w:r w:rsidR="00AE0FDB">
        <w:rPr>
          <w:lang w:val="en-US"/>
        </w:rPr>
        <w:t xml:space="preserve"> and</w:t>
      </w:r>
      <w:r w:rsidRPr="0047025D">
        <w:rPr>
          <w:lang w:val="en-US"/>
        </w:rPr>
        <w:t xml:space="preserve"> C.G. </w:t>
      </w:r>
      <w:proofErr w:type="spellStart"/>
      <w:r w:rsidRPr="0047025D">
        <w:rPr>
          <w:lang w:val="en-US"/>
        </w:rPr>
        <w:t>Panayiotou</w:t>
      </w:r>
      <w:proofErr w:type="spellEnd"/>
      <w:r w:rsidRPr="0047025D">
        <w:rPr>
          <w:lang w:val="en-US"/>
        </w:rPr>
        <w:t xml:space="preserve"> "Proceedings of the 13th </w:t>
      </w:r>
      <w:r w:rsidR="00210D4B">
        <w:rPr>
          <w:lang w:val="en-US"/>
        </w:rPr>
        <w:t>International C</w:t>
      </w:r>
      <w:r w:rsidRPr="0047025D">
        <w:rPr>
          <w:lang w:val="en-US"/>
        </w:rPr>
        <w:t xml:space="preserve">onference on Information </w:t>
      </w:r>
      <w:r w:rsidR="00210D4B">
        <w:rPr>
          <w:lang w:val="en-US"/>
        </w:rPr>
        <w:t>Processing in S</w:t>
      </w:r>
      <w:r w:rsidRPr="0047025D">
        <w:rPr>
          <w:lang w:val="en-US"/>
        </w:rPr>
        <w:t>ens</w:t>
      </w:r>
      <w:r w:rsidR="00210D4B">
        <w:rPr>
          <w:lang w:val="en-US"/>
        </w:rPr>
        <w:t>or N</w:t>
      </w:r>
      <w:r w:rsidR="00CE059A">
        <w:rPr>
          <w:lang w:val="en-US"/>
        </w:rPr>
        <w:t>etworks" (IPSN'14)</w:t>
      </w:r>
      <w:r w:rsidRPr="0047025D">
        <w:rPr>
          <w:lang w:val="en-US"/>
        </w:rPr>
        <w:t>, Berlin, Germany, April 15-17, 2014</w:t>
      </w:r>
    </w:p>
    <w:p w14:paraId="6AD4F64A" w14:textId="77777777" w:rsidR="001C59E0" w:rsidRDefault="001C59E0" w:rsidP="001C59E0">
      <w:pPr>
        <w:spacing w:line="360" w:lineRule="auto"/>
        <w:ind w:left="720"/>
        <w:jc w:val="both"/>
        <w:rPr>
          <w:lang w:val="en-US"/>
        </w:rPr>
      </w:pPr>
    </w:p>
    <w:p w14:paraId="52B452AF" w14:textId="7E7390E1" w:rsidR="001C59E0" w:rsidRPr="0047025D" w:rsidRDefault="001C59E0" w:rsidP="00015854">
      <w:pPr>
        <w:numPr>
          <w:ilvl w:val="0"/>
          <w:numId w:val="9"/>
        </w:numPr>
        <w:spacing w:line="360" w:lineRule="auto"/>
        <w:jc w:val="both"/>
        <w:rPr>
          <w:lang w:val="en-US"/>
        </w:rPr>
      </w:pPr>
      <w:r w:rsidRPr="007A2414">
        <w:rPr>
          <w:i/>
          <w:color w:val="222222"/>
          <w:lang w:val="en-US"/>
        </w:rPr>
        <w:t>"</w:t>
      </w:r>
      <w:r>
        <w:rPr>
          <w:i/>
          <w:color w:val="222222"/>
          <w:lang w:val="en-US"/>
        </w:rPr>
        <w:t>Anyp</w:t>
      </w:r>
      <w:r w:rsidRPr="007A2414">
        <w:rPr>
          <w:i/>
          <w:color w:val="222222"/>
          <w:lang w:val="en-US"/>
        </w:rPr>
        <w:t>lace: Indoor Positioning and Navigation in the Big-Data Era"</w:t>
      </w:r>
      <w:r w:rsidRPr="00BB57B0">
        <w:rPr>
          <w:color w:val="222222"/>
          <w:lang w:val="en-US"/>
        </w:rPr>
        <w:t xml:space="preserve">, </w:t>
      </w:r>
      <w:r w:rsidRPr="00BB57B0">
        <w:rPr>
          <w:b/>
          <w:color w:val="222222"/>
          <w:lang w:val="en-US"/>
        </w:rPr>
        <w:t>L. Petrou</w:t>
      </w:r>
      <w:r w:rsidRPr="00BB57B0">
        <w:rPr>
          <w:color w:val="222222"/>
          <w:lang w:val="en-US"/>
        </w:rPr>
        <w:t xml:space="preserve">, G. </w:t>
      </w:r>
      <w:proofErr w:type="spellStart"/>
      <w:r w:rsidRPr="00BB57B0">
        <w:rPr>
          <w:color w:val="222222"/>
          <w:lang w:val="en-US"/>
        </w:rPr>
        <w:t>Larkou</w:t>
      </w:r>
      <w:proofErr w:type="spellEnd"/>
      <w:r w:rsidRPr="00BB57B0">
        <w:rPr>
          <w:color w:val="222222"/>
          <w:lang w:val="en-US"/>
        </w:rPr>
        <w:t xml:space="preserve">, C. </w:t>
      </w:r>
      <w:proofErr w:type="spellStart"/>
      <w:r w:rsidRPr="00BB57B0">
        <w:rPr>
          <w:color w:val="222222"/>
          <w:lang w:val="en-US"/>
        </w:rPr>
        <w:t>Laoudias</w:t>
      </w:r>
      <w:proofErr w:type="spellEnd"/>
      <w:r w:rsidRPr="00BB57B0">
        <w:rPr>
          <w:color w:val="222222"/>
          <w:lang w:val="en-US"/>
        </w:rPr>
        <w:t xml:space="preserve">, D. </w:t>
      </w:r>
      <w:proofErr w:type="spellStart"/>
      <w:r w:rsidRPr="00BB57B0">
        <w:rPr>
          <w:color w:val="222222"/>
          <w:lang w:val="en-US"/>
        </w:rPr>
        <w:t>Zeinalipour-Yazti</w:t>
      </w:r>
      <w:proofErr w:type="spellEnd"/>
      <w:r w:rsidRPr="00BB57B0">
        <w:rPr>
          <w:color w:val="222222"/>
          <w:lang w:val="en-US"/>
        </w:rPr>
        <w:t xml:space="preserve"> and C. G. </w:t>
      </w:r>
      <w:proofErr w:type="spellStart"/>
      <w:r w:rsidRPr="00BB57B0">
        <w:rPr>
          <w:color w:val="222222"/>
          <w:lang w:val="en-US"/>
        </w:rPr>
        <w:t>Panayiotou</w:t>
      </w:r>
      <w:proofErr w:type="spellEnd"/>
      <w:r w:rsidRPr="00BB57B0">
        <w:rPr>
          <w:color w:val="222222"/>
          <w:lang w:val="en-US"/>
        </w:rPr>
        <w:t xml:space="preserve"> "Proceedings of the 4th Int</w:t>
      </w:r>
      <w:r w:rsidR="00062E81">
        <w:rPr>
          <w:color w:val="222222"/>
          <w:lang w:val="en-US"/>
        </w:rPr>
        <w:t>ernationa</w:t>
      </w:r>
      <w:r w:rsidR="006E74A2">
        <w:rPr>
          <w:color w:val="222222"/>
          <w:lang w:val="en-US"/>
        </w:rPr>
        <w:t>l</w:t>
      </w:r>
      <w:r w:rsidRPr="00BB57B0">
        <w:rPr>
          <w:color w:val="222222"/>
          <w:lang w:val="en-US"/>
        </w:rPr>
        <w:t xml:space="preserve"> Conference on Indoor Positioni</w:t>
      </w:r>
      <w:r w:rsidR="00E14946">
        <w:rPr>
          <w:color w:val="222222"/>
          <w:lang w:val="en-US"/>
        </w:rPr>
        <w:t>ng and Indoor Navigation" (IPIN</w:t>
      </w:r>
      <w:r w:rsidRPr="00BB57B0">
        <w:rPr>
          <w:color w:val="222222"/>
          <w:lang w:val="en-US"/>
        </w:rPr>
        <w:t xml:space="preserve">'13), </w:t>
      </w:r>
      <w:proofErr w:type="spellStart"/>
      <w:r w:rsidRPr="00BB57B0">
        <w:rPr>
          <w:color w:val="222222"/>
          <w:lang w:val="en-US"/>
        </w:rPr>
        <w:t>Montbeliard</w:t>
      </w:r>
      <w:proofErr w:type="spellEnd"/>
      <w:r w:rsidRPr="00BB57B0">
        <w:rPr>
          <w:color w:val="222222"/>
          <w:lang w:val="en-US"/>
        </w:rPr>
        <w:t>-Belfort, France</w:t>
      </w:r>
      <w:r>
        <w:rPr>
          <w:color w:val="222222"/>
          <w:lang w:val="en-US"/>
        </w:rPr>
        <w:t>,</w:t>
      </w:r>
      <w:r w:rsidR="007A58C6">
        <w:rPr>
          <w:color w:val="222222"/>
          <w:lang w:val="en-US"/>
        </w:rPr>
        <w:t xml:space="preserve"> October 28-31,</w:t>
      </w:r>
      <w:r w:rsidRPr="00BB57B0">
        <w:rPr>
          <w:color w:val="222222"/>
          <w:lang w:val="en-US"/>
        </w:rPr>
        <w:t xml:space="preserve"> 2013</w:t>
      </w:r>
    </w:p>
    <w:p w14:paraId="27B12A66" w14:textId="77777777" w:rsidR="001C59E0" w:rsidRDefault="001C59E0" w:rsidP="001C59E0">
      <w:pPr>
        <w:spacing w:line="360" w:lineRule="auto"/>
        <w:ind w:left="720"/>
        <w:jc w:val="both"/>
        <w:rPr>
          <w:lang w:val="en-US"/>
        </w:rPr>
      </w:pPr>
    </w:p>
    <w:p w14:paraId="0013ECAA" w14:textId="77777777" w:rsidR="00806FC2" w:rsidRDefault="00806FC2" w:rsidP="00806FC2">
      <w:pPr>
        <w:pStyle w:val="ListParagraph"/>
        <w:rPr>
          <w:lang w:val="en-US"/>
        </w:rPr>
      </w:pPr>
    </w:p>
    <w:p w14:paraId="5AE5DF0B" w14:textId="77777777" w:rsidR="00C27387" w:rsidRPr="004042AA" w:rsidRDefault="00C27387" w:rsidP="00C27387">
      <w:pPr>
        <w:spacing w:line="360" w:lineRule="auto"/>
        <w:jc w:val="both"/>
        <w:rPr>
          <w:lang w:val="en-US"/>
        </w:rPr>
      </w:pPr>
    </w:p>
    <w:p w14:paraId="3FAA9677" w14:textId="77777777" w:rsidR="00C27387" w:rsidRPr="004042AA" w:rsidRDefault="00C27387" w:rsidP="00C27387">
      <w:pPr>
        <w:spacing w:line="360" w:lineRule="auto"/>
        <w:jc w:val="both"/>
        <w:rPr>
          <w:lang w:val="en-US"/>
        </w:rPr>
      </w:pPr>
    </w:p>
    <w:p w14:paraId="0E5B3B89" w14:textId="77777777" w:rsidR="00C27387" w:rsidRPr="004042AA" w:rsidRDefault="00C27387" w:rsidP="00C27387">
      <w:pPr>
        <w:spacing w:line="360" w:lineRule="auto"/>
        <w:jc w:val="both"/>
        <w:rPr>
          <w:lang w:val="en-US"/>
        </w:rPr>
      </w:pPr>
    </w:p>
    <w:p w14:paraId="5D07A440" w14:textId="77777777" w:rsidR="00C27387" w:rsidRPr="004042AA" w:rsidRDefault="00C27387" w:rsidP="00C27387">
      <w:pPr>
        <w:spacing w:line="360" w:lineRule="auto"/>
        <w:jc w:val="both"/>
        <w:rPr>
          <w:lang w:val="en-US"/>
        </w:rPr>
      </w:pPr>
    </w:p>
    <w:p w14:paraId="09350EE9" w14:textId="77777777" w:rsidR="00C27387" w:rsidRPr="004042AA" w:rsidRDefault="00C27387" w:rsidP="00C27387">
      <w:pPr>
        <w:spacing w:line="360" w:lineRule="auto"/>
        <w:jc w:val="both"/>
        <w:rPr>
          <w:lang w:val="en-US"/>
        </w:rPr>
      </w:pPr>
    </w:p>
    <w:p w14:paraId="5389A416" w14:textId="77777777" w:rsidR="00C27387" w:rsidRPr="004042AA" w:rsidRDefault="00C27387" w:rsidP="00C27387">
      <w:pPr>
        <w:spacing w:line="360" w:lineRule="auto"/>
        <w:jc w:val="both"/>
        <w:rPr>
          <w:lang w:val="en-US"/>
        </w:rPr>
      </w:pPr>
    </w:p>
    <w:p w14:paraId="6268B69C" w14:textId="77777777" w:rsidR="00C27387" w:rsidRPr="004042AA" w:rsidRDefault="00C27387" w:rsidP="00C27387">
      <w:pPr>
        <w:spacing w:line="360" w:lineRule="auto"/>
        <w:jc w:val="both"/>
        <w:rPr>
          <w:lang w:val="en-US"/>
        </w:rPr>
      </w:pPr>
    </w:p>
    <w:p w14:paraId="6632579C" w14:textId="77777777" w:rsidR="00C27387" w:rsidRPr="004042AA" w:rsidRDefault="00C27387" w:rsidP="00C27387">
      <w:pPr>
        <w:spacing w:line="360" w:lineRule="auto"/>
        <w:jc w:val="both"/>
        <w:rPr>
          <w:lang w:val="en-US"/>
        </w:rPr>
      </w:pPr>
    </w:p>
    <w:p w14:paraId="3457ECD1" w14:textId="77777777" w:rsidR="00C27387" w:rsidRPr="004042AA" w:rsidRDefault="00C27387" w:rsidP="00C27387">
      <w:pPr>
        <w:spacing w:line="360" w:lineRule="auto"/>
        <w:jc w:val="both"/>
        <w:rPr>
          <w:lang w:val="en-US"/>
        </w:rPr>
      </w:pPr>
    </w:p>
    <w:p w14:paraId="2C24CC0B" w14:textId="77777777" w:rsidR="00C27387" w:rsidRPr="004042AA" w:rsidRDefault="00C27387" w:rsidP="00C27387">
      <w:pPr>
        <w:spacing w:line="360" w:lineRule="auto"/>
        <w:jc w:val="both"/>
        <w:rPr>
          <w:lang w:val="en-US"/>
        </w:rPr>
      </w:pPr>
    </w:p>
    <w:p w14:paraId="1AB48BBA" w14:textId="77777777" w:rsidR="00C27387" w:rsidRPr="004042AA" w:rsidRDefault="00C27387" w:rsidP="00C27387">
      <w:pPr>
        <w:spacing w:line="360" w:lineRule="auto"/>
        <w:jc w:val="both"/>
        <w:rPr>
          <w:lang w:val="en-US"/>
        </w:rPr>
      </w:pPr>
    </w:p>
    <w:p w14:paraId="1B612E39" w14:textId="77777777" w:rsidR="00C27387" w:rsidRPr="004042AA" w:rsidRDefault="00C27387" w:rsidP="00C27387">
      <w:pPr>
        <w:spacing w:line="360" w:lineRule="auto"/>
        <w:jc w:val="both"/>
        <w:rPr>
          <w:lang w:val="en-US"/>
        </w:rPr>
      </w:pPr>
    </w:p>
    <w:p w14:paraId="7A36F767" w14:textId="77777777" w:rsidR="00C27387" w:rsidRPr="004042AA" w:rsidRDefault="00C27387" w:rsidP="00C27387">
      <w:pPr>
        <w:spacing w:line="360" w:lineRule="auto"/>
        <w:jc w:val="both"/>
        <w:rPr>
          <w:lang w:val="en-US"/>
        </w:rPr>
      </w:pPr>
    </w:p>
    <w:p w14:paraId="29BE1B30" w14:textId="77777777" w:rsidR="00C27387" w:rsidRPr="004042AA" w:rsidRDefault="00C27387" w:rsidP="00C27387">
      <w:pPr>
        <w:spacing w:line="360" w:lineRule="auto"/>
        <w:jc w:val="both"/>
        <w:rPr>
          <w:lang w:val="en-US"/>
        </w:rPr>
      </w:pPr>
    </w:p>
    <w:p w14:paraId="7D25C225" w14:textId="77777777" w:rsidR="00C27387" w:rsidRPr="004042AA" w:rsidRDefault="00C27387" w:rsidP="00C27387">
      <w:pPr>
        <w:spacing w:line="360" w:lineRule="auto"/>
        <w:jc w:val="both"/>
        <w:rPr>
          <w:lang w:val="en-US"/>
        </w:rPr>
      </w:pPr>
    </w:p>
    <w:p w14:paraId="22F613D4" w14:textId="77777777" w:rsidR="00253DF7" w:rsidRPr="00053D82" w:rsidRDefault="00253DF7" w:rsidP="00F114F2">
      <w:pPr>
        <w:pStyle w:val="ADEH1"/>
        <w:rPr>
          <w:lang w:val="en-GB"/>
        </w:rPr>
      </w:pPr>
    </w:p>
    <w:p w14:paraId="17B6838F" w14:textId="28AD8377" w:rsidR="00C27387" w:rsidRPr="00F114F2" w:rsidRDefault="00C27387" w:rsidP="00F114F2">
      <w:pPr>
        <w:pStyle w:val="ADEH1"/>
        <w:rPr>
          <w:lang w:val="el-GR"/>
        </w:rPr>
      </w:pPr>
      <w:bookmarkStart w:id="2" w:name="_Toc428701356"/>
      <w:r w:rsidRPr="00FC0E0B">
        <w:rPr>
          <w:lang w:val="el-GR"/>
        </w:rPr>
        <w:lastRenderedPageBreak/>
        <w:t>Περίληψη</w:t>
      </w:r>
      <w:bookmarkEnd w:id="2"/>
    </w:p>
    <w:p w14:paraId="0C5B5A27" w14:textId="3557EFC9" w:rsidR="00C72682" w:rsidRDefault="0081055A" w:rsidP="0081055A">
      <w:pPr>
        <w:pStyle w:val="ADEText"/>
        <w:rPr>
          <w:lang w:val="el-GR"/>
        </w:rPr>
      </w:pPr>
      <w:r>
        <w:rPr>
          <w:lang w:val="el-GR"/>
        </w:rPr>
        <w:t xml:space="preserve">Σε αυτή τη διπλωματική εργασία παρουσιάζεται ένα ολοκληρωμένο σύστημα </w:t>
      </w:r>
      <w:proofErr w:type="spellStart"/>
      <w:r>
        <w:rPr>
          <w:lang w:val="el-GR"/>
        </w:rPr>
        <w:t>γεωπλοήγησης</w:t>
      </w:r>
      <w:proofErr w:type="spellEnd"/>
      <w:r>
        <w:rPr>
          <w:lang w:val="el-GR"/>
        </w:rPr>
        <w:t xml:space="preserve"> και </w:t>
      </w:r>
      <w:proofErr w:type="spellStart"/>
      <w:r>
        <w:rPr>
          <w:lang w:val="el-GR"/>
        </w:rPr>
        <w:t>γεωτοποθέτησης</w:t>
      </w:r>
      <w:proofErr w:type="spellEnd"/>
      <w:r>
        <w:rPr>
          <w:lang w:val="el-GR"/>
        </w:rPr>
        <w:t xml:space="preserve"> σε εσωτερικούς χώρους </w:t>
      </w:r>
      <w:r w:rsidR="0036326A">
        <w:rPr>
          <w:lang w:val="el-GR"/>
        </w:rPr>
        <w:t>με</w:t>
      </w:r>
      <w:r>
        <w:rPr>
          <w:lang w:val="el-GR"/>
        </w:rPr>
        <w:t xml:space="preserve"> Μεγάλα Δεδομένα</w:t>
      </w:r>
      <w:r w:rsidRPr="0081055A">
        <w:rPr>
          <w:lang w:val="el-GR"/>
        </w:rPr>
        <w:t xml:space="preserve">, </w:t>
      </w:r>
      <w:r w:rsidR="00183902">
        <w:rPr>
          <w:lang w:val="el-GR"/>
        </w:rPr>
        <w:t>το</w:t>
      </w:r>
      <w:r w:rsidR="0036326A">
        <w:rPr>
          <w:lang w:val="el-GR"/>
        </w:rPr>
        <w:t xml:space="preserve"> οποίο φέρει το όνομα</w:t>
      </w:r>
      <w:r w:rsidR="00183902" w:rsidRPr="00183902">
        <w:rPr>
          <w:lang w:val="el-GR"/>
        </w:rPr>
        <w:t xml:space="preserve"> </w:t>
      </w:r>
      <w:r>
        <w:t>AnyPlace</w:t>
      </w:r>
      <w:r w:rsidRPr="0081055A">
        <w:rPr>
          <w:lang w:val="el-GR"/>
        </w:rPr>
        <w:t>.</w:t>
      </w:r>
    </w:p>
    <w:p w14:paraId="25A5A541" w14:textId="4A1DCF96" w:rsidR="008F2BE1" w:rsidRDefault="0081055A" w:rsidP="00AE6976">
      <w:pPr>
        <w:pStyle w:val="ADEText"/>
        <w:rPr>
          <w:lang w:val="el-GR"/>
        </w:rPr>
      </w:pPr>
      <w:r>
        <w:rPr>
          <w:lang w:val="el-GR"/>
        </w:rPr>
        <w:t xml:space="preserve"> </w:t>
      </w:r>
      <w:r w:rsidR="00184565">
        <w:rPr>
          <w:lang w:val="el-GR"/>
        </w:rPr>
        <w:t xml:space="preserve">Τα τελευταία χρόνια παρουσιάστηκε τεράστια εξάπλωση συστημάτων τοποθέτησης τα οποία βασίζονται στις ενδείξεις γειτονικών σημείων πρόσβασης ασύρματης δικτύωσης </w:t>
      </w:r>
      <w:r w:rsidR="00184565" w:rsidRPr="00184565">
        <w:rPr>
          <w:lang w:val="el-GR"/>
        </w:rPr>
        <w:t>(</w:t>
      </w:r>
      <w:r w:rsidR="00184565">
        <w:t>Wi</w:t>
      </w:r>
      <w:r w:rsidR="00184565" w:rsidRPr="00184565">
        <w:rPr>
          <w:lang w:val="el-GR"/>
        </w:rPr>
        <w:t>-</w:t>
      </w:r>
      <w:r w:rsidR="00184565">
        <w:t>Fi</w:t>
      </w:r>
      <w:r w:rsidR="00184565" w:rsidRPr="00184565">
        <w:rPr>
          <w:lang w:val="el-GR"/>
        </w:rPr>
        <w:t xml:space="preserve"> </w:t>
      </w:r>
      <w:r w:rsidR="00184565">
        <w:t>Access</w:t>
      </w:r>
      <w:r w:rsidR="00184565" w:rsidRPr="00184565">
        <w:rPr>
          <w:lang w:val="el-GR"/>
        </w:rPr>
        <w:t xml:space="preserve"> </w:t>
      </w:r>
      <w:r w:rsidR="00184565">
        <w:t>Points</w:t>
      </w:r>
      <w:r w:rsidR="00184565" w:rsidRPr="00184565">
        <w:rPr>
          <w:lang w:val="el-GR"/>
        </w:rPr>
        <w:t>)</w:t>
      </w:r>
      <w:r w:rsidR="0036326A">
        <w:rPr>
          <w:lang w:val="el-GR"/>
        </w:rPr>
        <w:t>,</w:t>
      </w:r>
      <w:r w:rsidR="00184565">
        <w:rPr>
          <w:lang w:val="el-GR"/>
        </w:rPr>
        <w:t xml:space="preserve"> καθώς το </w:t>
      </w:r>
      <w:r w:rsidR="00184565">
        <w:t>GPS</w:t>
      </w:r>
      <w:r w:rsidR="00184565">
        <w:rPr>
          <w:lang w:val="el-GR"/>
        </w:rPr>
        <w:t xml:space="preserve"> (</w:t>
      </w:r>
      <w:r w:rsidR="00184565">
        <w:t>Global</w:t>
      </w:r>
      <w:r w:rsidR="00184565" w:rsidRPr="00184565">
        <w:rPr>
          <w:lang w:val="el-GR"/>
        </w:rPr>
        <w:t xml:space="preserve"> </w:t>
      </w:r>
      <w:r w:rsidR="00184565">
        <w:t>Positioning</w:t>
      </w:r>
      <w:r w:rsidR="00184565" w:rsidRPr="00184565">
        <w:rPr>
          <w:lang w:val="el-GR"/>
        </w:rPr>
        <w:t xml:space="preserve"> </w:t>
      </w:r>
      <w:r w:rsidR="00184565">
        <w:t>System</w:t>
      </w:r>
      <w:r w:rsidR="00184565">
        <w:rPr>
          <w:lang w:val="el-GR"/>
        </w:rPr>
        <w:t xml:space="preserve">) δεν είναι διαθέσιμο εσωτερικά των κτιρίων και η ενέργεια που απαιτεί το καθιστά ακατάλληλο για </w:t>
      </w:r>
      <w:r w:rsidR="003A74DE">
        <w:rPr>
          <w:lang w:val="el-GR"/>
        </w:rPr>
        <w:t>παρα</w:t>
      </w:r>
      <w:r w:rsidR="00184565">
        <w:rPr>
          <w:lang w:val="el-GR"/>
        </w:rPr>
        <w:t xml:space="preserve">τεταμένη χρήση. </w:t>
      </w:r>
      <w:r w:rsidR="008F2BE1">
        <w:rPr>
          <w:lang w:val="el-GR"/>
        </w:rPr>
        <w:t>Επιπρόσθετα, συνεπακόλουθο της εξάπ</w:t>
      </w:r>
      <w:r w:rsidR="00584643">
        <w:rPr>
          <w:lang w:val="el-GR"/>
        </w:rPr>
        <w:t>λωσης των έξυπνων συσκευών</w:t>
      </w:r>
      <w:r w:rsidR="008F2BE1">
        <w:rPr>
          <w:lang w:val="el-GR"/>
        </w:rPr>
        <w:t xml:space="preserve"> και </w:t>
      </w:r>
      <w:r w:rsidR="00584643">
        <w:rPr>
          <w:lang w:val="el-GR"/>
        </w:rPr>
        <w:t>τ</w:t>
      </w:r>
      <w:r w:rsidR="008F2BE1">
        <w:rPr>
          <w:lang w:val="el-GR"/>
        </w:rPr>
        <w:t>η</w:t>
      </w:r>
      <w:r w:rsidR="00584643">
        <w:rPr>
          <w:lang w:val="el-GR"/>
        </w:rPr>
        <w:t>ς</w:t>
      </w:r>
      <w:r w:rsidR="008F2BE1">
        <w:rPr>
          <w:lang w:val="el-GR"/>
        </w:rPr>
        <w:t xml:space="preserve"> τρομερή</w:t>
      </w:r>
      <w:r w:rsidR="00584643">
        <w:rPr>
          <w:lang w:val="el-GR"/>
        </w:rPr>
        <w:t>ς</w:t>
      </w:r>
      <w:r w:rsidR="008F2BE1">
        <w:rPr>
          <w:lang w:val="el-GR"/>
        </w:rPr>
        <w:t xml:space="preserve"> αύξηση</w:t>
      </w:r>
      <w:r w:rsidR="00584643">
        <w:rPr>
          <w:lang w:val="el-GR"/>
        </w:rPr>
        <w:t>ς</w:t>
      </w:r>
      <w:r w:rsidR="008F2BE1">
        <w:rPr>
          <w:lang w:val="el-GR"/>
        </w:rPr>
        <w:t xml:space="preserve"> τ</w:t>
      </w:r>
      <w:r w:rsidR="00584643">
        <w:rPr>
          <w:lang w:val="el-GR"/>
        </w:rPr>
        <w:t>ων</w:t>
      </w:r>
      <w:r w:rsidR="008F2BE1">
        <w:rPr>
          <w:lang w:val="el-GR"/>
        </w:rPr>
        <w:t xml:space="preserve"> πληροφορ</w:t>
      </w:r>
      <w:r w:rsidR="00584643">
        <w:rPr>
          <w:lang w:val="el-GR"/>
        </w:rPr>
        <w:t>ιών</w:t>
      </w:r>
      <w:r w:rsidR="008F2BE1">
        <w:rPr>
          <w:lang w:val="el-GR"/>
        </w:rPr>
        <w:t xml:space="preserve"> που παράγ</w:t>
      </w:r>
      <w:r w:rsidR="00584643">
        <w:rPr>
          <w:lang w:val="el-GR"/>
        </w:rPr>
        <w:t>ονται ήταν</w:t>
      </w:r>
      <w:r w:rsidR="008F2BE1">
        <w:rPr>
          <w:lang w:val="el-GR"/>
        </w:rPr>
        <w:t xml:space="preserve"> να εμφανιστεί ο όρος </w:t>
      </w:r>
      <w:r w:rsidR="008F2BE1" w:rsidRPr="00584643">
        <w:rPr>
          <w:i/>
          <w:lang w:val="el-GR"/>
        </w:rPr>
        <w:t>Μεγάλα Δεδομένα</w:t>
      </w:r>
      <w:r w:rsidR="008F2BE1">
        <w:rPr>
          <w:lang w:val="el-GR"/>
        </w:rPr>
        <w:t xml:space="preserve">. </w:t>
      </w:r>
      <w:r w:rsidR="00514DCE">
        <w:rPr>
          <w:lang w:val="el-GR"/>
        </w:rPr>
        <w:t>Δ</w:t>
      </w:r>
      <w:r w:rsidR="008F2BE1">
        <w:rPr>
          <w:lang w:val="el-GR"/>
        </w:rPr>
        <w:t>εδομένα τα οποία φτάνουν μεγέθη που πλέον εί</w:t>
      </w:r>
      <w:r w:rsidR="004A1F7B">
        <w:rPr>
          <w:lang w:val="el-GR"/>
        </w:rPr>
        <w:t xml:space="preserve">ναι δύσκολο να διαχειριστούν </w:t>
      </w:r>
      <w:r w:rsidR="008F2BE1">
        <w:rPr>
          <w:lang w:val="el-GR"/>
        </w:rPr>
        <w:t xml:space="preserve">τα υφιστάμενα συστήματα </w:t>
      </w:r>
      <w:r w:rsidR="004A1F7B">
        <w:rPr>
          <w:lang w:val="el-GR"/>
        </w:rPr>
        <w:t>διαχείρισης δεδομένων</w:t>
      </w:r>
      <w:r w:rsidR="008F2BE1">
        <w:rPr>
          <w:lang w:val="el-GR"/>
        </w:rPr>
        <w:t xml:space="preserve">. </w:t>
      </w:r>
    </w:p>
    <w:p w14:paraId="53707D12" w14:textId="108EFAAA" w:rsidR="00437C56" w:rsidRDefault="00E86848" w:rsidP="00F144CD">
      <w:pPr>
        <w:pStyle w:val="ADEText"/>
        <w:rPr>
          <w:lang w:val="el-GR"/>
        </w:rPr>
      </w:pPr>
      <w:r>
        <w:rPr>
          <w:lang w:val="el-GR"/>
        </w:rPr>
        <w:t xml:space="preserve">Σε αυτή την εργασία, θα παρουσιαστεί το </w:t>
      </w:r>
      <w:r>
        <w:t>AnyPlace</w:t>
      </w:r>
      <w:r>
        <w:rPr>
          <w:lang w:val="el-GR"/>
        </w:rPr>
        <w:t xml:space="preserve">, ένα ολοκληρωμένο σύστημα </w:t>
      </w:r>
      <w:proofErr w:type="spellStart"/>
      <w:r>
        <w:rPr>
          <w:lang w:val="el-GR"/>
        </w:rPr>
        <w:t>γεωτοποθέτησης</w:t>
      </w:r>
      <w:proofErr w:type="spellEnd"/>
      <w:r>
        <w:rPr>
          <w:lang w:val="el-GR"/>
        </w:rPr>
        <w:t xml:space="preserve"> (ανίχνευση του χρήστη σε πραγματικό χρόνο) και </w:t>
      </w:r>
      <w:proofErr w:type="spellStart"/>
      <w:r>
        <w:rPr>
          <w:lang w:val="el-GR"/>
        </w:rPr>
        <w:t>γεωπλοήγησης</w:t>
      </w:r>
      <w:proofErr w:type="spellEnd"/>
      <w:r>
        <w:rPr>
          <w:lang w:val="el-GR"/>
        </w:rPr>
        <w:t xml:space="preserve"> (παροχή οδηγιών στον χρήστη για την μετάβαση του σε διάφορα σημεία ενδιαφέροντος)</w:t>
      </w:r>
      <w:r w:rsidR="00CB3BF8">
        <w:rPr>
          <w:lang w:val="el-GR"/>
        </w:rPr>
        <w:t xml:space="preserve"> πάνω από μεγάλα δεδομένα</w:t>
      </w:r>
      <w:r>
        <w:rPr>
          <w:lang w:val="el-GR"/>
        </w:rPr>
        <w:t xml:space="preserve">. Έχει αναπτυχθεί μια ολόκληρη αρχιτεκτονική που υποστηρίζει το </w:t>
      </w:r>
      <w:r>
        <w:t>AnyPlace</w:t>
      </w:r>
      <w:r>
        <w:rPr>
          <w:lang w:val="el-GR"/>
        </w:rPr>
        <w:t xml:space="preserve"> με στόχο την αποδοτική διαχείριση μεγάλων δεδομένων, πληροφοριών που συλλέγονται από τις συσκευές των χρηστών</w:t>
      </w:r>
      <w:r w:rsidR="0006099B">
        <w:rPr>
          <w:lang w:val="el-GR"/>
        </w:rPr>
        <w:t xml:space="preserve">. Έχει αναπτυχθεί ένα σύστημα διαχείρισης των </w:t>
      </w:r>
      <w:r w:rsidR="0006099B" w:rsidRPr="007A12BA">
        <w:rPr>
          <w:i/>
        </w:rPr>
        <w:t>RSS</w:t>
      </w:r>
      <w:r w:rsidR="0006099B" w:rsidRPr="007A12BA">
        <w:rPr>
          <w:i/>
          <w:lang w:val="el-GR"/>
        </w:rPr>
        <w:t xml:space="preserve"> (</w:t>
      </w:r>
      <w:r w:rsidR="0006099B" w:rsidRPr="007A12BA">
        <w:rPr>
          <w:i/>
        </w:rPr>
        <w:t>Received</w:t>
      </w:r>
      <w:r w:rsidR="0006099B" w:rsidRPr="007A12BA">
        <w:rPr>
          <w:i/>
          <w:lang w:val="el-GR"/>
        </w:rPr>
        <w:t xml:space="preserve"> </w:t>
      </w:r>
      <w:r w:rsidR="0006099B" w:rsidRPr="007A12BA">
        <w:rPr>
          <w:i/>
        </w:rPr>
        <w:t>Signal</w:t>
      </w:r>
      <w:r w:rsidR="0006099B" w:rsidRPr="007A12BA">
        <w:rPr>
          <w:i/>
          <w:lang w:val="el-GR"/>
        </w:rPr>
        <w:t xml:space="preserve"> </w:t>
      </w:r>
      <w:r w:rsidR="0006099B" w:rsidRPr="007A12BA">
        <w:rPr>
          <w:i/>
        </w:rPr>
        <w:t>Strength</w:t>
      </w:r>
      <w:r w:rsidR="0006099B" w:rsidRPr="007A12BA">
        <w:rPr>
          <w:i/>
          <w:lang w:val="el-GR"/>
        </w:rPr>
        <w:t>)</w:t>
      </w:r>
      <w:r w:rsidR="0006099B">
        <w:rPr>
          <w:lang w:val="el-GR"/>
        </w:rPr>
        <w:t xml:space="preserve"> μετρήσεων το οποίο μπορεί να επεξεργαστεί αποδοτικά τεράστιες ποσότητες δεδομένων </w:t>
      </w:r>
      <w:r w:rsidR="00D10E7D">
        <w:rPr>
          <w:lang w:val="el-GR"/>
        </w:rPr>
        <w:t>και</w:t>
      </w:r>
      <w:r w:rsidR="00042C1A">
        <w:rPr>
          <w:lang w:val="el-GR"/>
        </w:rPr>
        <w:t xml:space="preserve"> εκτελείται</w:t>
      </w:r>
      <w:r w:rsidR="0006099B">
        <w:rPr>
          <w:lang w:val="el-GR"/>
        </w:rPr>
        <w:t xml:space="preserve"> πάνω από</w:t>
      </w:r>
      <w:r w:rsidR="00D10E7D">
        <w:rPr>
          <w:lang w:val="el-GR"/>
        </w:rPr>
        <w:t xml:space="preserve"> ένα</w:t>
      </w:r>
      <w:r w:rsidR="0006099B">
        <w:rPr>
          <w:lang w:val="el-GR"/>
        </w:rPr>
        <w:t xml:space="preserve"> κατανεμημένο σύστημα βασισμένο στο</w:t>
      </w:r>
      <w:r w:rsidR="00042C1A">
        <w:rPr>
          <w:lang w:val="el-GR"/>
        </w:rPr>
        <w:t xml:space="preserve"> πλαίσιο</w:t>
      </w:r>
      <w:r w:rsidR="0006099B">
        <w:rPr>
          <w:lang w:val="el-GR"/>
        </w:rPr>
        <w:t xml:space="preserve"> </w:t>
      </w:r>
      <w:r w:rsidR="0006099B">
        <w:t>Hadoop</w:t>
      </w:r>
      <w:r w:rsidR="0006099B">
        <w:rPr>
          <w:lang w:val="el-GR"/>
        </w:rPr>
        <w:t xml:space="preserve">. </w:t>
      </w:r>
    </w:p>
    <w:p w14:paraId="0CA7D7CE" w14:textId="3D4063FE" w:rsidR="008F2BE1" w:rsidRPr="008F2BE1" w:rsidRDefault="00437C56" w:rsidP="0081055A">
      <w:pPr>
        <w:pStyle w:val="ADEText"/>
        <w:rPr>
          <w:lang w:val="el-GR"/>
        </w:rPr>
      </w:pPr>
      <w:r>
        <w:rPr>
          <w:lang w:val="el-GR"/>
        </w:rPr>
        <w:t xml:space="preserve">Επιπρόσθετα, έχουν αναπτυχθεί διάφορες εφαρμογές για έξυπνα κινητά </w:t>
      </w:r>
      <w:r>
        <w:t>Android</w:t>
      </w:r>
      <w:r w:rsidR="00042C1A">
        <w:rPr>
          <w:lang w:val="el-GR"/>
        </w:rPr>
        <w:t xml:space="preserve"> αλλά και εφαρμογές ιστού</w:t>
      </w:r>
      <w:r>
        <w:rPr>
          <w:lang w:val="el-GR"/>
        </w:rPr>
        <w:t xml:space="preserve"> μέσω των οποίων μπορεί</w:t>
      </w:r>
      <w:r w:rsidR="00042C1A">
        <w:rPr>
          <w:lang w:val="el-GR"/>
        </w:rPr>
        <w:t xml:space="preserve"> κανείς</w:t>
      </w:r>
      <w:r>
        <w:rPr>
          <w:lang w:val="el-GR"/>
        </w:rPr>
        <w:t xml:space="preserve"> να αποκτήσει πρόσβαση και να περιηγηθεί στα χαρτογραφημένα κτίρια του συστήματος και να ζητήσει δρομολόγηση προς και από συγκεκριμένα σημεία ενδιαφέροντος.</w:t>
      </w:r>
      <w:r w:rsidR="00D766B5">
        <w:rPr>
          <w:lang w:val="el-GR"/>
        </w:rPr>
        <w:t xml:space="preserve"> Με την χρήση</w:t>
      </w:r>
      <w:r w:rsidR="0076215B">
        <w:rPr>
          <w:lang w:val="el-GR"/>
        </w:rPr>
        <w:t xml:space="preserve"> μιας</w:t>
      </w:r>
      <w:r w:rsidR="00D766B5">
        <w:rPr>
          <w:lang w:val="el-GR"/>
        </w:rPr>
        <w:t xml:space="preserve"> κινητής συσκευής επιτρέπεται επίσης ανίχνευση του χρήστη σε πραγματικό χρόνο.</w:t>
      </w:r>
      <w:r w:rsidR="009A1AB2">
        <w:rPr>
          <w:lang w:val="el-GR"/>
        </w:rPr>
        <w:t xml:space="preserve"> </w:t>
      </w:r>
      <w:r w:rsidR="00BB6FBC">
        <w:rPr>
          <w:lang w:val="el-GR"/>
        </w:rPr>
        <w:t>Η</w:t>
      </w:r>
      <w:r w:rsidR="00F114F2">
        <w:rPr>
          <w:lang w:val="el-GR"/>
        </w:rPr>
        <w:t xml:space="preserve"> χαρτογράφηση των κτιρίων μπορεί να γίνει μέσω μιας ειδικής εφαρμογής</w:t>
      </w:r>
      <w:r w:rsidR="00042C1A">
        <w:rPr>
          <w:lang w:val="el-GR"/>
        </w:rPr>
        <w:t xml:space="preserve"> ιστού</w:t>
      </w:r>
      <w:r w:rsidR="00F114F2">
        <w:rPr>
          <w:lang w:val="el-GR"/>
        </w:rPr>
        <w:t xml:space="preserve"> που αναπτύχθηκε στα πλαίσια αυτής της εργασίας</w:t>
      </w:r>
      <w:r w:rsidR="00800E76">
        <w:rPr>
          <w:lang w:val="el-GR"/>
        </w:rPr>
        <w:t xml:space="preserve"> από </w:t>
      </w:r>
      <w:r w:rsidR="0070683A">
        <w:rPr>
          <w:lang w:val="el-GR"/>
        </w:rPr>
        <w:t>οποιονδήποτε</w:t>
      </w:r>
      <w:r w:rsidR="00800E76">
        <w:rPr>
          <w:lang w:val="el-GR"/>
        </w:rPr>
        <w:t xml:space="preserve"> περιηγητή</w:t>
      </w:r>
      <w:r w:rsidR="00F114F2">
        <w:rPr>
          <w:lang w:val="el-GR"/>
        </w:rPr>
        <w:t>.</w:t>
      </w:r>
      <w:r w:rsidR="00E86848">
        <w:rPr>
          <w:lang w:val="el-GR"/>
        </w:rPr>
        <w:t xml:space="preserve"> </w:t>
      </w:r>
      <w:r w:rsidR="008F2BE1">
        <w:rPr>
          <w:lang w:val="el-GR"/>
        </w:rPr>
        <w:t xml:space="preserve"> </w:t>
      </w:r>
    </w:p>
    <w:p w14:paraId="7F2FB93A" w14:textId="7C82FC56" w:rsidR="005611B0" w:rsidRPr="00E86848" w:rsidRDefault="002400F0" w:rsidP="00F347E5">
      <w:pPr>
        <w:pStyle w:val="ADEH1"/>
        <w:rPr>
          <w:lang w:val="el-GR"/>
        </w:rPr>
      </w:pPr>
      <w:r w:rsidRPr="002A6397">
        <w:rPr>
          <w:lang w:val="el-GR"/>
        </w:rPr>
        <w:br w:type="page"/>
      </w:r>
      <w:bookmarkStart w:id="3" w:name="_Toc428701357"/>
      <w:r w:rsidR="00160EAE">
        <w:rPr>
          <w:lang w:val="el-GR"/>
        </w:rPr>
        <w:lastRenderedPageBreak/>
        <w:t>Περιεχόμενα</w:t>
      </w:r>
      <w:bookmarkEnd w:id="3"/>
    </w:p>
    <w:p w14:paraId="35D8D11F" w14:textId="77777777" w:rsidR="003357F4" w:rsidRDefault="004D71FA">
      <w:pPr>
        <w:pStyle w:val="TOC1"/>
        <w:rPr>
          <w:rFonts w:asciiTheme="minorHAnsi" w:eastAsiaTheme="minorEastAsia" w:hAnsiTheme="minorHAnsi" w:cstheme="minorBidi"/>
          <w:b w:val="0"/>
          <w:noProof/>
          <w:sz w:val="22"/>
          <w:szCs w:val="22"/>
        </w:rPr>
      </w:pPr>
      <w:r>
        <w:fldChar w:fldCharType="begin"/>
      </w:r>
      <w:r>
        <w:instrText xml:space="preserve"> TOC \o "1-3" \h \z \t "ADE H1;1;ADE H2;2;ADE H3;3" </w:instrText>
      </w:r>
      <w:r>
        <w:fldChar w:fldCharType="separate"/>
      </w:r>
      <w:hyperlink w:anchor="_Toc428701354" w:history="1">
        <w:r w:rsidR="003357F4" w:rsidRPr="00A4211E">
          <w:rPr>
            <w:rStyle w:val="Hyperlink"/>
            <w:noProof/>
          </w:rPr>
          <w:t>Ευχαριστίες</w:t>
        </w:r>
        <w:r w:rsidR="003357F4">
          <w:rPr>
            <w:noProof/>
            <w:webHidden/>
          </w:rPr>
          <w:tab/>
        </w:r>
        <w:r w:rsidR="003357F4">
          <w:rPr>
            <w:noProof/>
            <w:webHidden/>
          </w:rPr>
          <w:fldChar w:fldCharType="begin"/>
        </w:r>
        <w:r w:rsidR="003357F4">
          <w:rPr>
            <w:noProof/>
            <w:webHidden/>
          </w:rPr>
          <w:instrText xml:space="preserve"> PAGEREF _Toc428701354 \h </w:instrText>
        </w:r>
        <w:r w:rsidR="003357F4">
          <w:rPr>
            <w:noProof/>
            <w:webHidden/>
          </w:rPr>
        </w:r>
        <w:r w:rsidR="003357F4">
          <w:rPr>
            <w:noProof/>
            <w:webHidden/>
          </w:rPr>
          <w:fldChar w:fldCharType="separate"/>
        </w:r>
        <w:r w:rsidR="003357F4">
          <w:rPr>
            <w:noProof/>
            <w:webHidden/>
          </w:rPr>
          <w:t>iii</w:t>
        </w:r>
        <w:r w:rsidR="003357F4">
          <w:rPr>
            <w:noProof/>
            <w:webHidden/>
          </w:rPr>
          <w:fldChar w:fldCharType="end"/>
        </w:r>
      </w:hyperlink>
    </w:p>
    <w:p w14:paraId="59DB6CA0" w14:textId="77777777" w:rsidR="003357F4" w:rsidRDefault="00972588">
      <w:pPr>
        <w:pStyle w:val="TOC1"/>
        <w:rPr>
          <w:rFonts w:asciiTheme="minorHAnsi" w:eastAsiaTheme="minorEastAsia" w:hAnsiTheme="minorHAnsi" w:cstheme="minorBidi"/>
          <w:b w:val="0"/>
          <w:noProof/>
          <w:sz w:val="22"/>
          <w:szCs w:val="22"/>
        </w:rPr>
      </w:pPr>
      <w:hyperlink w:anchor="_Toc428701355" w:history="1">
        <w:r w:rsidR="003357F4" w:rsidRPr="00A4211E">
          <w:rPr>
            <w:rStyle w:val="Hyperlink"/>
            <w:noProof/>
          </w:rPr>
          <w:t>Αναγνώριση</w:t>
        </w:r>
        <w:r w:rsidR="003357F4">
          <w:rPr>
            <w:noProof/>
            <w:webHidden/>
          </w:rPr>
          <w:tab/>
        </w:r>
        <w:r w:rsidR="003357F4">
          <w:rPr>
            <w:noProof/>
            <w:webHidden/>
          </w:rPr>
          <w:fldChar w:fldCharType="begin"/>
        </w:r>
        <w:r w:rsidR="003357F4">
          <w:rPr>
            <w:noProof/>
            <w:webHidden/>
          </w:rPr>
          <w:instrText xml:space="preserve"> PAGEREF _Toc428701355 \h </w:instrText>
        </w:r>
        <w:r w:rsidR="003357F4">
          <w:rPr>
            <w:noProof/>
            <w:webHidden/>
          </w:rPr>
        </w:r>
        <w:r w:rsidR="003357F4">
          <w:rPr>
            <w:noProof/>
            <w:webHidden/>
          </w:rPr>
          <w:fldChar w:fldCharType="separate"/>
        </w:r>
        <w:r w:rsidR="003357F4">
          <w:rPr>
            <w:noProof/>
            <w:webHidden/>
          </w:rPr>
          <w:t>iv</w:t>
        </w:r>
        <w:r w:rsidR="003357F4">
          <w:rPr>
            <w:noProof/>
            <w:webHidden/>
          </w:rPr>
          <w:fldChar w:fldCharType="end"/>
        </w:r>
      </w:hyperlink>
    </w:p>
    <w:p w14:paraId="51E31236" w14:textId="77777777" w:rsidR="003357F4" w:rsidRDefault="00972588">
      <w:pPr>
        <w:pStyle w:val="TOC1"/>
        <w:rPr>
          <w:rFonts w:asciiTheme="minorHAnsi" w:eastAsiaTheme="minorEastAsia" w:hAnsiTheme="minorHAnsi" w:cstheme="minorBidi"/>
          <w:b w:val="0"/>
          <w:noProof/>
          <w:sz w:val="22"/>
          <w:szCs w:val="22"/>
        </w:rPr>
      </w:pPr>
      <w:hyperlink w:anchor="_Toc428701356" w:history="1">
        <w:r w:rsidR="003357F4" w:rsidRPr="00A4211E">
          <w:rPr>
            <w:rStyle w:val="Hyperlink"/>
            <w:noProof/>
          </w:rPr>
          <w:t>Περίληψη</w:t>
        </w:r>
        <w:r w:rsidR="003357F4">
          <w:rPr>
            <w:noProof/>
            <w:webHidden/>
          </w:rPr>
          <w:tab/>
        </w:r>
        <w:r w:rsidR="003357F4">
          <w:rPr>
            <w:noProof/>
            <w:webHidden/>
          </w:rPr>
          <w:fldChar w:fldCharType="begin"/>
        </w:r>
        <w:r w:rsidR="003357F4">
          <w:rPr>
            <w:noProof/>
            <w:webHidden/>
          </w:rPr>
          <w:instrText xml:space="preserve"> PAGEREF _Toc428701356 \h </w:instrText>
        </w:r>
        <w:r w:rsidR="003357F4">
          <w:rPr>
            <w:noProof/>
            <w:webHidden/>
          </w:rPr>
        </w:r>
        <w:r w:rsidR="003357F4">
          <w:rPr>
            <w:noProof/>
            <w:webHidden/>
          </w:rPr>
          <w:fldChar w:fldCharType="separate"/>
        </w:r>
        <w:r w:rsidR="003357F4">
          <w:rPr>
            <w:noProof/>
            <w:webHidden/>
          </w:rPr>
          <w:t>v</w:t>
        </w:r>
        <w:r w:rsidR="003357F4">
          <w:rPr>
            <w:noProof/>
            <w:webHidden/>
          </w:rPr>
          <w:fldChar w:fldCharType="end"/>
        </w:r>
      </w:hyperlink>
    </w:p>
    <w:p w14:paraId="0F3E8487" w14:textId="77777777" w:rsidR="003357F4" w:rsidRDefault="00972588">
      <w:pPr>
        <w:pStyle w:val="TOC1"/>
        <w:rPr>
          <w:rFonts w:asciiTheme="minorHAnsi" w:eastAsiaTheme="minorEastAsia" w:hAnsiTheme="minorHAnsi" w:cstheme="minorBidi"/>
          <w:b w:val="0"/>
          <w:noProof/>
          <w:sz w:val="22"/>
          <w:szCs w:val="22"/>
        </w:rPr>
      </w:pPr>
      <w:hyperlink w:anchor="_Toc428701357" w:history="1">
        <w:r w:rsidR="003357F4" w:rsidRPr="00A4211E">
          <w:rPr>
            <w:rStyle w:val="Hyperlink"/>
            <w:noProof/>
          </w:rPr>
          <w:t>Περιεχόμενα</w:t>
        </w:r>
        <w:r w:rsidR="003357F4">
          <w:rPr>
            <w:noProof/>
            <w:webHidden/>
          </w:rPr>
          <w:tab/>
        </w:r>
        <w:r w:rsidR="003357F4">
          <w:rPr>
            <w:noProof/>
            <w:webHidden/>
          </w:rPr>
          <w:fldChar w:fldCharType="begin"/>
        </w:r>
        <w:r w:rsidR="003357F4">
          <w:rPr>
            <w:noProof/>
            <w:webHidden/>
          </w:rPr>
          <w:instrText xml:space="preserve"> PAGEREF _Toc428701357 \h </w:instrText>
        </w:r>
        <w:r w:rsidR="003357F4">
          <w:rPr>
            <w:noProof/>
            <w:webHidden/>
          </w:rPr>
        </w:r>
        <w:r w:rsidR="003357F4">
          <w:rPr>
            <w:noProof/>
            <w:webHidden/>
          </w:rPr>
          <w:fldChar w:fldCharType="separate"/>
        </w:r>
        <w:r w:rsidR="003357F4">
          <w:rPr>
            <w:noProof/>
            <w:webHidden/>
          </w:rPr>
          <w:t>vi</w:t>
        </w:r>
        <w:r w:rsidR="003357F4">
          <w:rPr>
            <w:noProof/>
            <w:webHidden/>
          </w:rPr>
          <w:fldChar w:fldCharType="end"/>
        </w:r>
      </w:hyperlink>
    </w:p>
    <w:p w14:paraId="6C6ED986" w14:textId="77777777" w:rsidR="003357F4" w:rsidRDefault="00972588">
      <w:pPr>
        <w:pStyle w:val="TOC1"/>
        <w:rPr>
          <w:rFonts w:asciiTheme="minorHAnsi" w:eastAsiaTheme="minorEastAsia" w:hAnsiTheme="minorHAnsi" w:cstheme="minorBidi"/>
          <w:b w:val="0"/>
          <w:noProof/>
          <w:sz w:val="22"/>
          <w:szCs w:val="22"/>
        </w:rPr>
      </w:pPr>
      <w:hyperlink w:anchor="_Toc428701358" w:history="1">
        <w:r w:rsidR="003357F4" w:rsidRPr="00A4211E">
          <w:rPr>
            <w:rStyle w:val="Hyperlink"/>
            <w:noProof/>
          </w:rPr>
          <w:t>Κεφάλαιο 1 Εισαγωγή</w:t>
        </w:r>
        <w:r w:rsidR="003357F4">
          <w:rPr>
            <w:noProof/>
            <w:webHidden/>
          </w:rPr>
          <w:tab/>
        </w:r>
        <w:r w:rsidR="003357F4">
          <w:rPr>
            <w:noProof/>
            <w:webHidden/>
          </w:rPr>
          <w:fldChar w:fldCharType="begin"/>
        </w:r>
        <w:r w:rsidR="003357F4">
          <w:rPr>
            <w:noProof/>
            <w:webHidden/>
          </w:rPr>
          <w:instrText xml:space="preserve"> PAGEREF _Toc428701358 \h </w:instrText>
        </w:r>
        <w:r w:rsidR="003357F4">
          <w:rPr>
            <w:noProof/>
            <w:webHidden/>
          </w:rPr>
        </w:r>
        <w:r w:rsidR="003357F4">
          <w:rPr>
            <w:noProof/>
            <w:webHidden/>
          </w:rPr>
          <w:fldChar w:fldCharType="separate"/>
        </w:r>
        <w:r w:rsidR="003357F4">
          <w:rPr>
            <w:noProof/>
            <w:webHidden/>
          </w:rPr>
          <w:t>1</w:t>
        </w:r>
        <w:r w:rsidR="003357F4">
          <w:rPr>
            <w:noProof/>
            <w:webHidden/>
          </w:rPr>
          <w:fldChar w:fldCharType="end"/>
        </w:r>
      </w:hyperlink>
    </w:p>
    <w:p w14:paraId="739BE981" w14:textId="77777777" w:rsidR="003357F4" w:rsidRDefault="00972588">
      <w:pPr>
        <w:pStyle w:val="TOC2"/>
        <w:tabs>
          <w:tab w:val="right" w:leader="dot" w:pos="8493"/>
        </w:tabs>
        <w:rPr>
          <w:rFonts w:asciiTheme="minorHAnsi" w:eastAsiaTheme="minorEastAsia" w:hAnsiTheme="minorHAnsi" w:cstheme="minorBidi"/>
          <w:noProof/>
          <w:sz w:val="22"/>
          <w:szCs w:val="22"/>
        </w:rPr>
      </w:pPr>
      <w:hyperlink w:anchor="_Toc428701359" w:history="1">
        <w:r w:rsidR="003357F4" w:rsidRPr="00A4211E">
          <w:rPr>
            <w:rStyle w:val="Hyperlink"/>
            <w:noProof/>
          </w:rPr>
          <w:t>1.1 Υποκίνηση εργασίας</w:t>
        </w:r>
        <w:r w:rsidR="003357F4">
          <w:rPr>
            <w:noProof/>
            <w:webHidden/>
          </w:rPr>
          <w:tab/>
        </w:r>
        <w:r w:rsidR="003357F4">
          <w:rPr>
            <w:noProof/>
            <w:webHidden/>
          </w:rPr>
          <w:fldChar w:fldCharType="begin"/>
        </w:r>
        <w:r w:rsidR="003357F4">
          <w:rPr>
            <w:noProof/>
            <w:webHidden/>
          </w:rPr>
          <w:instrText xml:space="preserve"> PAGEREF _Toc428701359 \h </w:instrText>
        </w:r>
        <w:r w:rsidR="003357F4">
          <w:rPr>
            <w:noProof/>
            <w:webHidden/>
          </w:rPr>
        </w:r>
        <w:r w:rsidR="003357F4">
          <w:rPr>
            <w:noProof/>
            <w:webHidden/>
          </w:rPr>
          <w:fldChar w:fldCharType="separate"/>
        </w:r>
        <w:r w:rsidR="003357F4">
          <w:rPr>
            <w:noProof/>
            <w:webHidden/>
          </w:rPr>
          <w:t>1</w:t>
        </w:r>
        <w:r w:rsidR="003357F4">
          <w:rPr>
            <w:noProof/>
            <w:webHidden/>
          </w:rPr>
          <w:fldChar w:fldCharType="end"/>
        </w:r>
      </w:hyperlink>
    </w:p>
    <w:p w14:paraId="3F59F592" w14:textId="77777777" w:rsidR="003357F4" w:rsidRDefault="00972588">
      <w:pPr>
        <w:pStyle w:val="TOC2"/>
        <w:tabs>
          <w:tab w:val="right" w:leader="dot" w:pos="8493"/>
        </w:tabs>
        <w:rPr>
          <w:rFonts w:asciiTheme="minorHAnsi" w:eastAsiaTheme="minorEastAsia" w:hAnsiTheme="minorHAnsi" w:cstheme="minorBidi"/>
          <w:noProof/>
          <w:sz w:val="22"/>
          <w:szCs w:val="22"/>
        </w:rPr>
      </w:pPr>
      <w:hyperlink w:anchor="_Toc428701360" w:history="1">
        <w:r w:rsidR="003357F4" w:rsidRPr="00A4211E">
          <w:rPr>
            <w:rStyle w:val="Hyperlink"/>
            <w:noProof/>
          </w:rPr>
          <w:t xml:space="preserve">1.2 Ανασκόπηση συστήματος </w:t>
        </w:r>
        <w:r w:rsidR="003357F4" w:rsidRPr="00A4211E">
          <w:rPr>
            <w:rStyle w:val="Hyperlink"/>
            <w:noProof/>
            <w:lang w:val="en-GB"/>
          </w:rPr>
          <w:t>AnyPlace</w:t>
        </w:r>
        <w:r w:rsidR="003357F4">
          <w:rPr>
            <w:noProof/>
            <w:webHidden/>
          </w:rPr>
          <w:tab/>
        </w:r>
        <w:r w:rsidR="003357F4">
          <w:rPr>
            <w:noProof/>
            <w:webHidden/>
          </w:rPr>
          <w:fldChar w:fldCharType="begin"/>
        </w:r>
        <w:r w:rsidR="003357F4">
          <w:rPr>
            <w:noProof/>
            <w:webHidden/>
          </w:rPr>
          <w:instrText xml:space="preserve"> PAGEREF _Toc428701360 \h </w:instrText>
        </w:r>
        <w:r w:rsidR="003357F4">
          <w:rPr>
            <w:noProof/>
            <w:webHidden/>
          </w:rPr>
        </w:r>
        <w:r w:rsidR="003357F4">
          <w:rPr>
            <w:noProof/>
            <w:webHidden/>
          </w:rPr>
          <w:fldChar w:fldCharType="separate"/>
        </w:r>
        <w:r w:rsidR="003357F4">
          <w:rPr>
            <w:noProof/>
            <w:webHidden/>
          </w:rPr>
          <w:t>4</w:t>
        </w:r>
        <w:r w:rsidR="003357F4">
          <w:rPr>
            <w:noProof/>
            <w:webHidden/>
          </w:rPr>
          <w:fldChar w:fldCharType="end"/>
        </w:r>
      </w:hyperlink>
    </w:p>
    <w:p w14:paraId="792EB7AE" w14:textId="77777777" w:rsidR="003357F4" w:rsidRDefault="00972588">
      <w:pPr>
        <w:pStyle w:val="TOC2"/>
        <w:tabs>
          <w:tab w:val="right" w:leader="dot" w:pos="8493"/>
        </w:tabs>
        <w:rPr>
          <w:rFonts w:asciiTheme="minorHAnsi" w:eastAsiaTheme="minorEastAsia" w:hAnsiTheme="minorHAnsi" w:cstheme="minorBidi"/>
          <w:noProof/>
          <w:sz w:val="22"/>
          <w:szCs w:val="22"/>
        </w:rPr>
      </w:pPr>
      <w:hyperlink w:anchor="_Toc428701361" w:history="1">
        <w:r w:rsidR="003357F4" w:rsidRPr="00A4211E">
          <w:rPr>
            <w:rStyle w:val="Hyperlink"/>
            <w:noProof/>
          </w:rPr>
          <w:t>1.3 Συνεισφορές</w:t>
        </w:r>
        <w:r w:rsidR="003357F4">
          <w:rPr>
            <w:noProof/>
            <w:webHidden/>
          </w:rPr>
          <w:tab/>
        </w:r>
        <w:r w:rsidR="003357F4">
          <w:rPr>
            <w:noProof/>
            <w:webHidden/>
          </w:rPr>
          <w:fldChar w:fldCharType="begin"/>
        </w:r>
        <w:r w:rsidR="003357F4">
          <w:rPr>
            <w:noProof/>
            <w:webHidden/>
          </w:rPr>
          <w:instrText xml:space="preserve"> PAGEREF _Toc428701361 \h </w:instrText>
        </w:r>
        <w:r w:rsidR="003357F4">
          <w:rPr>
            <w:noProof/>
            <w:webHidden/>
          </w:rPr>
        </w:r>
        <w:r w:rsidR="003357F4">
          <w:rPr>
            <w:noProof/>
            <w:webHidden/>
          </w:rPr>
          <w:fldChar w:fldCharType="separate"/>
        </w:r>
        <w:r w:rsidR="003357F4">
          <w:rPr>
            <w:noProof/>
            <w:webHidden/>
          </w:rPr>
          <w:t>5</w:t>
        </w:r>
        <w:r w:rsidR="003357F4">
          <w:rPr>
            <w:noProof/>
            <w:webHidden/>
          </w:rPr>
          <w:fldChar w:fldCharType="end"/>
        </w:r>
      </w:hyperlink>
    </w:p>
    <w:p w14:paraId="10497FA8" w14:textId="77777777" w:rsidR="003357F4" w:rsidRDefault="00972588">
      <w:pPr>
        <w:pStyle w:val="TOC2"/>
        <w:tabs>
          <w:tab w:val="right" w:leader="dot" w:pos="8493"/>
        </w:tabs>
        <w:rPr>
          <w:rFonts w:asciiTheme="minorHAnsi" w:eastAsiaTheme="minorEastAsia" w:hAnsiTheme="minorHAnsi" w:cstheme="minorBidi"/>
          <w:noProof/>
          <w:sz w:val="22"/>
          <w:szCs w:val="22"/>
        </w:rPr>
      </w:pPr>
      <w:hyperlink w:anchor="_Toc428701362" w:history="1">
        <w:r w:rsidR="003357F4" w:rsidRPr="00A4211E">
          <w:rPr>
            <w:rStyle w:val="Hyperlink"/>
            <w:noProof/>
          </w:rPr>
          <w:t>1.4 Περίγραμμα εργασίας</w:t>
        </w:r>
        <w:r w:rsidR="003357F4">
          <w:rPr>
            <w:noProof/>
            <w:webHidden/>
          </w:rPr>
          <w:tab/>
        </w:r>
        <w:r w:rsidR="003357F4">
          <w:rPr>
            <w:noProof/>
            <w:webHidden/>
          </w:rPr>
          <w:fldChar w:fldCharType="begin"/>
        </w:r>
        <w:r w:rsidR="003357F4">
          <w:rPr>
            <w:noProof/>
            <w:webHidden/>
          </w:rPr>
          <w:instrText xml:space="preserve"> PAGEREF _Toc428701362 \h </w:instrText>
        </w:r>
        <w:r w:rsidR="003357F4">
          <w:rPr>
            <w:noProof/>
            <w:webHidden/>
          </w:rPr>
        </w:r>
        <w:r w:rsidR="003357F4">
          <w:rPr>
            <w:noProof/>
            <w:webHidden/>
          </w:rPr>
          <w:fldChar w:fldCharType="separate"/>
        </w:r>
        <w:r w:rsidR="003357F4">
          <w:rPr>
            <w:noProof/>
            <w:webHidden/>
          </w:rPr>
          <w:t>6</w:t>
        </w:r>
        <w:r w:rsidR="003357F4">
          <w:rPr>
            <w:noProof/>
            <w:webHidden/>
          </w:rPr>
          <w:fldChar w:fldCharType="end"/>
        </w:r>
      </w:hyperlink>
    </w:p>
    <w:p w14:paraId="6EB303CE" w14:textId="77777777" w:rsidR="003357F4" w:rsidRDefault="00972588">
      <w:pPr>
        <w:pStyle w:val="TOC2"/>
        <w:tabs>
          <w:tab w:val="right" w:leader="dot" w:pos="8493"/>
        </w:tabs>
        <w:rPr>
          <w:rFonts w:asciiTheme="minorHAnsi" w:eastAsiaTheme="minorEastAsia" w:hAnsiTheme="minorHAnsi" w:cstheme="minorBidi"/>
          <w:noProof/>
          <w:sz w:val="22"/>
          <w:szCs w:val="22"/>
        </w:rPr>
      </w:pPr>
      <w:hyperlink w:anchor="_Toc428701363" w:history="1">
        <w:r w:rsidR="003357F4" w:rsidRPr="00A4211E">
          <w:rPr>
            <w:rStyle w:val="Hyperlink"/>
            <w:noProof/>
          </w:rPr>
          <w:t>1.5 Σύγκριση όλων των φίλτρων</w:t>
        </w:r>
        <w:r w:rsidR="003357F4">
          <w:rPr>
            <w:noProof/>
            <w:webHidden/>
          </w:rPr>
          <w:tab/>
        </w:r>
        <w:r w:rsidR="003357F4">
          <w:rPr>
            <w:noProof/>
            <w:webHidden/>
          </w:rPr>
          <w:fldChar w:fldCharType="begin"/>
        </w:r>
        <w:r w:rsidR="003357F4">
          <w:rPr>
            <w:noProof/>
            <w:webHidden/>
          </w:rPr>
          <w:instrText xml:space="preserve"> PAGEREF _Toc428701363 \h </w:instrText>
        </w:r>
        <w:r w:rsidR="003357F4">
          <w:rPr>
            <w:noProof/>
            <w:webHidden/>
          </w:rPr>
        </w:r>
        <w:r w:rsidR="003357F4">
          <w:rPr>
            <w:noProof/>
            <w:webHidden/>
          </w:rPr>
          <w:fldChar w:fldCharType="separate"/>
        </w:r>
        <w:r w:rsidR="003357F4">
          <w:rPr>
            <w:noProof/>
            <w:webHidden/>
          </w:rPr>
          <w:t>9</w:t>
        </w:r>
        <w:r w:rsidR="003357F4">
          <w:rPr>
            <w:noProof/>
            <w:webHidden/>
          </w:rPr>
          <w:fldChar w:fldCharType="end"/>
        </w:r>
      </w:hyperlink>
    </w:p>
    <w:p w14:paraId="64A5E361" w14:textId="77777777" w:rsidR="003357F4" w:rsidRDefault="00972588">
      <w:pPr>
        <w:pStyle w:val="TOC1"/>
        <w:rPr>
          <w:rFonts w:asciiTheme="minorHAnsi" w:eastAsiaTheme="minorEastAsia" w:hAnsiTheme="minorHAnsi" w:cstheme="minorBidi"/>
          <w:b w:val="0"/>
          <w:noProof/>
          <w:sz w:val="22"/>
          <w:szCs w:val="22"/>
        </w:rPr>
      </w:pPr>
      <w:hyperlink w:anchor="_Toc428701364" w:history="1">
        <w:r w:rsidR="003357F4" w:rsidRPr="00A4211E">
          <w:rPr>
            <w:rStyle w:val="Hyperlink"/>
            <w:noProof/>
          </w:rPr>
          <w:t>Βιβλιογραφία</w:t>
        </w:r>
        <w:r w:rsidR="003357F4">
          <w:rPr>
            <w:noProof/>
            <w:webHidden/>
          </w:rPr>
          <w:tab/>
        </w:r>
        <w:r w:rsidR="003357F4">
          <w:rPr>
            <w:noProof/>
            <w:webHidden/>
          </w:rPr>
          <w:fldChar w:fldCharType="begin"/>
        </w:r>
        <w:r w:rsidR="003357F4">
          <w:rPr>
            <w:noProof/>
            <w:webHidden/>
          </w:rPr>
          <w:instrText xml:space="preserve"> PAGEREF _Toc428701364 \h </w:instrText>
        </w:r>
        <w:r w:rsidR="003357F4">
          <w:rPr>
            <w:noProof/>
            <w:webHidden/>
          </w:rPr>
        </w:r>
        <w:r w:rsidR="003357F4">
          <w:rPr>
            <w:noProof/>
            <w:webHidden/>
          </w:rPr>
          <w:fldChar w:fldCharType="separate"/>
        </w:r>
        <w:r w:rsidR="003357F4">
          <w:rPr>
            <w:noProof/>
            <w:webHidden/>
          </w:rPr>
          <w:t>10</w:t>
        </w:r>
        <w:r w:rsidR="003357F4">
          <w:rPr>
            <w:noProof/>
            <w:webHidden/>
          </w:rPr>
          <w:fldChar w:fldCharType="end"/>
        </w:r>
      </w:hyperlink>
    </w:p>
    <w:p w14:paraId="6EE5C921" w14:textId="26F61070" w:rsidR="00C3730F" w:rsidRPr="00C3730F" w:rsidRDefault="004D71FA" w:rsidP="002A102F">
      <w:pPr>
        <w:sectPr w:rsidR="00C3730F" w:rsidRPr="00C3730F" w:rsidSect="00854052">
          <w:footerReference w:type="default" r:id="rId9"/>
          <w:footerReference w:type="first" r:id="rId10"/>
          <w:pgSz w:w="11906" w:h="16838" w:code="9"/>
          <w:pgMar w:top="1418" w:right="1418" w:bottom="1701" w:left="1985" w:header="720" w:footer="720" w:gutter="0"/>
          <w:pgNumType w:fmt="lowerRoman" w:start="1"/>
          <w:cols w:space="720"/>
          <w:titlePg/>
          <w:docGrid w:linePitch="360"/>
        </w:sectPr>
      </w:pPr>
      <w:r>
        <w:fldChar w:fldCharType="end"/>
      </w:r>
    </w:p>
    <w:p w14:paraId="2779942C" w14:textId="6EABDF0F" w:rsidR="00EF3F83" w:rsidRPr="00FD344F" w:rsidRDefault="00915FE7" w:rsidP="00FD344F">
      <w:pPr>
        <w:pStyle w:val="Heading1"/>
      </w:pPr>
      <w:r w:rsidRPr="003210F7">
        <w:rPr>
          <w:lang w:val="en-US"/>
        </w:rPr>
        <w:lastRenderedPageBreak/>
        <w:br/>
      </w:r>
      <w:r w:rsidRPr="003210F7">
        <w:rPr>
          <w:lang w:val="en-US"/>
        </w:rPr>
        <w:br/>
      </w:r>
      <w:r w:rsidR="00FD344F">
        <w:t>Introduction</w:t>
      </w:r>
    </w:p>
    <w:p w14:paraId="0436549D" w14:textId="77777777" w:rsidR="00497B12" w:rsidRPr="00320BC4" w:rsidRDefault="00497B12" w:rsidP="00497B12">
      <w:pPr>
        <w:pBdr>
          <w:bottom w:val="single" w:sz="12" w:space="1" w:color="auto"/>
        </w:pBdr>
        <w:spacing w:line="360" w:lineRule="auto"/>
        <w:jc w:val="both"/>
      </w:pPr>
    </w:p>
    <w:p w14:paraId="3358BA9E" w14:textId="77777777" w:rsidR="00497B12" w:rsidRPr="00320BC4" w:rsidRDefault="00497B12" w:rsidP="00497B12">
      <w:pPr>
        <w:spacing w:line="360" w:lineRule="auto"/>
        <w:jc w:val="both"/>
      </w:pPr>
    </w:p>
    <w:tbl>
      <w:tblPr>
        <w:tblW w:w="0" w:type="auto"/>
        <w:tblLook w:val="04A0" w:firstRow="1" w:lastRow="0" w:firstColumn="1" w:lastColumn="0" w:noHBand="0" w:noVBand="1"/>
      </w:tblPr>
      <w:tblGrid>
        <w:gridCol w:w="534"/>
        <w:gridCol w:w="7445"/>
        <w:gridCol w:w="524"/>
      </w:tblGrid>
      <w:tr w:rsidR="00497B12" w:rsidRPr="00695162" w14:paraId="13515D67" w14:textId="77777777" w:rsidTr="00FC0E0B">
        <w:tc>
          <w:tcPr>
            <w:tcW w:w="534" w:type="dxa"/>
            <w:shd w:val="clear" w:color="auto" w:fill="auto"/>
          </w:tcPr>
          <w:p w14:paraId="0B2E81E3" w14:textId="47015858" w:rsidR="001F47F3" w:rsidRDefault="00B2304F" w:rsidP="00FC0E0B">
            <w:pPr>
              <w:pStyle w:val="ADEText"/>
              <w:rPr>
                <w:color w:val="auto"/>
                <w:lang w:val="en-GB"/>
              </w:rPr>
            </w:pPr>
            <w:r>
              <w:rPr>
                <w:color w:val="auto"/>
                <w:lang w:val="en-GB"/>
              </w:rPr>
              <w:t>1.1</w:t>
            </w:r>
          </w:p>
          <w:p w14:paraId="460B139C" w14:textId="77777777" w:rsidR="00B2304F" w:rsidRDefault="00B2304F" w:rsidP="00FC0E0B">
            <w:pPr>
              <w:pStyle w:val="ADEText"/>
              <w:rPr>
                <w:color w:val="auto"/>
                <w:lang w:val="en-GB"/>
              </w:rPr>
            </w:pPr>
            <w:r>
              <w:rPr>
                <w:color w:val="auto"/>
                <w:lang w:val="en-GB"/>
              </w:rPr>
              <w:t>1.2</w:t>
            </w:r>
          </w:p>
          <w:p w14:paraId="32677BB3" w14:textId="77777777" w:rsidR="00B2304F" w:rsidRDefault="00B2304F" w:rsidP="00FC0E0B">
            <w:pPr>
              <w:pStyle w:val="ADEText"/>
              <w:rPr>
                <w:color w:val="auto"/>
                <w:lang w:val="en-GB"/>
              </w:rPr>
            </w:pPr>
            <w:r>
              <w:rPr>
                <w:color w:val="auto"/>
                <w:lang w:val="en-GB"/>
              </w:rPr>
              <w:t>1.3</w:t>
            </w:r>
          </w:p>
          <w:p w14:paraId="41A5AD68" w14:textId="19A70B67" w:rsidR="00B2304F" w:rsidRPr="00B2304F" w:rsidRDefault="00B2304F" w:rsidP="00FC0E0B">
            <w:pPr>
              <w:pStyle w:val="ADEText"/>
              <w:rPr>
                <w:color w:val="auto"/>
                <w:lang w:val="en-GB"/>
              </w:rPr>
            </w:pPr>
            <w:r>
              <w:rPr>
                <w:color w:val="auto"/>
                <w:lang w:val="en-GB"/>
              </w:rPr>
              <w:t>1.4</w:t>
            </w:r>
          </w:p>
        </w:tc>
        <w:tc>
          <w:tcPr>
            <w:tcW w:w="7654" w:type="dxa"/>
            <w:shd w:val="clear" w:color="auto" w:fill="auto"/>
          </w:tcPr>
          <w:p w14:paraId="7C82C0E5" w14:textId="77777777" w:rsidR="009829B9" w:rsidRDefault="00B2304F" w:rsidP="00B2304F">
            <w:pPr>
              <w:pStyle w:val="ADEText"/>
            </w:pPr>
            <w:r w:rsidRPr="00B2304F">
              <w:t>Υπ</w:t>
            </w:r>
            <w:proofErr w:type="spellStart"/>
            <w:r w:rsidRPr="00B2304F">
              <w:t>οκίνηση</w:t>
            </w:r>
            <w:proofErr w:type="spellEnd"/>
            <w:r w:rsidRPr="00B2304F">
              <w:t xml:space="preserve"> </w:t>
            </w:r>
            <w:proofErr w:type="spellStart"/>
            <w:r w:rsidRPr="00B2304F">
              <w:t>εργ</w:t>
            </w:r>
            <w:proofErr w:type="spellEnd"/>
            <w:r w:rsidRPr="00B2304F">
              <w:t>ασίας</w:t>
            </w:r>
          </w:p>
          <w:p w14:paraId="720A2FD0" w14:textId="77777777" w:rsidR="00B2304F" w:rsidRDefault="00B2304F" w:rsidP="00B2304F">
            <w:pPr>
              <w:pStyle w:val="ADEText"/>
              <w:rPr>
                <w:lang w:val="el-GR"/>
              </w:rPr>
            </w:pPr>
            <w:r>
              <w:rPr>
                <w:lang w:val="el-GR"/>
              </w:rPr>
              <w:t xml:space="preserve">Ανασκόπηση συστήματος </w:t>
            </w:r>
            <w:r>
              <w:rPr>
                <w:lang w:val="en-GB"/>
              </w:rPr>
              <w:t>AnyPlace</w:t>
            </w:r>
          </w:p>
          <w:p w14:paraId="27DC7BDE" w14:textId="77777777" w:rsidR="00B2304F" w:rsidRDefault="00B2304F" w:rsidP="00B2304F">
            <w:pPr>
              <w:pStyle w:val="ADEText"/>
              <w:rPr>
                <w:lang w:val="el-GR"/>
              </w:rPr>
            </w:pPr>
            <w:r>
              <w:rPr>
                <w:lang w:val="el-GR"/>
              </w:rPr>
              <w:t>Συνεισφορές</w:t>
            </w:r>
          </w:p>
          <w:p w14:paraId="29479D0F" w14:textId="143DE963" w:rsidR="00B2304F" w:rsidRPr="00B2304F" w:rsidRDefault="00B2304F" w:rsidP="00B2304F">
            <w:pPr>
              <w:pStyle w:val="ADEText"/>
              <w:rPr>
                <w:lang w:val="el-GR"/>
              </w:rPr>
            </w:pPr>
            <w:r>
              <w:rPr>
                <w:lang w:val="el-GR"/>
              </w:rPr>
              <w:t>Περίγραμμα εργασίας</w:t>
            </w:r>
          </w:p>
        </w:tc>
        <w:tc>
          <w:tcPr>
            <w:tcW w:w="531" w:type="dxa"/>
            <w:shd w:val="clear" w:color="auto" w:fill="auto"/>
          </w:tcPr>
          <w:p w14:paraId="7B85CB15" w14:textId="77777777" w:rsidR="00497B12" w:rsidRDefault="00F65CF3" w:rsidP="00FC0E0B">
            <w:pPr>
              <w:pStyle w:val="ADEText"/>
              <w:rPr>
                <w:lang w:val="el-GR"/>
              </w:rPr>
            </w:pPr>
            <w:r>
              <w:rPr>
                <w:lang w:val="el-GR"/>
              </w:rPr>
              <w:t>1</w:t>
            </w:r>
          </w:p>
          <w:p w14:paraId="09EFD9AF" w14:textId="77777777" w:rsidR="00F65CF3" w:rsidRDefault="00F65CF3" w:rsidP="00FC0E0B">
            <w:pPr>
              <w:pStyle w:val="ADEText"/>
              <w:rPr>
                <w:lang w:val="el-GR"/>
              </w:rPr>
            </w:pPr>
            <w:r>
              <w:rPr>
                <w:lang w:val="el-GR"/>
              </w:rPr>
              <w:t>4</w:t>
            </w:r>
          </w:p>
          <w:p w14:paraId="06C1E014" w14:textId="77777777" w:rsidR="00F65CF3" w:rsidRDefault="00F65CF3" w:rsidP="00FC0E0B">
            <w:pPr>
              <w:pStyle w:val="ADEText"/>
              <w:rPr>
                <w:lang w:val="el-GR"/>
              </w:rPr>
            </w:pPr>
            <w:r>
              <w:rPr>
                <w:lang w:val="el-GR"/>
              </w:rPr>
              <w:t>5</w:t>
            </w:r>
          </w:p>
          <w:p w14:paraId="3B610032" w14:textId="57181B38" w:rsidR="00F65CF3" w:rsidRPr="00695162" w:rsidRDefault="00F65CF3" w:rsidP="00FC0E0B">
            <w:pPr>
              <w:pStyle w:val="ADEText"/>
              <w:rPr>
                <w:lang w:val="el-GR"/>
              </w:rPr>
            </w:pPr>
            <w:r>
              <w:rPr>
                <w:lang w:val="el-GR"/>
              </w:rPr>
              <w:t>6</w:t>
            </w:r>
          </w:p>
        </w:tc>
      </w:tr>
    </w:tbl>
    <w:p w14:paraId="754426EE" w14:textId="5088B0CA" w:rsidR="008429F6" w:rsidRPr="00695162" w:rsidRDefault="008429F6" w:rsidP="00497B12">
      <w:pPr>
        <w:pBdr>
          <w:bottom w:val="single" w:sz="12" w:space="1" w:color="auto"/>
        </w:pBdr>
        <w:spacing w:line="360" w:lineRule="auto"/>
        <w:jc w:val="both"/>
      </w:pPr>
    </w:p>
    <w:p w14:paraId="3DD99C54" w14:textId="77777777" w:rsidR="00733FA5" w:rsidRDefault="00733FA5" w:rsidP="00733FA5">
      <w:pPr>
        <w:pStyle w:val="ADEH1"/>
        <w:rPr>
          <w:lang w:val="el-GR"/>
        </w:rPr>
      </w:pPr>
      <w:bookmarkStart w:id="4" w:name="_GoBack"/>
      <w:bookmarkEnd w:id="4"/>
    </w:p>
    <w:p w14:paraId="6749D02D" w14:textId="77777777" w:rsidR="00CC7F1D" w:rsidRDefault="00CC7F1D" w:rsidP="00733FA5">
      <w:pPr>
        <w:pStyle w:val="ADEH2"/>
      </w:pPr>
    </w:p>
    <w:p w14:paraId="769480B9" w14:textId="059691BA" w:rsidR="00FE1800" w:rsidRPr="006D313D" w:rsidRDefault="00733FA5" w:rsidP="009234FE">
      <w:pPr>
        <w:pStyle w:val="Heading2"/>
      </w:pPr>
      <w:bookmarkStart w:id="5" w:name="_Toc428701359"/>
      <w:r>
        <w:t>Υποκίνηση εργασίας</w:t>
      </w:r>
      <w:bookmarkEnd w:id="5"/>
    </w:p>
    <w:p w14:paraId="405DBDDE" w14:textId="77777777" w:rsidR="00CC7F1D" w:rsidRDefault="00CC7F1D" w:rsidP="0037799D">
      <w:pPr>
        <w:pStyle w:val="ADEText"/>
        <w:rPr>
          <w:lang w:val="el-GR"/>
        </w:rPr>
      </w:pPr>
    </w:p>
    <w:p w14:paraId="0B486C75" w14:textId="3170A1CD" w:rsidR="00E57D68" w:rsidRDefault="00421F05" w:rsidP="0037799D">
      <w:pPr>
        <w:pStyle w:val="ADEText"/>
        <w:rPr>
          <w:lang w:val="el-GR"/>
        </w:rPr>
      </w:pPr>
      <w:r>
        <w:rPr>
          <w:lang w:val="el-GR"/>
        </w:rPr>
        <w:t xml:space="preserve">Σύμφωνα με πρόσφατες στατιστικές έρευνες από την </w:t>
      </w:r>
      <w:r>
        <w:t>Strategy</w:t>
      </w:r>
      <w:r w:rsidRPr="00421F05">
        <w:rPr>
          <w:lang w:val="el-GR"/>
        </w:rPr>
        <w:t xml:space="preserve"> </w:t>
      </w:r>
      <w:r>
        <w:t>Analytics</w:t>
      </w:r>
      <w:r w:rsidR="00241139" w:rsidRPr="0029216B">
        <w:rPr>
          <w:lang w:val="el-GR"/>
        </w:rPr>
        <w:t xml:space="preserve"> </w:t>
      </w:r>
      <w:r w:rsidR="00642753">
        <w:fldChar w:fldCharType="begin"/>
      </w:r>
      <w:r w:rsidR="00AD40BF">
        <w:rPr>
          <w:lang w:val="el-GR"/>
        </w:rPr>
        <w:instrText xml:space="preserve"> ADDIN ZOTERO_ITEM CSL_CITATION {"citationID":"nhnc70has","properties":{"formattedCitation":"[1]","plainCitation":"[1]"},"citationItems":[{"id":11,"uris":["http://zotero.org/users/local/ZPwT1KTx/items/QNGFHNM9"],"uri":["http://zotero.org/users/local/ZPwT1KTx/items/QNGFHNM9"],"itemData":{"id":11,"type":"webpage","title":"Strategy Analytics","URL":"http://www.strategyanalytics.com."}}],"schema":"https://github.com/citation-style-language/schema/raw/master/csl-citation.json"} </w:instrText>
      </w:r>
      <w:r w:rsidR="00642753">
        <w:fldChar w:fldCharType="separate"/>
      </w:r>
      <w:r w:rsidR="00642753" w:rsidRPr="00642753">
        <w:rPr>
          <w:lang w:val="el-GR"/>
        </w:rPr>
        <w:t>[1]</w:t>
      </w:r>
      <w:r w:rsidR="00642753">
        <w:fldChar w:fldCharType="end"/>
      </w:r>
      <w:r w:rsidR="00642753" w:rsidRPr="00642753">
        <w:rPr>
          <w:lang w:val="el-GR"/>
        </w:rPr>
        <w:t xml:space="preserve"> </w:t>
      </w:r>
      <w:r>
        <w:rPr>
          <w:lang w:val="el-GR"/>
        </w:rPr>
        <w:t>φαίνεται ότι οι άνθρωποι περνούν το 80-90% του χρόνους τους σε εσωτερικούς χώρους όπως εμπορικά κέντρα, βιβλιοθήκες, αεροδρόμια ή πανεπιστημιακούς χώρους. Επίσης, η ίδια έρευνα έδειξε ότι το 70% των τηλεφωνημάτων αλλά και η ασύρματη διακίνηση δεδομένων από κινητές συσκευές έγινε από εσωτερικούς χώρους.</w:t>
      </w:r>
    </w:p>
    <w:p w14:paraId="1298B962" w14:textId="373DFB36" w:rsidR="00E57D68" w:rsidRPr="005F6E23" w:rsidRDefault="00E57D68" w:rsidP="0037799D">
      <w:pPr>
        <w:pStyle w:val="ADEText"/>
        <w:rPr>
          <w:lang w:val="el-GR"/>
        </w:rPr>
      </w:pPr>
      <w:r>
        <w:rPr>
          <w:lang w:val="el-GR"/>
        </w:rPr>
        <w:t>Παρόμοιες έρευνες έδωσαν το έναυσμα και αύξησαν το ενδιαφέρον για την δημιουργία και εξέλιξη υπηρεσιών για εσωτερικές τοποθεσίες (</w:t>
      </w:r>
      <w:r>
        <w:t>location</w:t>
      </w:r>
      <w:r w:rsidRPr="00E57D68">
        <w:rPr>
          <w:lang w:val="el-GR"/>
        </w:rPr>
        <w:t>-</w:t>
      </w:r>
      <w:r>
        <w:t>based</w:t>
      </w:r>
      <w:r w:rsidRPr="00E57D68">
        <w:rPr>
          <w:lang w:val="el-GR"/>
        </w:rPr>
        <w:t xml:space="preserve"> </w:t>
      </w:r>
      <w:r>
        <w:t>services</w:t>
      </w:r>
      <w:r>
        <w:rPr>
          <w:lang w:val="el-GR"/>
        </w:rPr>
        <w:t xml:space="preserve">) όπως επίσης και την ανάπτυξη εφαρμογών που λαμβάνουν υπόψη την τοποθεσία του χρήστη </w:t>
      </w:r>
      <w:r w:rsidRPr="00E57D68">
        <w:rPr>
          <w:lang w:val="el-GR"/>
        </w:rPr>
        <w:t>(</w:t>
      </w:r>
      <w:r>
        <w:t>location</w:t>
      </w:r>
      <w:r w:rsidRPr="00E57D68">
        <w:rPr>
          <w:lang w:val="el-GR"/>
        </w:rPr>
        <w:t>-</w:t>
      </w:r>
      <w:r>
        <w:t>aware</w:t>
      </w:r>
      <w:r w:rsidRPr="00E57D68">
        <w:rPr>
          <w:lang w:val="el-GR"/>
        </w:rPr>
        <w:t xml:space="preserve"> </w:t>
      </w:r>
      <w:r>
        <w:t>applications</w:t>
      </w:r>
      <w:r w:rsidRPr="00E57D68">
        <w:rPr>
          <w:lang w:val="el-GR"/>
        </w:rPr>
        <w:t>)</w:t>
      </w:r>
      <w:r w:rsidRPr="005F6E23">
        <w:rPr>
          <w:lang w:val="el-GR"/>
        </w:rPr>
        <w:t>.</w:t>
      </w:r>
      <w:r w:rsidR="005F6E23">
        <w:rPr>
          <w:lang w:val="el-GR"/>
        </w:rPr>
        <w:t xml:space="preserve"> Απλά παραδείγματα εφαρμογών είναι η καθοδηγούμενη </w:t>
      </w:r>
      <w:r w:rsidR="005F6E23">
        <w:rPr>
          <w:lang w:val="el-GR"/>
        </w:rPr>
        <w:lastRenderedPageBreak/>
        <w:t xml:space="preserve">πλοήγηση ή η αναζήτηση αντικειμένων </w:t>
      </w:r>
      <w:r w:rsidR="007539D0">
        <w:rPr>
          <w:lang w:val="el-GR"/>
        </w:rPr>
        <w:t>εντός κτιρίων</w:t>
      </w:r>
      <w:r w:rsidR="005F6E23">
        <w:rPr>
          <w:lang w:val="el-GR"/>
        </w:rPr>
        <w:t>.</w:t>
      </w:r>
      <w:r w:rsidR="00752385">
        <w:rPr>
          <w:lang w:val="el-GR"/>
        </w:rPr>
        <w:t xml:space="preserve"> Για να γίνει δυνατή η ανάπτυξη τέτοιου είδους εφαρμογών αλλά και να γίνουν γενικά αποδεκτές και να τύχουν χρήσης</w:t>
      </w:r>
      <w:r w:rsidR="005F6E23" w:rsidRPr="005F6E23">
        <w:rPr>
          <w:lang w:val="el-GR"/>
        </w:rPr>
        <w:t xml:space="preserve"> </w:t>
      </w:r>
      <w:r w:rsidR="00752385">
        <w:rPr>
          <w:lang w:val="el-GR"/>
        </w:rPr>
        <w:t xml:space="preserve">ευρέως από το κοινό έπρεπε να επινοηθούν νέες μέθοδοι για την παροχή ακριβέστατων και αξιόπιστων ενδείξεων της τοποθεσίας του χρήστη, καθώς το ευρέως διαδεδομένο </w:t>
      </w:r>
      <w:r w:rsidR="00752385">
        <w:t>GPS</w:t>
      </w:r>
      <w:r w:rsidR="00752385">
        <w:rPr>
          <w:lang w:val="el-GR"/>
        </w:rPr>
        <w:t xml:space="preserve"> παρ</w:t>
      </w:r>
      <w:r w:rsidR="00E415C6">
        <w:rPr>
          <w:lang w:val="el-GR"/>
        </w:rPr>
        <w:t>έχει μειωμένη διαθεσιμότητα εντός κτιρίων λόγω της απόφραξης και της εξασθένησης των σημάτων</w:t>
      </w:r>
      <w:r w:rsidR="00D92814">
        <w:rPr>
          <w:lang w:val="el-GR"/>
        </w:rPr>
        <w:t>, με την ύπαρξη</w:t>
      </w:r>
      <w:r w:rsidR="00E415C6">
        <w:rPr>
          <w:lang w:val="el-GR"/>
        </w:rPr>
        <w:t xml:space="preserve"> δι</w:t>
      </w:r>
      <w:r w:rsidR="00D92814">
        <w:rPr>
          <w:lang w:val="el-GR"/>
        </w:rPr>
        <w:t>άφορων</w:t>
      </w:r>
      <w:r w:rsidR="00E415C6">
        <w:rPr>
          <w:lang w:val="el-GR"/>
        </w:rPr>
        <w:t xml:space="preserve"> αντικε</w:t>
      </w:r>
      <w:r w:rsidR="00D92814">
        <w:rPr>
          <w:lang w:val="el-GR"/>
        </w:rPr>
        <w:t>ιμένων</w:t>
      </w:r>
      <w:r w:rsidR="00D5324C">
        <w:rPr>
          <w:lang w:val="el-GR"/>
        </w:rPr>
        <w:t xml:space="preserve"> (τοίχοι, πόρτες, έπιπλα</w:t>
      </w:r>
      <w:r w:rsidR="003B423C">
        <w:rPr>
          <w:lang w:val="el-GR"/>
        </w:rPr>
        <w:t>, κλπ.</w:t>
      </w:r>
      <w:r w:rsidR="00D5324C">
        <w:rPr>
          <w:lang w:val="el-GR"/>
        </w:rPr>
        <w:t>)</w:t>
      </w:r>
      <w:r w:rsidR="0053116E">
        <w:rPr>
          <w:lang w:val="el-GR"/>
        </w:rPr>
        <w:t>.</w:t>
      </w:r>
      <w:r w:rsidR="00752385">
        <w:rPr>
          <w:lang w:val="el-GR"/>
        </w:rPr>
        <w:t xml:space="preserve">  </w:t>
      </w:r>
    </w:p>
    <w:p w14:paraId="031CDA52" w14:textId="5FECAA5E" w:rsidR="007B6BB3" w:rsidRDefault="00D84A43" w:rsidP="0037799D">
      <w:pPr>
        <w:pStyle w:val="ADEText"/>
        <w:rPr>
          <w:lang w:val="el-GR"/>
        </w:rPr>
      </w:pPr>
      <w:r>
        <w:rPr>
          <w:lang w:val="el-GR"/>
        </w:rPr>
        <w:t xml:space="preserve">Μετά από πολλές έρευνες τα τελευταία 15 χρόνια πολλά συστήματα προσπάθησαν να λύσουν αυτό το πρόβλημα με την χρήση διαφόρων επιπλέον συσκευών όπως </w:t>
      </w:r>
      <w:r>
        <w:t>Bluetooth</w:t>
      </w:r>
      <w:r w:rsidRPr="00D84A43">
        <w:rPr>
          <w:lang w:val="el-GR"/>
        </w:rPr>
        <w:t xml:space="preserve">, </w:t>
      </w:r>
      <w:r>
        <w:t>RFID</w:t>
      </w:r>
      <w:r w:rsidRPr="00D84A43">
        <w:rPr>
          <w:lang w:val="el-GR"/>
        </w:rPr>
        <w:t xml:space="preserve"> (</w:t>
      </w:r>
      <w:r>
        <w:t>Radio</w:t>
      </w:r>
      <w:r w:rsidRPr="00D84A43">
        <w:rPr>
          <w:lang w:val="el-GR"/>
        </w:rPr>
        <w:t>-</w:t>
      </w:r>
      <w:r>
        <w:t>Frequency</w:t>
      </w:r>
      <w:r w:rsidRPr="00D84A43">
        <w:rPr>
          <w:lang w:val="el-GR"/>
        </w:rPr>
        <w:t xml:space="preserve"> </w:t>
      </w:r>
      <w:r w:rsidR="007376C7">
        <w:t>I</w:t>
      </w:r>
      <w:r w:rsidR="0052071A">
        <w:t>d</w:t>
      </w:r>
      <w:r>
        <w:t>entification</w:t>
      </w:r>
      <w:r w:rsidRPr="00D84A43">
        <w:rPr>
          <w:lang w:val="el-GR"/>
        </w:rPr>
        <w:t>)</w:t>
      </w:r>
      <w:r w:rsidR="0052071A" w:rsidRPr="0052071A">
        <w:rPr>
          <w:lang w:val="el-GR"/>
        </w:rPr>
        <w:t xml:space="preserve">, </w:t>
      </w:r>
      <w:r w:rsidR="005804B6">
        <w:rPr>
          <w:lang w:val="el-GR"/>
        </w:rPr>
        <w:t>βιντεοκαμερών, αισθητήρων</w:t>
      </w:r>
      <w:r w:rsidR="0052071A">
        <w:rPr>
          <w:lang w:val="el-GR"/>
        </w:rPr>
        <w:t xml:space="preserve"> φωτός και υπέρυθρων και πολλών άλλων.</w:t>
      </w:r>
      <w:r w:rsidR="00A63E1E">
        <w:rPr>
          <w:lang w:val="el-GR"/>
        </w:rPr>
        <w:t xml:space="preserve"> </w:t>
      </w:r>
      <w:r w:rsidR="007B6BB3">
        <w:rPr>
          <w:lang w:val="el-GR"/>
        </w:rPr>
        <w:t>Λόγω κόστους και αδυναμίας συντήρησης</w:t>
      </w:r>
      <w:r w:rsidR="00181319">
        <w:rPr>
          <w:lang w:val="el-GR"/>
        </w:rPr>
        <w:t>,</w:t>
      </w:r>
      <w:r w:rsidR="007B6BB3">
        <w:rPr>
          <w:lang w:val="el-GR"/>
        </w:rPr>
        <w:t xml:space="preserve"> αυτές οι μέθοδοι παρέμειναν σε ερευνητικό επίπεδο.</w:t>
      </w:r>
    </w:p>
    <w:p w14:paraId="3F621372" w14:textId="58E6D101" w:rsidR="0037799D" w:rsidRDefault="007B6BB3" w:rsidP="0037799D">
      <w:pPr>
        <w:pStyle w:val="ADEText"/>
        <w:rPr>
          <w:lang w:val="el-GR"/>
        </w:rPr>
      </w:pPr>
      <w:r>
        <w:rPr>
          <w:lang w:val="el-GR"/>
        </w:rPr>
        <w:t>Τα τελευταία χρόνια έχει επικρατήσει η μέθοδος καταγραφής των σημάτων από ασύρματα σημεία πρόσβασης (</w:t>
      </w:r>
      <w:r>
        <w:t>RSS</w:t>
      </w:r>
      <w:r w:rsidRPr="007B6BB3">
        <w:rPr>
          <w:lang w:val="el-GR"/>
        </w:rPr>
        <w:t xml:space="preserve"> </w:t>
      </w:r>
      <w:r>
        <w:t>signals</w:t>
      </w:r>
      <w:r w:rsidRPr="007B6BB3">
        <w:rPr>
          <w:lang w:val="el-GR"/>
        </w:rPr>
        <w:t xml:space="preserve"> - </w:t>
      </w:r>
      <w:r>
        <w:t>Received</w:t>
      </w:r>
      <w:r w:rsidRPr="007B6BB3">
        <w:rPr>
          <w:lang w:val="el-GR"/>
        </w:rPr>
        <w:t xml:space="preserve"> </w:t>
      </w:r>
      <w:r>
        <w:t>Signal</w:t>
      </w:r>
      <w:r w:rsidRPr="007B6BB3">
        <w:rPr>
          <w:lang w:val="el-GR"/>
        </w:rPr>
        <w:t xml:space="preserve"> </w:t>
      </w:r>
      <w:r>
        <w:t>Strength</w:t>
      </w:r>
      <w:r>
        <w:rPr>
          <w:lang w:val="el-GR"/>
        </w:rPr>
        <w:t>) από τα κοινά ήδη εγκατεστημένα σημεία πρόσβασης</w:t>
      </w:r>
      <w:r w:rsidRPr="007B6BB3">
        <w:rPr>
          <w:lang w:val="el-GR"/>
        </w:rPr>
        <w:t xml:space="preserve"> </w:t>
      </w:r>
      <w:r>
        <w:rPr>
          <w:lang w:val="el-GR"/>
        </w:rPr>
        <w:t>ασύρματης δικτύωσης (</w:t>
      </w:r>
      <w:r>
        <w:t>WLAN</w:t>
      </w:r>
      <w:r w:rsidRPr="007B6BB3">
        <w:rPr>
          <w:lang w:val="el-GR"/>
        </w:rPr>
        <w:t xml:space="preserve"> </w:t>
      </w:r>
      <w:r>
        <w:t>Access</w:t>
      </w:r>
      <w:r w:rsidRPr="007B6BB3">
        <w:rPr>
          <w:lang w:val="el-GR"/>
        </w:rPr>
        <w:t xml:space="preserve"> </w:t>
      </w:r>
      <w:r>
        <w:t>Points</w:t>
      </w:r>
      <w:r>
        <w:rPr>
          <w:lang w:val="el-GR"/>
        </w:rPr>
        <w:t>)</w:t>
      </w:r>
      <w:r w:rsidRPr="007B6BB3">
        <w:rPr>
          <w:lang w:val="el-GR"/>
        </w:rPr>
        <w:t>.</w:t>
      </w:r>
      <w:r w:rsidR="004239D7" w:rsidRPr="000B0B23">
        <w:rPr>
          <w:lang w:val="el-GR"/>
        </w:rPr>
        <w:t xml:space="preserve"> </w:t>
      </w:r>
      <w:r w:rsidR="0054249D">
        <w:rPr>
          <w:lang w:val="el-GR"/>
        </w:rPr>
        <w:t xml:space="preserve">Τα πλείστα συστήματα βασισμένα στα </w:t>
      </w:r>
      <w:r w:rsidR="0054249D">
        <w:t>RSS</w:t>
      </w:r>
      <w:r w:rsidR="0054249D">
        <w:rPr>
          <w:lang w:val="el-GR"/>
        </w:rPr>
        <w:t xml:space="preserve"> σήματα έχουν δύο φάσεις για να γίνει η τοποθέτηση και η ανίχνευση του χρήστη</w:t>
      </w:r>
      <w:r w:rsidR="0029216B" w:rsidRPr="0029216B">
        <w:rPr>
          <w:lang w:val="el-GR"/>
        </w:rPr>
        <w:t xml:space="preserve"> </w:t>
      </w:r>
      <w:r w:rsidR="0029216B">
        <w:rPr>
          <w:lang w:val="el-GR"/>
        </w:rPr>
        <w:fldChar w:fldCharType="begin"/>
      </w:r>
      <w:r w:rsidR="0029216B">
        <w:rPr>
          <w:lang w:val="el-GR"/>
        </w:rPr>
        <w:instrText xml:space="preserve"> ADDIN ZOTERO_ITEM CSL_CITATION {"citationID":"7fesv5otg","properties":{"formattedCitation":"[2]","plainCitation":"[2]"},"citationItems":[{"id":7,"uris":["http://zotero.org/users/local/ZPwT1KTx/items/CZ9PZBHF"],"uri":["http://zotero.org/users/local/ZPwT1KTx/items/CZ9PZBHF"],"itemData":{"id":7,"type":"paper-conference","title":"RADAR: an in-building RF-based user location and tracking system","page":"775–784","source":"CiteSeer","abstract":"The proliferation of mobile computing devices and local-area wireless networks has fostered a growing interest in location-aware systems and services. In this paper we present RADAR, a radio-frequency (RF) based system for locating and tracking users inside buildings. RADAR operates by recording and processing signal strength information at multiple base stations positioned to provide overlapping coverage in the area of interest. It employs techniques that combine empirical measurements with signal propagation modeling to enable location-aware services and applications. We present concrete experimental results that demonstrate the feasibility of using RADAR to estimate user location with a high degree of accuracy. 1","shortTitle":"RADAR","author":[{"family":"Bahl","given":"Paramvir"},{"family":"Padmanabhan","given":"Venkata N."}],"issued":{"date-parts":[["2000"]]}}}],"schema":"https://github.com/citation-style-language/schema/raw/master/csl-citation.json"} </w:instrText>
      </w:r>
      <w:r w:rsidR="0029216B">
        <w:rPr>
          <w:lang w:val="el-GR"/>
        </w:rPr>
        <w:fldChar w:fldCharType="separate"/>
      </w:r>
      <w:r w:rsidR="0029216B" w:rsidRPr="0029216B">
        <w:rPr>
          <w:lang w:val="el-GR"/>
        </w:rPr>
        <w:t>[2]</w:t>
      </w:r>
      <w:r w:rsidR="0029216B">
        <w:rPr>
          <w:lang w:val="el-GR"/>
        </w:rPr>
        <w:fldChar w:fldCharType="end"/>
      </w:r>
      <w:r w:rsidR="0054249D">
        <w:rPr>
          <w:lang w:val="el-GR"/>
        </w:rPr>
        <w:t>. Κατά την πρώτη φάση (</w:t>
      </w:r>
      <w:r w:rsidR="0054249D">
        <w:t>offline</w:t>
      </w:r>
      <w:r w:rsidR="0054249D" w:rsidRPr="0054249D">
        <w:rPr>
          <w:lang w:val="el-GR"/>
        </w:rPr>
        <w:t>-</w:t>
      </w:r>
      <w:r w:rsidR="0054249D">
        <w:t>phase</w:t>
      </w:r>
      <w:r w:rsidR="00C92489">
        <w:rPr>
          <w:lang w:val="el-GR"/>
        </w:rPr>
        <w:t xml:space="preserve"> ή </w:t>
      </w:r>
      <w:r w:rsidR="00C92489">
        <w:t>fingerprinting</w:t>
      </w:r>
      <w:r w:rsidR="00C92489" w:rsidRPr="00C92489">
        <w:rPr>
          <w:lang w:val="el-GR"/>
        </w:rPr>
        <w:t xml:space="preserve"> </w:t>
      </w:r>
      <w:r w:rsidR="00C92489">
        <w:t>phase</w:t>
      </w:r>
      <w:r w:rsidR="0054249D">
        <w:rPr>
          <w:lang w:val="el-GR"/>
        </w:rPr>
        <w:t xml:space="preserve">) πρέπει να παρθούν μετρήσεις σε διάφορες τοποθεσίες και να αποθηκευτούν οι ακριβή συντεταγμένες </w:t>
      </w:r>
      <w:r w:rsidR="0052071A">
        <w:rPr>
          <w:lang w:val="el-GR"/>
        </w:rPr>
        <w:t xml:space="preserve"> </w:t>
      </w:r>
      <w:r w:rsidR="0054249D">
        <w:rPr>
          <w:lang w:val="el-GR"/>
        </w:rPr>
        <w:t xml:space="preserve">μαζί με τα </w:t>
      </w:r>
      <w:r w:rsidR="0054249D">
        <w:t>WLAN</w:t>
      </w:r>
      <w:r w:rsidR="0054249D" w:rsidRPr="0054249D">
        <w:rPr>
          <w:lang w:val="el-GR"/>
        </w:rPr>
        <w:t xml:space="preserve"> </w:t>
      </w:r>
      <w:r w:rsidR="0054249D">
        <w:t>APs</w:t>
      </w:r>
      <w:r w:rsidR="0054249D" w:rsidRPr="0054249D">
        <w:rPr>
          <w:lang w:val="el-GR"/>
        </w:rPr>
        <w:t xml:space="preserve"> (</w:t>
      </w:r>
      <w:r w:rsidR="0054249D">
        <w:rPr>
          <w:lang w:val="el-GR"/>
        </w:rPr>
        <w:t>48-</w:t>
      </w:r>
      <w:r w:rsidR="0054249D">
        <w:t>bit</w:t>
      </w:r>
      <w:r w:rsidR="0054249D">
        <w:rPr>
          <w:lang w:val="el-GR"/>
        </w:rPr>
        <w:t xml:space="preserve"> </w:t>
      </w:r>
      <w:r w:rsidR="0054249D">
        <w:t>MAC</w:t>
      </w:r>
      <w:r w:rsidR="0054249D">
        <w:rPr>
          <w:lang w:val="el-GR"/>
        </w:rPr>
        <w:t xml:space="preserve"> διευθύνσεις</w:t>
      </w:r>
      <w:r w:rsidR="0054249D" w:rsidRPr="0054249D">
        <w:rPr>
          <w:lang w:val="el-GR"/>
        </w:rPr>
        <w:t>)</w:t>
      </w:r>
      <w:r w:rsidR="0054249D">
        <w:rPr>
          <w:lang w:val="el-GR"/>
        </w:rPr>
        <w:t xml:space="preserve"> που εισακούονται και την</w:t>
      </w:r>
      <w:r w:rsidR="00441E04">
        <w:rPr>
          <w:lang w:val="el-GR"/>
        </w:rPr>
        <w:t xml:space="preserve"> αντίστοιχη ένταση ισχύς</w:t>
      </w:r>
      <w:r w:rsidR="0054249D">
        <w:rPr>
          <w:lang w:val="el-GR"/>
        </w:rPr>
        <w:t xml:space="preserve"> του σήματος. Αυτός ο συνδυασμός τοποθεσίας και</w:t>
      </w:r>
      <w:r w:rsidR="0054249D" w:rsidRPr="0054249D">
        <w:rPr>
          <w:lang w:val="el-GR"/>
        </w:rPr>
        <w:t xml:space="preserve"> </w:t>
      </w:r>
      <w:r w:rsidR="0054249D">
        <w:t>WLAN</w:t>
      </w:r>
      <w:r w:rsidR="0054249D" w:rsidRPr="0054249D">
        <w:rPr>
          <w:lang w:val="el-GR"/>
        </w:rPr>
        <w:t xml:space="preserve"> </w:t>
      </w:r>
      <w:r w:rsidR="0054249D">
        <w:t>AP</w:t>
      </w:r>
      <w:r w:rsidR="0054249D">
        <w:rPr>
          <w:lang w:val="el-GR"/>
        </w:rPr>
        <w:t xml:space="preserve"> αποτελεί ένα αποτύπωμα </w:t>
      </w:r>
      <w:r w:rsidR="0054249D">
        <w:t>RSS</w:t>
      </w:r>
      <w:r w:rsidR="0054249D">
        <w:rPr>
          <w:lang w:val="el-GR"/>
        </w:rPr>
        <w:t xml:space="preserve"> (</w:t>
      </w:r>
      <w:r w:rsidR="0054249D">
        <w:t>RSS</w:t>
      </w:r>
      <w:r w:rsidR="0054249D" w:rsidRPr="00C92489">
        <w:rPr>
          <w:lang w:val="el-GR"/>
        </w:rPr>
        <w:t xml:space="preserve"> </w:t>
      </w:r>
      <w:r w:rsidR="0054249D">
        <w:t>finge</w:t>
      </w:r>
      <w:r w:rsidR="00C92489">
        <w:t>r</w:t>
      </w:r>
      <w:r w:rsidR="0054249D">
        <w:t>print</w:t>
      </w:r>
      <w:r w:rsidR="0054249D">
        <w:rPr>
          <w:lang w:val="el-GR"/>
        </w:rPr>
        <w:t>)</w:t>
      </w:r>
      <w:r w:rsidR="00652E0A" w:rsidRPr="00C92489">
        <w:rPr>
          <w:lang w:val="el-GR"/>
        </w:rPr>
        <w:t>.</w:t>
      </w:r>
      <w:r w:rsidR="00C92489" w:rsidRPr="00C92489">
        <w:rPr>
          <w:lang w:val="el-GR"/>
        </w:rPr>
        <w:t xml:space="preserve"> </w:t>
      </w:r>
      <w:r w:rsidR="00C92489">
        <w:rPr>
          <w:lang w:val="el-GR"/>
        </w:rPr>
        <w:t>Ακολούθως, στην δεύτερη φάση</w:t>
      </w:r>
      <w:r w:rsidR="003B1A4E">
        <w:rPr>
          <w:lang w:val="el-GR"/>
        </w:rPr>
        <w:t>, φάση ανίχνευσης</w:t>
      </w:r>
      <w:r w:rsidR="00C92489">
        <w:rPr>
          <w:lang w:val="el-GR"/>
        </w:rPr>
        <w:t xml:space="preserve"> (</w:t>
      </w:r>
      <w:r w:rsidR="00C92489">
        <w:t>online</w:t>
      </w:r>
      <w:r w:rsidR="00C92489" w:rsidRPr="00C92489">
        <w:rPr>
          <w:lang w:val="el-GR"/>
        </w:rPr>
        <w:t>-</w:t>
      </w:r>
      <w:r w:rsidR="00C92489">
        <w:t>phase</w:t>
      </w:r>
      <w:r w:rsidR="00C92489" w:rsidRPr="00C92489">
        <w:rPr>
          <w:lang w:val="el-GR"/>
        </w:rPr>
        <w:t xml:space="preserve"> </w:t>
      </w:r>
      <w:r w:rsidR="00C92489">
        <w:rPr>
          <w:lang w:val="el-GR"/>
        </w:rPr>
        <w:t xml:space="preserve">ή </w:t>
      </w:r>
      <w:r w:rsidR="00C92489">
        <w:t>tracking</w:t>
      </w:r>
      <w:r w:rsidR="00C92489" w:rsidRPr="00C92489">
        <w:rPr>
          <w:lang w:val="el-GR"/>
        </w:rPr>
        <w:t>-</w:t>
      </w:r>
      <w:r w:rsidR="00C92489">
        <w:t>phase</w:t>
      </w:r>
      <w:r w:rsidR="00C92489">
        <w:rPr>
          <w:lang w:val="el-GR"/>
        </w:rPr>
        <w:t>)</w:t>
      </w:r>
      <w:r w:rsidR="003B1A4E">
        <w:rPr>
          <w:lang w:val="el-GR"/>
        </w:rPr>
        <w:t>,</w:t>
      </w:r>
      <w:r w:rsidR="00C92489">
        <w:rPr>
          <w:lang w:val="el-GR"/>
        </w:rPr>
        <w:t xml:space="preserve"> ο χρήστης κινείται στον χώρο στέλνοντας στο σύστημα τα </w:t>
      </w:r>
      <w:r w:rsidR="00C92489">
        <w:t>MAC</w:t>
      </w:r>
      <w:r w:rsidR="002914F4">
        <w:rPr>
          <w:lang w:val="en-GB"/>
        </w:rPr>
        <w:t>s</w:t>
      </w:r>
      <w:r w:rsidR="00C92489">
        <w:rPr>
          <w:lang w:val="el-GR"/>
        </w:rPr>
        <w:t xml:space="preserve"> που εισακούει με στόχο να γίνει κάποιο ταίριασμα των μετρήσεων που λαμβάνει με τα </w:t>
      </w:r>
      <w:proofErr w:type="spellStart"/>
      <w:r w:rsidR="00C92489">
        <w:rPr>
          <w:lang w:val="el-GR"/>
        </w:rPr>
        <w:t>αποθηκεμένα</w:t>
      </w:r>
      <w:proofErr w:type="spellEnd"/>
      <w:r w:rsidR="00C92489">
        <w:rPr>
          <w:lang w:val="el-GR"/>
        </w:rPr>
        <w:t xml:space="preserve"> σήματα και να υπολογιστεί η θέση του χρήστη. </w:t>
      </w:r>
      <w:r w:rsidR="007F00D1">
        <w:rPr>
          <w:lang w:val="el-GR"/>
        </w:rPr>
        <w:t>Εδώ, στην δεύτερη φάση</w:t>
      </w:r>
      <w:r w:rsidR="003B1A4E">
        <w:rPr>
          <w:lang w:val="el-GR"/>
        </w:rPr>
        <w:t>,</w:t>
      </w:r>
      <w:r w:rsidR="007F00D1">
        <w:rPr>
          <w:lang w:val="el-GR"/>
        </w:rPr>
        <w:t xml:space="preserve"> είναι που διαφέρουν</w:t>
      </w:r>
      <w:r w:rsidR="00C92489">
        <w:rPr>
          <w:lang w:val="el-GR"/>
        </w:rPr>
        <w:t xml:space="preserve"> </w:t>
      </w:r>
      <w:r w:rsidR="007F00D1">
        <w:rPr>
          <w:lang w:val="el-GR"/>
        </w:rPr>
        <w:t>τα πλείστα συστήματα</w:t>
      </w:r>
      <w:r w:rsidR="003B1A4E">
        <w:rPr>
          <w:lang w:val="el-GR"/>
        </w:rPr>
        <w:t xml:space="preserve"> αφού χρησιμοποιούν διαφορετικούς αλγορίθμους και μεθόδους υπολογισμού της θέσης. Επίσης, δεν ήταν πολύς καιρός που άρχισε να </w:t>
      </w:r>
      <w:r w:rsidR="00F92C2A">
        <w:rPr>
          <w:lang w:val="el-GR"/>
        </w:rPr>
        <w:t>μελετιέται</w:t>
      </w:r>
      <w:r w:rsidR="003B1A4E">
        <w:rPr>
          <w:lang w:val="el-GR"/>
        </w:rPr>
        <w:t xml:space="preserve"> και το θέμα διαχείρισης αυτών των αποτυπωμάτων για πιο αποδοτική επεξεργασία.</w:t>
      </w:r>
    </w:p>
    <w:p w14:paraId="2639A5C7" w14:textId="284DD519" w:rsidR="00FB5F92" w:rsidRDefault="00D15902" w:rsidP="0037799D">
      <w:pPr>
        <w:pStyle w:val="ADEText"/>
        <w:rPr>
          <w:lang w:val="el-GR"/>
        </w:rPr>
      </w:pPr>
      <w:r>
        <w:rPr>
          <w:lang w:val="el-GR"/>
        </w:rPr>
        <w:t>Όπως μπορεί κάποιος εύκολα να αντιληφθεί, η ραγδαία αύξηση των κινητών συσκευών αλλά και της συνεχόμενης εξάπλωσης και εγκατάστασης σημείων πρόσβασης ασύρματης δικτύωσης έχει ως αποτέλεσμα τα δεδομένα που πρέπει να διαχειρίζεται ένα σύστημα εσωτερικής τοποθέτησης φτάνουν μεγάλες ποσότητες.</w:t>
      </w:r>
      <w:r w:rsidR="008F3F16">
        <w:rPr>
          <w:lang w:val="el-GR"/>
        </w:rPr>
        <w:t xml:space="preserve"> Πριν από μερικά  χρόνια έγινε </w:t>
      </w:r>
      <w:r w:rsidR="008F3F16">
        <w:rPr>
          <w:lang w:val="el-GR"/>
        </w:rPr>
        <w:lastRenderedPageBreak/>
        <w:t>πρώτη αναφορά</w:t>
      </w:r>
      <w:r w:rsidR="008F3F16" w:rsidRPr="008F3F16">
        <w:rPr>
          <w:lang w:val="el-GR"/>
        </w:rPr>
        <w:t xml:space="preserve"> </w:t>
      </w:r>
      <w:r w:rsidR="008F3F16">
        <w:rPr>
          <w:lang w:val="el-GR"/>
        </w:rPr>
        <w:t xml:space="preserve">στα Μεγάλα Δεδομένα, </w:t>
      </w:r>
      <w:r w:rsidR="008F3F16">
        <w:t>Big</w:t>
      </w:r>
      <w:r w:rsidR="008F3F16" w:rsidRPr="008F3F16">
        <w:rPr>
          <w:lang w:val="el-GR"/>
        </w:rPr>
        <w:t xml:space="preserve"> </w:t>
      </w:r>
      <w:r w:rsidR="008F3F16">
        <w:t>Data</w:t>
      </w:r>
      <w:r w:rsidR="008F3F16">
        <w:rPr>
          <w:lang w:val="el-GR"/>
        </w:rPr>
        <w:t xml:space="preserve">. </w:t>
      </w:r>
      <w:r w:rsidR="007F7E2B">
        <w:rPr>
          <w:lang w:val="el-GR"/>
        </w:rPr>
        <w:t xml:space="preserve">Με τον όρο </w:t>
      </w:r>
      <w:r w:rsidR="007F7E2B">
        <w:t>Big</w:t>
      </w:r>
      <w:r w:rsidR="007F7E2B" w:rsidRPr="007F7E2B">
        <w:rPr>
          <w:lang w:val="el-GR"/>
        </w:rPr>
        <w:t xml:space="preserve"> </w:t>
      </w:r>
      <w:r w:rsidR="007F7E2B">
        <w:t>Data</w:t>
      </w:r>
      <w:r w:rsidR="007F7E2B">
        <w:rPr>
          <w:lang w:val="el-GR"/>
        </w:rPr>
        <w:t xml:space="preserve"> αναφερόμαστε σε δεδομένα με μεγέθη πέραν του σύνηθες μεγέθους που μπορούν να χειριστούν τα κοινά συστήματα μέχρι τώρα ώστε να προσφέρουν τις υπηρεσίες τους με χαμηλό χρόνο ανταπόκρισης</w:t>
      </w:r>
      <w:r w:rsidR="00DE2339">
        <w:rPr>
          <w:lang w:val="el-GR"/>
        </w:rPr>
        <w:t xml:space="preserve">. Τα μεγέθη αυτά συνήθως κυμαίνονται από μερικά </w:t>
      </w:r>
      <w:r w:rsidR="00DE2339">
        <w:t>Terabytes</w:t>
      </w:r>
      <w:r w:rsidR="00DE2339" w:rsidRPr="00DE2339">
        <w:rPr>
          <w:lang w:val="el-GR"/>
        </w:rPr>
        <w:t xml:space="preserve"> </w:t>
      </w:r>
      <w:r w:rsidR="00DE2339">
        <w:rPr>
          <w:lang w:val="el-GR"/>
        </w:rPr>
        <w:t xml:space="preserve">σε πολλαπλά </w:t>
      </w:r>
      <w:r w:rsidR="00DE2339">
        <w:t>Petabytes</w:t>
      </w:r>
      <w:r w:rsidR="00DE2339" w:rsidRPr="00DE2339">
        <w:rPr>
          <w:lang w:val="el-GR"/>
        </w:rPr>
        <w:t xml:space="preserve"> </w:t>
      </w:r>
      <w:r w:rsidR="00DE2339">
        <w:rPr>
          <w:lang w:val="el-GR"/>
        </w:rPr>
        <w:t>και συνεχώς αυξάνονται.</w:t>
      </w:r>
      <w:r w:rsidR="00B20D31">
        <w:rPr>
          <w:lang w:val="el-GR"/>
        </w:rPr>
        <w:t xml:space="preserve"> </w:t>
      </w:r>
      <w:r w:rsidR="00B20D31">
        <w:t>To</w:t>
      </w:r>
      <w:r w:rsidR="00B20D31" w:rsidRPr="00B20D31">
        <w:rPr>
          <w:lang w:val="el-GR"/>
        </w:rPr>
        <w:t xml:space="preserve"> 2001 </w:t>
      </w:r>
      <w:r w:rsidR="00B20D31">
        <w:rPr>
          <w:lang w:val="el-GR"/>
        </w:rPr>
        <w:t xml:space="preserve">ο αναλυτής </w:t>
      </w:r>
      <w:r w:rsidR="00B20D31">
        <w:t>Doug</w:t>
      </w:r>
      <w:r w:rsidR="00B20D31" w:rsidRPr="00B20D31">
        <w:rPr>
          <w:lang w:val="el-GR"/>
        </w:rPr>
        <w:t xml:space="preserve"> </w:t>
      </w:r>
      <w:r w:rsidR="00B20D31">
        <w:t>Laney</w:t>
      </w:r>
      <w:r w:rsidR="00927879">
        <w:rPr>
          <w:lang w:val="el-GR"/>
        </w:rPr>
        <w:t xml:space="preserve"> (τώρα </w:t>
      </w:r>
      <w:r w:rsidR="00927879">
        <w:t>Gartner</w:t>
      </w:r>
      <w:r w:rsidR="00927879">
        <w:rPr>
          <w:lang w:val="el-GR"/>
        </w:rPr>
        <w:t>)</w:t>
      </w:r>
      <w:r w:rsidR="00B20D31">
        <w:rPr>
          <w:lang w:val="el-GR"/>
        </w:rPr>
        <w:t xml:space="preserve"> έχει δώσει τον ορισμό των μεγάλων δεδομ</w:t>
      </w:r>
      <w:r w:rsidR="003F5B31">
        <w:rPr>
          <w:lang w:val="el-GR"/>
        </w:rPr>
        <w:t>ένων ως τα 3-V,</w:t>
      </w:r>
      <w:r w:rsidR="00B20D31">
        <w:rPr>
          <w:lang w:val="el-GR"/>
        </w:rPr>
        <w:t xml:space="preserve"> </w:t>
      </w:r>
      <w:r w:rsidR="00B20D31">
        <w:t>Volume</w:t>
      </w:r>
      <w:r w:rsidR="00B20D31" w:rsidRPr="00B20D31">
        <w:rPr>
          <w:lang w:val="el-GR"/>
        </w:rPr>
        <w:t xml:space="preserve"> – </w:t>
      </w:r>
      <w:r w:rsidR="00B20D31">
        <w:t>Velocity</w:t>
      </w:r>
      <w:r w:rsidR="00B20D31" w:rsidRPr="00B20D31">
        <w:rPr>
          <w:lang w:val="el-GR"/>
        </w:rPr>
        <w:t xml:space="preserve"> – </w:t>
      </w:r>
      <w:r w:rsidR="00B20D31">
        <w:t>Variety</w:t>
      </w:r>
      <w:r w:rsidR="00B20D31" w:rsidRPr="00B20D31">
        <w:rPr>
          <w:lang w:val="el-GR"/>
        </w:rPr>
        <w:t xml:space="preserve">, </w:t>
      </w:r>
      <w:r w:rsidR="00B20D31">
        <w:rPr>
          <w:lang w:val="el-GR"/>
        </w:rPr>
        <w:t>χαρακτηρίζοντας έτσι ότι τα μεγάλα δεδομένα αφορούν δεδομένα τεραστίων ποσοτήτων (</w:t>
      </w:r>
      <w:r w:rsidR="00B20D31">
        <w:t>Volume</w:t>
      </w:r>
      <w:r w:rsidR="00B20D31">
        <w:rPr>
          <w:lang w:val="el-GR"/>
        </w:rPr>
        <w:t>)</w:t>
      </w:r>
      <w:r w:rsidR="00B20D31" w:rsidRPr="00B20D31">
        <w:rPr>
          <w:lang w:val="el-GR"/>
        </w:rPr>
        <w:t xml:space="preserve">, </w:t>
      </w:r>
      <w:r w:rsidR="00B20D31">
        <w:rPr>
          <w:lang w:val="el-GR"/>
        </w:rPr>
        <w:t>τα οποία παράγονται σε απίστευτα γρήγορους ρυθμούς λόγω της τεχνολογίας σήμερα, αισθητήρες, κινητές συσκευές κλπ. (</w:t>
      </w:r>
      <w:r w:rsidR="00B20D31">
        <w:t>Velocity</w:t>
      </w:r>
      <w:r w:rsidR="00B20D31">
        <w:rPr>
          <w:lang w:val="el-GR"/>
        </w:rPr>
        <w:t xml:space="preserve">), αλλά επίσης δεν έχουν συγκεκριμένη δομή και μπορεί να είναι </w:t>
      </w:r>
      <w:r w:rsidR="00EE41B9">
        <w:rPr>
          <w:lang w:val="el-GR"/>
        </w:rPr>
        <w:t>οτιδήποτε</w:t>
      </w:r>
      <w:r w:rsidR="00B20D31">
        <w:rPr>
          <w:lang w:val="el-GR"/>
        </w:rPr>
        <w:t>, από δομημένη μορφή αρχείων και σχημάτων βάσης μέχρι αδόμητα δεδομένα όπως οπτικοακουστικό υλικό και στατιστικές μετρήσεις (</w:t>
      </w:r>
      <w:r w:rsidR="00B20D31">
        <w:t>Variety</w:t>
      </w:r>
      <w:r w:rsidR="00B20D31">
        <w:rPr>
          <w:lang w:val="el-GR"/>
        </w:rPr>
        <w:t>).</w:t>
      </w:r>
      <w:r w:rsidR="00B20D31" w:rsidRPr="00B20D31">
        <w:rPr>
          <w:lang w:val="el-GR"/>
        </w:rPr>
        <w:t xml:space="preserve"> </w:t>
      </w:r>
      <w:r w:rsidR="00B20D31">
        <w:rPr>
          <w:lang w:val="el-GR"/>
        </w:rPr>
        <w:t xml:space="preserve"> </w:t>
      </w:r>
      <w:r w:rsidR="00943977">
        <w:rPr>
          <w:lang w:val="el-GR"/>
        </w:rPr>
        <w:t>Αργότερα</w:t>
      </w:r>
      <w:r w:rsidR="00943977" w:rsidRPr="00943977">
        <w:rPr>
          <w:lang w:val="el-GR"/>
        </w:rPr>
        <w:t xml:space="preserve"> </w:t>
      </w:r>
      <w:r w:rsidR="00943977">
        <w:rPr>
          <w:lang w:val="el-GR"/>
        </w:rPr>
        <w:t xml:space="preserve">η εταιρεία </w:t>
      </w:r>
      <w:r w:rsidR="00943977">
        <w:t>SAS</w:t>
      </w:r>
      <w:r w:rsidR="00943977">
        <w:rPr>
          <w:lang w:val="el-GR"/>
        </w:rPr>
        <w:t>, πρόσθεσε στον ορισμό ακόμα δύο χαρακτηριστικά: α) μεταβλητότητα (</w:t>
      </w:r>
      <w:r w:rsidR="00943977">
        <w:t>Variability</w:t>
      </w:r>
      <w:r w:rsidR="00943977">
        <w:rPr>
          <w:lang w:val="el-GR"/>
        </w:rPr>
        <w:t>)</w:t>
      </w:r>
      <w:r w:rsidR="00943977" w:rsidRPr="00943977">
        <w:rPr>
          <w:lang w:val="el-GR"/>
        </w:rPr>
        <w:t xml:space="preserve"> </w:t>
      </w:r>
      <w:r w:rsidR="00943977">
        <w:rPr>
          <w:lang w:val="el-GR"/>
        </w:rPr>
        <w:t>εννοώντας την μη-συνοχή στην ταχύτητα παραγωγής των δεδομένων ανά χρονική περίοδο και β) πολυπλοκότητα (</w:t>
      </w:r>
      <w:r w:rsidR="00943977">
        <w:t>Complexity</w:t>
      </w:r>
      <w:r w:rsidR="00943977">
        <w:rPr>
          <w:lang w:val="el-GR"/>
        </w:rPr>
        <w:t>)</w:t>
      </w:r>
      <w:r w:rsidR="00943977" w:rsidRPr="00943977">
        <w:rPr>
          <w:lang w:val="el-GR"/>
        </w:rPr>
        <w:t xml:space="preserve"> </w:t>
      </w:r>
      <w:r w:rsidR="00943977">
        <w:rPr>
          <w:lang w:val="el-GR"/>
        </w:rPr>
        <w:t>εννοώντας ότι σήμερα τα δεδομένα έρχονται από απίστευτη ποικιλότητα συσκευών, συνεπώς η διαχείριση τους και ο συνδυασμός τους αποτελεί δύσκολο έργο.</w:t>
      </w:r>
    </w:p>
    <w:p w14:paraId="4D821ADC" w14:textId="57553259" w:rsidR="0074434E" w:rsidRDefault="00602B9E" w:rsidP="0037799D">
      <w:pPr>
        <w:pStyle w:val="ADEText"/>
        <w:rPr>
          <w:lang w:val="el-GR"/>
        </w:rPr>
      </w:pPr>
      <w:r>
        <w:rPr>
          <w:lang w:val="el-GR"/>
        </w:rPr>
        <w:t>Η εξέλιξη της τεχνολογίας και η έκρηξη υπηρεσιών και εφαρμογών έχει ανοίξει τις πόρτες για τους ερευνητές και όσους ασχολούνται με την Τεχνολογία.</w:t>
      </w:r>
      <w:r w:rsidR="004A0257">
        <w:rPr>
          <w:lang w:val="el-GR"/>
        </w:rPr>
        <w:t xml:space="preserve"> Ακόμα ένας τομέας που παρουσιάζει απίστευτη εξέλιξη και διαδίδεται με</w:t>
      </w:r>
      <w:r w:rsidR="001A6906">
        <w:rPr>
          <w:lang w:val="el-GR"/>
        </w:rPr>
        <w:t xml:space="preserve"> ταχύτητες φωτός είναι ο </w:t>
      </w:r>
      <w:proofErr w:type="spellStart"/>
      <w:r w:rsidR="001A6906">
        <w:rPr>
          <w:lang w:val="el-GR"/>
        </w:rPr>
        <w:t>πληθοπο</w:t>
      </w:r>
      <w:r w:rsidR="004A0257">
        <w:rPr>
          <w:lang w:val="el-GR"/>
        </w:rPr>
        <w:t>ρισμός</w:t>
      </w:r>
      <w:proofErr w:type="spellEnd"/>
      <w:r w:rsidR="004A0257">
        <w:rPr>
          <w:lang w:val="el-GR"/>
        </w:rPr>
        <w:t xml:space="preserve"> (</w:t>
      </w:r>
      <w:r w:rsidR="004A0257">
        <w:t>Crowdsourcing</w:t>
      </w:r>
      <w:r w:rsidR="004A0257">
        <w:rPr>
          <w:lang w:val="el-GR"/>
        </w:rPr>
        <w:t xml:space="preserve">). Το </w:t>
      </w:r>
      <w:r w:rsidR="004A0257">
        <w:t>Crowdsourcing</w:t>
      </w:r>
      <w:r w:rsidR="004A0257">
        <w:rPr>
          <w:lang w:val="el-GR"/>
        </w:rPr>
        <w:t xml:space="preserve"> είναι μια νέα τάση που επικρατεί όπου κάποιο πρόβλημα γίνεται γνωστό στο ευρύ κοινό με στόχο να γίνει πιο εύκολη η επίλυση του αφού θα μπορούν πολλοί </w:t>
      </w:r>
      <w:r w:rsidR="00561FF2">
        <w:rPr>
          <w:lang w:val="el-GR"/>
        </w:rPr>
        <w:t>άνθρωποι να δουλέψουν μαζί</w:t>
      </w:r>
      <w:r w:rsidR="004A0257">
        <w:rPr>
          <w:lang w:val="el-GR"/>
        </w:rPr>
        <w:t>.</w:t>
      </w:r>
      <w:r w:rsidR="005E6E25">
        <w:rPr>
          <w:lang w:val="el-GR"/>
        </w:rPr>
        <w:t xml:space="preserve"> </w:t>
      </w:r>
    </w:p>
    <w:p w14:paraId="0314A4A3" w14:textId="3EF5E8F7" w:rsidR="0037799D" w:rsidRDefault="00F42865" w:rsidP="0037799D">
      <w:pPr>
        <w:pStyle w:val="ADEText"/>
        <w:rPr>
          <w:lang w:val="el-GR"/>
        </w:rPr>
      </w:pPr>
      <w:r>
        <w:rPr>
          <w:lang w:val="el-GR"/>
        </w:rPr>
        <w:t>Συνοψίζοντας</w:t>
      </w:r>
      <w:r w:rsidR="0092227D">
        <w:rPr>
          <w:lang w:val="el-GR"/>
        </w:rPr>
        <w:t>,</w:t>
      </w:r>
      <w:r>
        <w:rPr>
          <w:lang w:val="el-GR"/>
        </w:rPr>
        <w:t xml:space="preserve"> μπορούμε να δούμε την σχέση που υπάρχει</w:t>
      </w:r>
      <w:r w:rsidR="0092227D">
        <w:rPr>
          <w:lang w:val="el-GR"/>
        </w:rPr>
        <w:t xml:space="preserve"> στους τρεις τομείς</w:t>
      </w:r>
      <w:r>
        <w:rPr>
          <w:lang w:val="el-GR"/>
        </w:rPr>
        <w:t xml:space="preserve"> που έχω αναφέρει μέχρι τώρα, εσωτερική </w:t>
      </w:r>
      <w:proofErr w:type="spellStart"/>
      <w:r>
        <w:rPr>
          <w:lang w:val="el-GR"/>
        </w:rPr>
        <w:t>γεωτοποθέτ</w:t>
      </w:r>
      <w:r w:rsidR="00A21CA9">
        <w:rPr>
          <w:lang w:val="el-GR"/>
        </w:rPr>
        <w:t>ηση</w:t>
      </w:r>
      <w:proofErr w:type="spellEnd"/>
      <w:r w:rsidR="00A21CA9">
        <w:rPr>
          <w:lang w:val="el-GR"/>
        </w:rPr>
        <w:t xml:space="preserve">, μεγάλα δεδομένα και </w:t>
      </w:r>
      <w:proofErr w:type="spellStart"/>
      <w:r w:rsidR="00A21CA9">
        <w:rPr>
          <w:lang w:val="el-GR"/>
        </w:rPr>
        <w:t>πληθοπο</w:t>
      </w:r>
      <w:r>
        <w:rPr>
          <w:lang w:val="el-GR"/>
        </w:rPr>
        <w:t>ρισμός</w:t>
      </w:r>
      <w:proofErr w:type="spellEnd"/>
      <w:r>
        <w:rPr>
          <w:lang w:val="el-GR"/>
        </w:rPr>
        <w:t>.</w:t>
      </w:r>
      <w:r w:rsidR="0092227D">
        <w:rPr>
          <w:lang w:val="el-GR"/>
        </w:rPr>
        <w:t xml:space="preserve"> Ένα σύστημα διαχείρισης δεδομένων για εσωτερική τοποθέτηση και πλοήγηση που θέλει να επικρατήσει και να εδραιωθεί στις μέρες μας πρέπει να έχει την κατάλληλη υποδομή ώστε να μπορεί να χειριστεί μεγάλα δεδομένα. Επιπλέον, ένας τρόπος με τον οποίο μπορεί να διεκπεραιωθεί η πρώτη φάση, φάση συλλογής αποτυπωμάτων, είναι μέσω του </w:t>
      </w:r>
      <w:r w:rsidR="0092227D">
        <w:t>Crowdsourcing</w:t>
      </w:r>
      <w:r w:rsidR="0092227D">
        <w:rPr>
          <w:lang w:val="el-GR"/>
        </w:rPr>
        <w:t xml:space="preserve"> αφού αποτελεί μια από τις πιο χρονοβόρες και φορτικές διαδικασίες και αποτελεί ιδανικό πρόβλημα για τον </w:t>
      </w:r>
      <w:proofErr w:type="spellStart"/>
      <w:r w:rsidR="0092227D">
        <w:rPr>
          <w:lang w:val="el-GR"/>
        </w:rPr>
        <w:t>πληθοπ</w:t>
      </w:r>
      <w:r w:rsidR="00EC271B">
        <w:rPr>
          <w:lang w:val="el-GR"/>
        </w:rPr>
        <w:t>ο</w:t>
      </w:r>
      <w:r w:rsidR="0092227D">
        <w:rPr>
          <w:lang w:val="el-GR"/>
        </w:rPr>
        <w:t>ρισμό</w:t>
      </w:r>
      <w:proofErr w:type="spellEnd"/>
      <w:r w:rsidR="0092227D">
        <w:rPr>
          <w:lang w:val="el-GR"/>
        </w:rPr>
        <w:t xml:space="preserve">.  </w:t>
      </w:r>
    </w:p>
    <w:p w14:paraId="27F8B5E3" w14:textId="77777777" w:rsidR="00F42865" w:rsidRPr="00094EBF" w:rsidRDefault="00F42865" w:rsidP="0037799D">
      <w:pPr>
        <w:pStyle w:val="ADEText"/>
        <w:rPr>
          <w:lang w:val="el-GR"/>
        </w:rPr>
      </w:pPr>
    </w:p>
    <w:p w14:paraId="2DBA1AEB" w14:textId="77777777" w:rsidR="000164A1" w:rsidRDefault="000164A1" w:rsidP="00733FA5">
      <w:pPr>
        <w:pStyle w:val="ADEH2"/>
      </w:pPr>
    </w:p>
    <w:p w14:paraId="3A8462E6" w14:textId="20D91CF5" w:rsidR="008530DA" w:rsidRPr="00463A42" w:rsidRDefault="00A06230" w:rsidP="00424C86">
      <w:pPr>
        <w:pStyle w:val="Heading2"/>
      </w:pPr>
      <w:bookmarkStart w:id="6" w:name="_Toc428701360"/>
      <w:r>
        <w:lastRenderedPageBreak/>
        <w:t xml:space="preserve">Ανασκόπηση συστήματος </w:t>
      </w:r>
      <w:r>
        <w:rPr>
          <w:lang w:val="en-GB"/>
        </w:rPr>
        <w:t>AnyPlace</w:t>
      </w:r>
      <w:bookmarkEnd w:id="6"/>
      <w:r w:rsidR="00AD5713" w:rsidRPr="00463A42">
        <w:t xml:space="preserve"> </w:t>
      </w:r>
    </w:p>
    <w:p w14:paraId="767AAC4D" w14:textId="77777777" w:rsidR="007C288D" w:rsidRDefault="007C288D" w:rsidP="002F5B09">
      <w:pPr>
        <w:pStyle w:val="ADEText"/>
        <w:rPr>
          <w:lang w:val="el-GR"/>
        </w:rPr>
      </w:pPr>
    </w:p>
    <w:p w14:paraId="5AF89E51" w14:textId="5F1A376A" w:rsidR="002F5B09" w:rsidRDefault="00900208" w:rsidP="002F5B09">
      <w:pPr>
        <w:pStyle w:val="ADEText"/>
        <w:rPr>
          <w:lang w:val="el-GR"/>
        </w:rPr>
      </w:pPr>
      <w:r>
        <w:rPr>
          <w:lang w:val="el-GR"/>
        </w:rPr>
        <w:t xml:space="preserve">Σε αυτή τη ατομική διπλωματική εργασία θα παρουσιαστεί το </w:t>
      </w:r>
      <w:r>
        <w:t>AnyPlace</w:t>
      </w:r>
      <w:r>
        <w:rPr>
          <w:lang w:val="el-GR"/>
        </w:rPr>
        <w:t xml:space="preserve">, ένα ολοκληρωμένο σύστημα </w:t>
      </w:r>
      <w:proofErr w:type="spellStart"/>
      <w:r>
        <w:rPr>
          <w:lang w:val="el-GR"/>
        </w:rPr>
        <w:t>γεωτοποθέτησης</w:t>
      </w:r>
      <w:proofErr w:type="spellEnd"/>
      <w:r>
        <w:rPr>
          <w:lang w:val="el-GR"/>
        </w:rPr>
        <w:t xml:space="preserve"> και </w:t>
      </w:r>
      <w:proofErr w:type="spellStart"/>
      <w:r>
        <w:rPr>
          <w:lang w:val="el-GR"/>
        </w:rPr>
        <w:t>γεωπλοήγησης</w:t>
      </w:r>
      <w:proofErr w:type="spellEnd"/>
      <w:r>
        <w:rPr>
          <w:lang w:val="el-GR"/>
        </w:rPr>
        <w:t xml:space="preserve"> σε εσωτερικούς χώρους με υποδομή για Μεγάλα Δεδομένα.</w:t>
      </w:r>
      <w:r w:rsidR="00967FDE">
        <w:rPr>
          <w:lang w:val="el-GR"/>
        </w:rPr>
        <w:t xml:space="preserve"> Επιπλέον, έχει αναπτυχθεί τεχνική διαχείρισης των </w:t>
      </w:r>
      <w:r w:rsidR="00967FDE">
        <w:t>RSS</w:t>
      </w:r>
      <w:r w:rsidR="00967FDE" w:rsidRPr="00967FDE">
        <w:rPr>
          <w:lang w:val="el-GR"/>
        </w:rPr>
        <w:t xml:space="preserve"> </w:t>
      </w:r>
      <w:r w:rsidR="00967FDE">
        <w:rPr>
          <w:lang w:val="el-GR"/>
        </w:rPr>
        <w:t xml:space="preserve">αποτυπωμάτων ώστε να παράγεται μικρότερος </w:t>
      </w:r>
      <w:proofErr w:type="spellStart"/>
      <w:r w:rsidR="00967FDE">
        <w:rPr>
          <w:lang w:val="el-GR"/>
        </w:rPr>
        <w:t>ραδιοχάρτης</w:t>
      </w:r>
      <w:proofErr w:type="spellEnd"/>
      <w:r w:rsidR="00967FDE">
        <w:rPr>
          <w:lang w:val="el-GR"/>
        </w:rPr>
        <w:t xml:space="preserve"> (</w:t>
      </w:r>
      <w:r w:rsidR="00967FDE">
        <w:t>RSS</w:t>
      </w:r>
      <w:r w:rsidR="00967FDE" w:rsidRPr="00967FDE">
        <w:rPr>
          <w:lang w:val="el-GR"/>
        </w:rPr>
        <w:t xml:space="preserve"> </w:t>
      </w:r>
      <w:proofErr w:type="spellStart"/>
      <w:r w:rsidR="00967FDE">
        <w:t>Radiomap</w:t>
      </w:r>
      <w:proofErr w:type="spellEnd"/>
      <w:r w:rsidR="008C7D3C">
        <w:rPr>
          <w:lang w:val="el-GR"/>
        </w:rPr>
        <w:t xml:space="preserve"> – δυσδιάστατος πίνακας με την μια διάσταση όλες τις τοποθεσίες και την άλλη διάσταση όλα τα </w:t>
      </w:r>
      <w:r w:rsidR="008C7D3C">
        <w:t>WLAN</w:t>
      </w:r>
      <w:r w:rsidR="008C7D3C" w:rsidRPr="0098570F">
        <w:rPr>
          <w:lang w:val="el-GR"/>
        </w:rPr>
        <w:t xml:space="preserve"> </w:t>
      </w:r>
      <w:r w:rsidR="008C7D3C">
        <w:t>APs</w:t>
      </w:r>
      <w:r w:rsidR="00967FDE">
        <w:rPr>
          <w:lang w:val="el-GR"/>
        </w:rPr>
        <w:t xml:space="preserve">) </w:t>
      </w:r>
      <w:r w:rsidR="001938F0">
        <w:rPr>
          <w:lang w:val="el-GR"/>
        </w:rPr>
        <w:t>σε αριθμό αποτυπωμάτων και ασύρματων σημείων πρόσβασης</w:t>
      </w:r>
      <w:r w:rsidR="000E4806">
        <w:rPr>
          <w:lang w:val="el-GR"/>
        </w:rPr>
        <w:t>,</w:t>
      </w:r>
      <w:r w:rsidR="001938F0">
        <w:rPr>
          <w:lang w:val="el-GR"/>
        </w:rPr>
        <w:t xml:space="preserve"> </w:t>
      </w:r>
      <w:r w:rsidR="00967FDE">
        <w:rPr>
          <w:lang w:val="el-GR"/>
        </w:rPr>
        <w:t xml:space="preserve">διατηρώντας ωστόσο την ακρίβεια και την ποιότητα της πρόβλεψης τοποθεσίας του χρήστη. </w:t>
      </w:r>
    </w:p>
    <w:p w14:paraId="4749317D" w14:textId="598FE9E7" w:rsidR="007D16C5" w:rsidRDefault="006213D8" w:rsidP="002F5B09">
      <w:pPr>
        <w:pStyle w:val="ADEText"/>
        <w:rPr>
          <w:lang w:val="el-GR"/>
        </w:rPr>
      </w:pPr>
      <w:r>
        <w:rPr>
          <w:lang w:val="el-GR"/>
        </w:rPr>
        <w:t xml:space="preserve">Συγκεκριμένα, έχει σχεδιαστεί και υλοποιηθεί υποδομή μεγάλων δεδομένων όπου υπάρχει ένα συγκρότημα εξυπηρετητών που παρέχουν μια </w:t>
      </w:r>
      <w:proofErr w:type="spellStart"/>
      <w:r>
        <w:rPr>
          <w:lang w:val="el-GR"/>
        </w:rPr>
        <w:t>διεπαφή</w:t>
      </w:r>
      <w:proofErr w:type="spellEnd"/>
      <w:r>
        <w:rPr>
          <w:lang w:val="el-GR"/>
        </w:rPr>
        <w:t xml:space="preserve"> προγραμματισμού εφαρμογών (</w:t>
      </w:r>
      <w:r w:rsidR="00265AC1">
        <w:t>Web</w:t>
      </w:r>
      <w:r w:rsidR="00265AC1" w:rsidRPr="00265AC1">
        <w:rPr>
          <w:lang w:val="el-GR"/>
        </w:rPr>
        <w:t>2.</w:t>
      </w:r>
      <w:r w:rsidR="00265AC1" w:rsidRPr="00301734">
        <w:rPr>
          <w:lang w:val="el-GR"/>
        </w:rPr>
        <w:t>0</w:t>
      </w:r>
      <w:r w:rsidRPr="006213D8">
        <w:rPr>
          <w:lang w:val="el-GR"/>
        </w:rPr>
        <w:t xml:space="preserve"> </w:t>
      </w:r>
      <w:r>
        <w:t>API</w:t>
      </w:r>
      <w:r>
        <w:rPr>
          <w:lang w:val="el-GR"/>
        </w:rPr>
        <w:t xml:space="preserve">) μέσω της οποίας μπορεί να επικοινωνήσουν πελάτες με την υπηρεσία μας. Επιπλέον, το σύστημα υποστηρίζεται από </w:t>
      </w:r>
      <w:r>
        <w:t>NoSQL</w:t>
      </w:r>
      <w:r>
        <w:rPr>
          <w:lang w:val="el-GR"/>
        </w:rPr>
        <w:t xml:space="preserve"> βάση δεδομένων (</w:t>
      </w:r>
      <w:proofErr w:type="spellStart"/>
      <w:r>
        <w:t>Couchbase</w:t>
      </w:r>
      <w:proofErr w:type="spellEnd"/>
      <w:r>
        <w:rPr>
          <w:lang w:val="el-GR"/>
        </w:rPr>
        <w:t>) και ένα κατανεμημένο σύστημα διαχείρισης αρχείων (</w:t>
      </w:r>
      <w:proofErr w:type="spellStart"/>
      <w:r>
        <w:t>GlusterFS</w:t>
      </w:r>
      <w:proofErr w:type="spellEnd"/>
      <w:r>
        <w:rPr>
          <w:lang w:val="el-GR"/>
        </w:rPr>
        <w:t>)</w:t>
      </w:r>
      <w:r w:rsidRPr="006213D8">
        <w:rPr>
          <w:lang w:val="el-GR"/>
        </w:rPr>
        <w:t>.</w:t>
      </w:r>
    </w:p>
    <w:p w14:paraId="6C581DDD" w14:textId="55D63CE0" w:rsidR="004F78FA" w:rsidRDefault="007D16C5" w:rsidP="002F5B09">
      <w:pPr>
        <w:pStyle w:val="ADEText"/>
        <w:rPr>
          <w:lang w:val="el-GR"/>
        </w:rPr>
      </w:pPr>
      <w:r>
        <w:rPr>
          <w:lang w:val="el-GR"/>
        </w:rPr>
        <w:t xml:space="preserve">Εκτός από το </w:t>
      </w:r>
      <w:r>
        <w:t>back</w:t>
      </w:r>
      <w:r w:rsidRPr="007D16C5">
        <w:rPr>
          <w:lang w:val="el-GR"/>
        </w:rPr>
        <w:t>-</w:t>
      </w:r>
      <w:r>
        <w:t>end</w:t>
      </w:r>
      <w:r w:rsidRPr="007D16C5">
        <w:rPr>
          <w:lang w:val="el-GR"/>
        </w:rPr>
        <w:t xml:space="preserve"> </w:t>
      </w:r>
      <w:r>
        <w:rPr>
          <w:lang w:val="el-GR"/>
        </w:rPr>
        <w:t>κομμάτι του συστήματος έχουν αναπτυχθεί δύο</w:t>
      </w:r>
      <w:r w:rsidR="00176A8C">
        <w:rPr>
          <w:lang w:val="el-GR"/>
        </w:rPr>
        <w:t xml:space="preserve"> (2)</w:t>
      </w:r>
      <w:r>
        <w:rPr>
          <w:lang w:val="el-GR"/>
        </w:rPr>
        <w:t xml:space="preserve"> εφαρμογές για κινητές συσκευές </w:t>
      </w:r>
      <w:r>
        <w:t>Android</w:t>
      </w:r>
      <w:r w:rsidR="00DF59C1" w:rsidRPr="00DF59C1">
        <w:rPr>
          <w:lang w:val="el-GR"/>
        </w:rPr>
        <w:t>.</w:t>
      </w:r>
      <w:r>
        <w:rPr>
          <w:lang w:val="el-GR"/>
        </w:rPr>
        <w:t xml:space="preserve"> </w:t>
      </w:r>
      <w:r w:rsidR="00DF59C1">
        <w:rPr>
          <w:lang w:val="el-GR"/>
        </w:rPr>
        <w:t>Η</w:t>
      </w:r>
      <w:r w:rsidR="00437976">
        <w:rPr>
          <w:lang w:val="el-GR"/>
        </w:rPr>
        <w:t xml:space="preserve"> πρώτη</w:t>
      </w:r>
      <w:r w:rsidR="003C4FF8">
        <w:rPr>
          <w:lang w:val="el-GR"/>
        </w:rPr>
        <w:t xml:space="preserve">, </w:t>
      </w:r>
      <w:r w:rsidR="003C4FF8" w:rsidRPr="003C4FF8">
        <w:rPr>
          <w:i/>
        </w:rPr>
        <w:t>AnyPlace</w:t>
      </w:r>
      <w:r w:rsidR="003C4FF8" w:rsidRPr="003C4FF8">
        <w:rPr>
          <w:i/>
          <w:lang w:val="el-GR"/>
        </w:rPr>
        <w:t xml:space="preserve"> </w:t>
      </w:r>
      <w:r w:rsidR="003C4FF8" w:rsidRPr="003C4FF8">
        <w:rPr>
          <w:i/>
        </w:rPr>
        <w:t>Logger</w:t>
      </w:r>
      <w:r w:rsidR="003C4FF8" w:rsidRPr="003C4FF8">
        <w:rPr>
          <w:lang w:val="el-GR"/>
        </w:rPr>
        <w:t>,</w:t>
      </w:r>
      <w:r>
        <w:rPr>
          <w:lang w:val="el-GR"/>
        </w:rPr>
        <w:t xml:space="preserve"> χρησιμοποιείται κατά την πρώτη φάση </w:t>
      </w:r>
      <w:proofErr w:type="spellStart"/>
      <w:r>
        <w:rPr>
          <w:lang w:val="el-GR"/>
        </w:rPr>
        <w:t>γεωτοποθέτησης</w:t>
      </w:r>
      <w:proofErr w:type="spellEnd"/>
      <w:r>
        <w:rPr>
          <w:lang w:val="el-GR"/>
        </w:rPr>
        <w:t xml:space="preserve"> και αφορά την συλλογή </w:t>
      </w:r>
      <w:r>
        <w:t>RSS</w:t>
      </w:r>
      <w:r>
        <w:rPr>
          <w:lang w:val="el-GR"/>
        </w:rPr>
        <w:t xml:space="preserve"> αποτυπωμάτων από οποιονδήποτε χρήστη διαθέτει την εφαρμογή, εφαρμόζοντας έτσι το μοντέλο του </w:t>
      </w:r>
      <w:r>
        <w:t>Crowdsourcing</w:t>
      </w:r>
      <w:r w:rsidRPr="007D16C5">
        <w:rPr>
          <w:lang w:val="el-GR"/>
        </w:rPr>
        <w:t>.</w:t>
      </w:r>
      <w:r w:rsidR="003C4FF8">
        <w:rPr>
          <w:lang w:val="el-GR"/>
        </w:rPr>
        <w:t xml:space="preserve"> Η δεύτερη</w:t>
      </w:r>
      <w:r w:rsidR="003C4FF8" w:rsidRPr="003C4FF8">
        <w:rPr>
          <w:lang w:val="el-GR"/>
        </w:rPr>
        <w:t>,</w:t>
      </w:r>
      <w:r w:rsidR="003C4FF8">
        <w:rPr>
          <w:lang w:val="el-GR"/>
        </w:rPr>
        <w:t xml:space="preserve"> </w:t>
      </w:r>
      <w:r w:rsidR="003C4FF8" w:rsidRPr="00656926">
        <w:rPr>
          <w:i/>
        </w:rPr>
        <w:t>AnyPlace</w:t>
      </w:r>
      <w:r w:rsidR="003C4FF8" w:rsidRPr="00656926">
        <w:rPr>
          <w:i/>
          <w:lang w:val="el-GR"/>
        </w:rPr>
        <w:t xml:space="preserve"> </w:t>
      </w:r>
      <w:r w:rsidR="003C4FF8" w:rsidRPr="00656926">
        <w:rPr>
          <w:i/>
        </w:rPr>
        <w:t>Navigator</w:t>
      </w:r>
      <w:r w:rsidR="003C4FF8" w:rsidRPr="003C4FF8">
        <w:rPr>
          <w:lang w:val="el-GR"/>
        </w:rPr>
        <w:t>,</w:t>
      </w:r>
      <w:r w:rsidR="003C4FF8">
        <w:rPr>
          <w:lang w:val="el-GR"/>
        </w:rPr>
        <w:t xml:space="preserve"> είναι η κύρια εφαρμογή και προσφέρει </w:t>
      </w:r>
      <w:proofErr w:type="spellStart"/>
      <w:r w:rsidR="003C4FF8">
        <w:rPr>
          <w:lang w:val="el-GR"/>
        </w:rPr>
        <w:t>γεωπλοήγηση</w:t>
      </w:r>
      <w:proofErr w:type="spellEnd"/>
      <w:r w:rsidR="003C4FF8">
        <w:rPr>
          <w:lang w:val="el-GR"/>
        </w:rPr>
        <w:t xml:space="preserve"> και </w:t>
      </w:r>
      <w:proofErr w:type="spellStart"/>
      <w:r w:rsidR="003C4FF8">
        <w:rPr>
          <w:lang w:val="el-GR"/>
        </w:rPr>
        <w:t>γεωτοποθέτηση</w:t>
      </w:r>
      <w:proofErr w:type="spellEnd"/>
      <w:r w:rsidR="003C4FF8">
        <w:rPr>
          <w:lang w:val="el-GR"/>
        </w:rPr>
        <w:t xml:space="preserve"> στους χρήστες σε πραγματικό χρόνο εντός των κτιρίων που είναι ήδη χαρτογραφημένα στο σύστημα.</w:t>
      </w:r>
    </w:p>
    <w:p w14:paraId="70C5840B" w14:textId="18B47A36" w:rsidR="00004D3D" w:rsidRDefault="00176A8C" w:rsidP="002F5B09">
      <w:pPr>
        <w:pStyle w:val="ADEText"/>
        <w:rPr>
          <w:lang w:val="el-GR"/>
        </w:rPr>
      </w:pPr>
      <w:r>
        <w:rPr>
          <w:lang w:val="el-GR"/>
        </w:rPr>
        <w:t>Επιπρόσθετα, έχουν αναπτυχθεί τρεις (3) διαδικτυακές εφαρμογ</w:t>
      </w:r>
      <w:r w:rsidR="00A123A2">
        <w:rPr>
          <w:lang w:val="el-GR"/>
        </w:rPr>
        <w:t xml:space="preserve">ές και απαιτούν τη χρήση ενός περιηγητή με υποστήριξη του προτύπου </w:t>
      </w:r>
      <w:r w:rsidR="00A123A2">
        <w:t>HTML</w:t>
      </w:r>
      <w:r w:rsidR="00A123A2" w:rsidRPr="00656926">
        <w:rPr>
          <w:lang w:val="el-GR"/>
        </w:rPr>
        <w:t>5.</w:t>
      </w:r>
      <w:r w:rsidR="00656926" w:rsidRPr="00656926">
        <w:rPr>
          <w:lang w:val="el-GR"/>
        </w:rPr>
        <w:t xml:space="preserve"> </w:t>
      </w:r>
      <w:r w:rsidR="00656926">
        <w:rPr>
          <w:lang w:val="el-GR"/>
        </w:rPr>
        <w:t xml:space="preserve">Αρχίζοντας με την εφαρμογή </w:t>
      </w:r>
      <w:r w:rsidR="00656926" w:rsidRPr="00656926">
        <w:rPr>
          <w:i/>
        </w:rPr>
        <w:t>AnyPlace</w:t>
      </w:r>
      <w:r w:rsidR="00656926" w:rsidRPr="00656926">
        <w:rPr>
          <w:i/>
          <w:lang w:val="el-GR"/>
        </w:rPr>
        <w:t xml:space="preserve"> </w:t>
      </w:r>
      <w:r w:rsidR="00656926" w:rsidRPr="00656926">
        <w:rPr>
          <w:i/>
        </w:rPr>
        <w:t>Developers</w:t>
      </w:r>
      <w:r w:rsidR="00656926">
        <w:rPr>
          <w:lang w:val="el-GR"/>
        </w:rPr>
        <w:t xml:space="preserve">, η οποία παρέχει την δυνατότητα σε κάποιον να δοκιμάσει την </w:t>
      </w:r>
      <w:proofErr w:type="spellStart"/>
      <w:r w:rsidR="00656926">
        <w:rPr>
          <w:lang w:val="el-GR"/>
        </w:rPr>
        <w:t>διεπαφή</w:t>
      </w:r>
      <w:proofErr w:type="spellEnd"/>
      <w:r w:rsidR="00656926">
        <w:rPr>
          <w:lang w:val="el-GR"/>
        </w:rPr>
        <w:t xml:space="preserve"> προγραμματισμού που παρέχει το </w:t>
      </w:r>
      <w:r w:rsidR="00656926">
        <w:t>AnyPlace</w:t>
      </w:r>
      <w:r w:rsidR="00656926" w:rsidRPr="00656926">
        <w:rPr>
          <w:lang w:val="el-GR"/>
        </w:rPr>
        <w:t xml:space="preserve"> (</w:t>
      </w:r>
      <w:r w:rsidR="00656926">
        <w:t>API</w:t>
      </w:r>
      <w:r w:rsidR="00656926" w:rsidRPr="00656926">
        <w:rPr>
          <w:lang w:val="el-GR"/>
        </w:rPr>
        <w:t>)</w:t>
      </w:r>
      <w:r w:rsidR="00656926">
        <w:rPr>
          <w:lang w:val="el-GR"/>
        </w:rPr>
        <w:t>.</w:t>
      </w:r>
      <w:r w:rsidR="003456FC">
        <w:rPr>
          <w:lang w:val="el-GR"/>
        </w:rPr>
        <w:t xml:space="preserve"> Η χαρτογράφηση των κτιρίων γίνεται εξ’ ολοκλήρου διαμέσου της εφαρμογής </w:t>
      </w:r>
      <w:r w:rsidR="003456FC" w:rsidRPr="003456FC">
        <w:rPr>
          <w:i/>
        </w:rPr>
        <w:t>AnyPlace</w:t>
      </w:r>
      <w:r w:rsidR="003456FC" w:rsidRPr="003456FC">
        <w:rPr>
          <w:i/>
          <w:lang w:val="el-GR"/>
        </w:rPr>
        <w:t xml:space="preserve"> </w:t>
      </w:r>
      <w:r w:rsidR="003456FC" w:rsidRPr="003456FC">
        <w:rPr>
          <w:i/>
        </w:rPr>
        <w:t>Architect</w:t>
      </w:r>
      <w:r w:rsidR="003456FC" w:rsidRPr="003456FC">
        <w:rPr>
          <w:lang w:val="el-GR"/>
        </w:rPr>
        <w:t xml:space="preserve"> </w:t>
      </w:r>
      <w:r w:rsidR="003456FC">
        <w:rPr>
          <w:lang w:val="el-GR"/>
        </w:rPr>
        <w:t>και η τρίτη εφα</w:t>
      </w:r>
      <w:r w:rsidR="002F455F">
        <w:rPr>
          <w:lang w:val="el-GR"/>
        </w:rPr>
        <w:t>ρ</w:t>
      </w:r>
      <w:r w:rsidR="003456FC">
        <w:rPr>
          <w:lang w:val="el-GR"/>
        </w:rPr>
        <w:t xml:space="preserve">μογή, </w:t>
      </w:r>
      <w:r w:rsidR="003456FC" w:rsidRPr="00DA27D6">
        <w:rPr>
          <w:i/>
        </w:rPr>
        <w:t>AnyPlace</w:t>
      </w:r>
      <w:r w:rsidR="003456FC" w:rsidRPr="00DA27D6">
        <w:rPr>
          <w:i/>
          <w:lang w:val="el-GR"/>
        </w:rPr>
        <w:t xml:space="preserve"> </w:t>
      </w:r>
      <w:r w:rsidR="003456FC" w:rsidRPr="00DA27D6">
        <w:rPr>
          <w:i/>
        </w:rPr>
        <w:t>Viewer</w:t>
      </w:r>
      <w:r w:rsidR="003456FC">
        <w:rPr>
          <w:lang w:val="el-GR"/>
        </w:rPr>
        <w:t xml:space="preserve">, αποτελεί την αντίστοιχη εφαρμογή του </w:t>
      </w:r>
      <w:r w:rsidR="003456FC" w:rsidRPr="00D56307">
        <w:rPr>
          <w:i/>
        </w:rPr>
        <w:t>AnyPlace</w:t>
      </w:r>
      <w:r w:rsidR="003456FC" w:rsidRPr="00D56307">
        <w:rPr>
          <w:i/>
          <w:lang w:val="el-GR"/>
        </w:rPr>
        <w:t xml:space="preserve"> </w:t>
      </w:r>
      <w:r w:rsidR="003456FC" w:rsidRPr="00D56307">
        <w:rPr>
          <w:i/>
        </w:rPr>
        <w:t>Navigator</w:t>
      </w:r>
      <w:r w:rsidR="003456FC" w:rsidRPr="003456FC">
        <w:rPr>
          <w:lang w:val="el-GR"/>
        </w:rPr>
        <w:t xml:space="preserve"> </w:t>
      </w:r>
      <w:r w:rsidR="003456FC">
        <w:rPr>
          <w:lang w:val="el-GR"/>
        </w:rPr>
        <w:t xml:space="preserve">για το διαδίκτυο αφού μέσω της κάποιος μπορεί να προσπελάσει όλα τα χαρτογραφημένα κτίρια, να αναζητήσει αντικείμενα και αίθουσες όπως επίσης και να </w:t>
      </w:r>
      <w:proofErr w:type="spellStart"/>
      <w:r w:rsidR="003456FC">
        <w:rPr>
          <w:lang w:val="el-GR"/>
        </w:rPr>
        <w:t>πλοηγηθεί</w:t>
      </w:r>
      <w:proofErr w:type="spellEnd"/>
      <w:r w:rsidR="003456FC">
        <w:rPr>
          <w:lang w:val="el-GR"/>
        </w:rPr>
        <w:t xml:space="preserve"> ανάμεσα στα διάφορα σημεία ενδιαφέροντος.</w:t>
      </w:r>
      <w:r w:rsidR="003456FC" w:rsidRPr="003456FC">
        <w:rPr>
          <w:lang w:val="el-GR"/>
        </w:rPr>
        <w:t xml:space="preserve"> </w:t>
      </w:r>
    </w:p>
    <w:p w14:paraId="55637778" w14:textId="77777777" w:rsidR="00253DF7" w:rsidRPr="003456FC" w:rsidRDefault="00253DF7" w:rsidP="002F5B09">
      <w:pPr>
        <w:pStyle w:val="ADEText"/>
        <w:rPr>
          <w:lang w:val="el-GR"/>
        </w:rPr>
      </w:pPr>
    </w:p>
    <w:p w14:paraId="592B4CC2" w14:textId="5FDEB645" w:rsidR="00AD14B9" w:rsidRDefault="00AD14B9" w:rsidP="00AD14B9">
      <w:pPr>
        <w:pStyle w:val="Heading2"/>
      </w:pPr>
      <w:bookmarkStart w:id="7" w:name="_Toc428701361"/>
      <w:r>
        <w:t>Συνεισφορές</w:t>
      </w:r>
      <w:bookmarkEnd w:id="7"/>
    </w:p>
    <w:p w14:paraId="6D2C8D25" w14:textId="77777777" w:rsidR="00AD14B9" w:rsidRPr="00486D54" w:rsidRDefault="00AD14B9" w:rsidP="00AD14B9">
      <w:pPr>
        <w:pStyle w:val="ADEText"/>
        <w:rPr>
          <w:lang w:val="el-GR"/>
        </w:rPr>
      </w:pPr>
    </w:p>
    <w:p w14:paraId="612FC4B8" w14:textId="77777777" w:rsidR="00AD14B9" w:rsidRDefault="00AD14B9" w:rsidP="00AD14B9">
      <w:pPr>
        <w:pStyle w:val="ADEText"/>
        <w:rPr>
          <w:lang w:val="el-GR"/>
        </w:rPr>
      </w:pPr>
      <w:r>
        <w:rPr>
          <w:lang w:val="el-GR"/>
        </w:rPr>
        <w:t>Μέσω αυτής της ατομικής διπλωματικής εργασίας έχω κάνει τρεις σημαντικές συνεισφορές:</w:t>
      </w:r>
    </w:p>
    <w:p w14:paraId="009A9F7D" w14:textId="77777777" w:rsidR="00AD14B9" w:rsidRDefault="00AD14B9" w:rsidP="00AD14B9">
      <w:pPr>
        <w:pStyle w:val="ADEText"/>
        <w:rPr>
          <w:lang w:val="el-GR"/>
        </w:rPr>
      </w:pPr>
    </w:p>
    <w:p w14:paraId="46E52D51" w14:textId="77777777" w:rsidR="00AD14B9" w:rsidRDefault="00AD14B9" w:rsidP="00AD14B9">
      <w:pPr>
        <w:pStyle w:val="ADEText"/>
        <w:numPr>
          <w:ilvl w:val="0"/>
          <w:numId w:val="10"/>
        </w:numPr>
        <w:rPr>
          <w:lang w:val="el-GR"/>
        </w:rPr>
      </w:pPr>
      <w:r>
        <w:rPr>
          <w:lang w:val="el-GR"/>
        </w:rPr>
        <w:t xml:space="preserve">Πρότεινα, σχεδίασα και υλοποίησα μια ολοκληρωμένη αρχιτεκτονική για σύστημα </w:t>
      </w:r>
      <w:proofErr w:type="spellStart"/>
      <w:r>
        <w:rPr>
          <w:lang w:val="el-GR"/>
        </w:rPr>
        <w:t>γεωτοποθέτησης</w:t>
      </w:r>
      <w:proofErr w:type="spellEnd"/>
      <w:r>
        <w:rPr>
          <w:lang w:val="el-GR"/>
        </w:rPr>
        <w:t xml:space="preserve"> και </w:t>
      </w:r>
      <w:proofErr w:type="spellStart"/>
      <w:r>
        <w:rPr>
          <w:lang w:val="el-GR"/>
        </w:rPr>
        <w:t>γεωπλοήγησης</w:t>
      </w:r>
      <w:proofErr w:type="spellEnd"/>
      <w:r>
        <w:rPr>
          <w:lang w:val="el-GR"/>
        </w:rPr>
        <w:t xml:space="preserve"> σε εσωτερικούς χώρους με τεχνικές υποστήριξης για διαχείριση μεγάλων δεδομένων.</w:t>
      </w:r>
      <w:r>
        <w:rPr>
          <w:lang w:val="el-GR"/>
        </w:rPr>
        <w:br/>
      </w:r>
    </w:p>
    <w:p w14:paraId="61084B06" w14:textId="77777777" w:rsidR="00AD14B9" w:rsidRDefault="00AD14B9" w:rsidP="00AD14B9">
      <w:pPr>
        <w:pStyle w:val="ADEText"/>
        <w:numPr>
          <w:ilvl w:val="0"/>
          <w:numId w:val="10"/>
        </w:numPr>
        <w:rPr>
          <w:lang w:val="el-GR"/>
        </w:rPr>
      </w:pPr>
      <w:proofErr w:type="spellStart"/>
      <w:r>
        <w:rPr>
          <w:lang w:val="el-GR"/>
        </w:rPr>
        <w:t>Μοντελοποίησα</w:t>
      </w:r>
      <w:proofErr w:type="spellEnd"/>
      <w:r>
        <w:rPr>
          <w:lang w:val="el-GR"/>
        </w:rPr>
        <w:t xml:space="preserve"> το πρόβλημα της δημιουργίας </w:t>
      </w:r>
      <w:proofErr w:type="spellStart"/>
      <w:r>
        <w:rPr>
          <w:lang w:val="el-GR"/>
        </w:rPr>
        <w:t>ραδιοχάρτη</w:t>
      </w:r>
      <w:proofErr w:type="spellEnd"/>
      <w:r>
        <w:rPr>
          <w:lang w:val="el-GR"/>
        </w:rPr>
        <w:t xml:space="preserve"> αποτυπωμάτων από ενδείξεις ασυρμάτων σημείων πρόσβασης σε μεγάλα δεδομένα και πρότεινα την τεχνική </w:t>
      </w:r>
      <w:r w:rsidRPr="00DB6CD1">
        <w:rPr>
          <w:i/>
          <w:color w:val="auto"/>
          <w:lang w:val="en-GB"/>
        </w:rPr>
        <w:t>LPRadioScale</w:t>
      </w:r>
      <w:r>
        <w:rPr>
          <w:lang w:val="el-GR"/>
        </w:rPr>
        <w:t xml:space="preserve"> η οποία αποτιμήθηκε στο κεφάλαιο 7.</w:t>
      </w:r>
      <w:r>
        <w:rPr>
          <w:lang w:val="el-GR"/>
        </w:rPr>
        <w:br/>
      </w:r>
    </w:p>
    <w:p w14:paraId="022655CA" w14:textId="415979DB" w:rsidR="00AD14B9" w:rsidRDefault="00AD14B9" w:rsidP="00AD14B9">
      <w:pPr>
        <w:pStyle w:val="ADEText"/>
        <w:numPr>
          <w:ilvl w:val="0"/>
          <w:numId w:val="10"/>
        </w:numPr>
        <w:rPr>
          <w:lang w:val="el-GR"/>
        </w:rPr>
      </w:pPr>
      <w:r>
        <w:rPr>
          <w:lang w:val="el-GR"/>
        </w:rPr>
        <w:t xml:space="preserve">Υλοποιήθηκαν εφαρμογές που παρέχουν τις υπηρεσίες που προσφέρει το </w:t>
      </w:r>
      <w:r>
        <w:t>AnyPlace</w:t>
      </w:r>
      <w:r>
        <w:rPr>
          <w:lang w:val="el-GR"/>
        </w:rPr>
        <w:t xml:space="preserve"> για έξυπνα κινητά </w:t>
      </w:r>
      <w:r>
        <w:t>Android</w:t>
      </w:r>
      <w:r>
        <w:rPr>
          <w:lang w:val="el-GR"/>
        </w:rPr>
        <w:t xml:space="preserve"> (</w:t>
      </w:r>
      <w:r>
        <w:t>AnyPlace</w:t>
      </w:r>
      <w:r w:rsidRPr="00501207">
        <w:rPr>
          <w:lang w:val="el-GR"/>
        </w:rPr>
        <w:t xml:space="preserve"> </w:t>
      </w:r>
      <w:r>
        <w:t>Logger</w:t>
      </w:r>
      <w:r w:rsidRPr="00501207">
        <w:rPr>
          <w:lang w:val="el-GR"/>
        </w:rPr>
        <w:t xml:space="preserve">, </w:t>
      </w:r>
      <w:r>
        <w:t>AnyPlace</w:t>
      </w:r>
      <w:r w:rsidRPr="00501207">
        <w:rPr>
          <w:lang w:val="el-GR"/>
        </w:rPr>
        <w:t xml:space="preserve"> </w:t>
      </w:r>
      <w:r>
        <w:t>Navigator</w:t>
      </w:r>
      <w:r>
        <w:rPr>
          <w:lang w:val="el-GR"/>
        </w:rPr>
        <w:t xml:space="preserve">) όπως επίσης και για τον παγκόσμιο ιστό μέσω οποιουδήποτε περιηγητή που υποστηρίζει </w:t>
      </w:r>
      <w:r>
        <w:t>HTML</w:t>
      </w:r>
      <w:r w:rsidRPr="00ED5624">
        <w:rPr>
          <w:lang w:val="el-GR"/>
        </w:rPr>
        <w:t>5</w:t>
      </w:r>
      <w:r w:rsidRPr="00501207">
        <w:rPr>
          <w:lang w:val="el-GR"/>
        </w:rPr>
        <w:t xml:space="preserve"> (</w:t>
      </w:r>
      <w:r>
        <w:t>AnyPlace</w:t>
      </w:r>
      <w:r w:rsidRPr="007D41C3">
        <w:rPr>
          <w:lang w:val="el-GR"/>
        </w:rPr>
        <w:t xml:space="preserve"> </w:t>
      </w:r>
      <w:r>
        <w:t>Viewer</w:t>
      </w:r>
      <w:r w:rsidRPr="007D41C3">
        <w:rPr>
          <w:lang w:val="el-GR"/>
        </w:rPr>
        <w:t xml:space="preserve">, </w:t>
      </w:r>
      <w:r>
        <w:t>AnyPlace</w:t>
      </w:r>
      <w:r w:rsidRPr="007D41C3">
        <w:rPr>
          <w:lang w:val="el-GR"/>
        </w:rPr>
        <w:t xml:space="preserve"> </w:t>
      </w:r>
      <w:r>
        <w:t>Architect</w:t>
      </w:r>
      <w:r w:rsidRPr="007D41C3">
        <w:rPr>
          <w:lang w:val="el-GR"/>
        </w:rPr>
        <w:t xml:space="preserve">, </w:t>
      </w:r>
      <w:r>
        <w:t>AnyPlace</w:t>
      </w:r>
      <w:r w:rsidRPr="007D41C3">
        <w:rPr>
          <w:lang w:val="el-GR"/>
        </w:rPr>
        <w:t xml:space="preserve"> </w:t>
      </w:r>
      <w:r>
        <w:t>Developers</w:t>
      </w:r>
      <w:r w:rsidRPr="00501207">
        <w:rPr>
          <w:lang w:val="el-GR"/>
        </w:rPr>
        <w:t>)</w:t>
      </w:r>
      <w:r w:rsidRPr="00ED5624">
        <w:rPr>
          <w:lang w:val="el-GR"/>
        </w:rPr>
        <w:t>.</w:t>
      </w:r>
    </w:p>
    <w:p w14:paraId="20A49469" w14:textId="77777777" w:rsidR="00AD14B9" w:rsidRPr="00AD14B9" w:rsidRDefault="00AD14B9" w:rsidP="00AD14B9">
      <w:pPr>
        <w:pStyle w:val="ADEText"/>
        <w:rPr>
          <w:lang w:val="el-GR"/>
        </w:rPr>
      </w:pPr>
    </w:p>
    <w:p w14:paraId="4FCA001F" w14:textId="650471C1" w:rsidR="00733FA5" w:rsidRPr="006D313D" w:rsidRDefault="00AD14B9" w:rsidP="00992695">
      <w:pPr>
        <w:pStyle w:val="Heading2"/>
      </w:pPr>
      <w:r w:rsidRPr="00036EE1">
        <w:rPr>
          <w:highlight w:val="lightGray"/>
        </w:rPr>
        <w:br w:type="page"/>
      </w:r>
      <w:bookmarkStart w:id="8" w:name="_Toc428701362"/>
      <w:r w:rsidR="00733FA5" w:rsidRPr="00E808AE">
        <w:lastRenderedPageBreak/>
        <w:t>Περίγραμμα εργασίας</w:t>
      </w:r>
      <w:bookmarkEnd w:id="8"/>
    </w:p>
    <w:p w14:paraId="1C879AE3" w14:textId="77777777" w:rsidR="00BD4E57" w:rsidRDefault="00BD4E57" w:rsidP="00200451">
      <w:pPr>
        <w:pStyle w:val="ADEText"/>
        <w:rPr>
          <w:lang w:val="el-GR"/>
        </w:rPr>
      </w:pPr>
    </w:p>
    <w:p w14:paraId="033498E3" w14:textId="2CA604CE" w:rsidR="00030C80" w:rsidRDefault="00200451" w:rsidP="00200451">
      <w:pPr>
        <w:pStyle w:val="ADEText"/>
        <w:rPr>
          <w:lang w:val="el-GR"/>
        </w:rPr>
      </w:pPr>
      <w:r>
        <w:rPr>
          <w:lang w:val="el-GR"/>
        </w:rPr>
        <w:t>Στο πρώτο κεφάλαιο παρουσιάσαμε συνοπτικά την υποκίνηση αυτής της διπλωματικής εργασίας και αναφέραμε κάποιες βασικές έννοιες που θα αναφέρονται συχνά στο υπόλοιπο του κειμένου.</w:t>
      </w:r>
      <w:r w:rsidR="0039799F">
        <w:rPr>
          <w:lang w:val="el-GR"/>
        </w:rPr>
        <w:t xml:space="preserve"> </w:t>
      </w:r>
    </w:p>
    <w:p w14:paraId="7813191E" w14:textId="6880B40B" w:rsidR="0049742F" w:rsidRDefault="0049742F" w:rsidP="00200451">
      <w:pPr>
        <w:pStyle w:val="ADEText"/>
        <w:rPr>
          <w:lang w:val="el-GR"/>
        </w:rPr>
      </w:pPr>
      <w:r>
        <w:rPr>
          <w:lang w:val="el-GR"/>
        </w:rPr>
        <w:t>Στο δεύτερο κεφάλαιο θα προχωρήσουμε σε</w:t>
      </w:r>
      <w:r w:rsidR="008C0DA5">
        <w:rPr>
          <w:lang w:val="el-GR"/>
        </w:rPr>
        <w:t xml:space="preserve"> περισσότερες έννοιες και ορισμούς και θα παρουσιάσουμε συστήματα εσωτερικής τοποθέτησης και πλοήγησης παρόμοια με το </w:t>
      </w:r>
      <w:r w:rsidR="008C0DA5">
        <w:t>AnyPlace</w:t>
      </w:r>
      <w:r w:rsidR="008C0DA5">
        <w:rPr>
          <w:lang w:val="el-GR"/>
        </w:rPr>
        <w:t xml:space="preserve"> αναφέροντας και τις κυριότερες διαφορές μας από αυτά. Επίσης, θα γίνει αναφορά σε σχετική βιβλιογραφία όσο αφορά τεχνικές διαχείρισης των αποτυπωμάτων </w:t>
      </w:r>
      <w:r w:rsidR="008C0DA5">
        <w:t>RSS</w:t>
      </w:r>
      <w:r w:rsidR="008C0DA5">
        <w:rPr>
          <w:lang w:val="el-GR"/>
        </w:rPr>
        <w:t xml:space="preserve"> όπως και μια μικρή περιγραφή κατανεμημένων και παράλληλων συστημάτων </w:t>
      </w:r>
      <w:r w:rsidR="00702AC1">
        <w:rPr>
          <w:lang w:val="el-GR"/>
        </w:rPr>
        <w:t xml:space="preserve">και του μοντέλου προγραμματισμού </w:t>
      </w:r>
      <w:r w:rsidR="00702AC1">
        <w:t>MapReduce</w:t>
      </w:r>
      <w:r w:rsidR="00D02D47">
        <w:fldChar w:fldCharType="begin"/>
      </w:r>
      <w:r w:rsidR="00D02D47" w:rsidRPr="00D02D47">
        <w:rPr>
          <w:lang w:val="el-GR"/>
        </w:rPr>
        <w:instrText xml:space="preserve"> </w:instrText>
      </w:r>
      <w:r w:rsidR="00D02D47">
        <w:instrText>ADDIN</w:instrText>
      </w:r>
      <w:r w:rsidR="00D02D47" w:rsidRPr="00D02D47">
        <w:rPr>
          <w:lang w:val="el-GR"/>
        </w:rPr>
        <w:instrText xml:space="preserve"> </w:instrText>
      </w:r>
      <w:r w:rsidR="00D02D47">
        <w:instrText>ZOTERO</w:instrText>
      </w:r>
      <w:r w:rsidR="00D02D47" w:rsidRPr="00D02D47">
        <w:rPr>
          <w:lang w:val="el-GR"/>
        </w:rPr>
        <w:instrText>_</w:instrText>
      </w:r>
      <w:r w:rsidR="00D02D47">
        <w:instrText>ITEM</w:instrText>
      </w:r>
      <w:r w:rsidR="00D02D47" w:rsidRPr="00D02D47">
        <w:rPr>
          <w:lang w:val="el-GR"/>
        </w:rPr>
        <w:instrText xml:space="preserve"> </w:instrText>
      </w:r>
      <w:r w:rsidR="00D02D47">
        <w:instrText>CSL</w:instrText>
      </w:r>
      <w:r w:rsidR="00D02D47" w:rsidRPr="00D02D47">
        <w:rPr>
          <w:lang w:val="el-GR"/>
        </w:rPr>
        <w:instrText>_</w:instrText>
      </w:r>
      <w:r w:rsidR="00D02D47">
        <w:instrText>CITATION</w:instrText>
      </w:r>
      <w:r w:rsidR="00D02D47" w:rsidRPr="00D02D47">
        <w:rPr>
          <w:lang w:val="el-GR"/>
        </w:rPr>
        <w:instrText xml:space="preserve"> {"</w:instrText>
      </w:r>
      <w:r w:rsidR="00D02D47">
        <w:instrText>citationID</w:instrText>
      </w:r>
      <w:r w:rsidR="00D02D47" w:rsidRPr="00D02D47">
        <w:rPr>
          <w:lang w:val="el-GR"/>
        </w:rPr>
        <w:instrText>":"2</w:instrText>
      </w:r>
      <w:r w:rsidR="00D02D47">
        <w:instrText>e</w:instrText>
      </w:r>
      <w:r w:rsidR="00D02D47" w:rsidRPr="00D02D47">
        <w:rPr>
          <w:lang w:val="el-GR"/>
        </w:rPr>
        <w:instrText>0</w:instrText>
      </w:r>
      <w:r w:rsidR="00D02D47">
        <w:instrText>c</w:instrText>
      </w:r>
      <w:r w:rsidR="00D02D47" w:rsidRPr="00D02D47">
        <w:rPr>
          <w:lang w:val="el-GR"/>
        </w:rPr>
        <w:instrText>0</w:instrText>
      </w:r>
      <w:r w:rsidR="00D02D47">
        <w:instrText>mccba</w:instrText>
      </w:r>
      <w:r w:rsidR="00D02D47" w:rsidRPr="00D02D47">
        <w:rPr>
          <w:lang w:val="el-GR"/>
        </w:rPr>
        <w:instrText>","</w:instrText>
      </w:r>
      <w:r w:rsidR="00D02D47">
        <w:instrText>properties</w:instrText>
      </w:r>
      <w:r w:rsidR="00D02D47" w:rsidRPr="00D02D47">
        <w:rPr>
          <w:lang w:val="el-GR"/>
        </w:rPr>
        <w:instrText>":{"</w:instrText>
      </w:r>
      <w:r w:rsidR="00D02D47">
        <w:instrText>formattedCitation</w:instrText>
      </w:r>
      <w:r w:rsidR="00D02D47" w:rsidRPr="00D02D47">
        <w:rPr>
          <w:lang w:val="el-GR"/>
        </w:rPr>
        <w:instrText>":"[3]","</w:instrText>
      </w:r>
      <w:r w:rsidR="00D02D47">
        <w:instrText>plainCitation</w:instrText>
      </w:r>
      <w:r w:rsidR="00D02D47" w:rsidRPr="00D02D47">
        <w:rPr>
          <w:lang w:val="el-GR"/>
        </w:rPr>
        <w:instrText>":"[3]"},"</w:instrText>
      </w:r>
      <w:r w:rsidR="00D02D47">
        <w:instrText>citationItems</w:instrText>
      </w:r>
      <w:r w:rsidR="00D02D47" w:rsidRPr="00D02D47">
        <w:rPr>
          <w:lang w:val="el-GR"/>
        </w:rPr>
        <w:instrText>":[{"</w:instrText>
      </w:r>
      <w:r w:rsidR="00D02D47">
        <w:instrText>id</w:instrText>
      </w:r>
      <w:r w:rsidR="00D02D47" w:rsidRPr="00D02D47">
        <w:rPr>
          <w:lang w:val="el-GR"/>
        </w:rPr>
        <w:instrText>":12,"</w:instrText>
      </w:r>
      <w:r w:rsidR="00D02D47">
        <w:instrText>uris</w:instrText>
      </w:r>
      <w:r w:rsidR="00D02D47" w:rsidRPr="00D02D47">
        <w:rPr>
          <w:lang w:val="el-GR"/>
        </w:rPr>
        <w:instrText>":["</w:instrText>
      </w:r>
      <w:r w:rsidR="00D02D47">
        <w:instrText>http</w:instrText>
      </w:r>
      <w:r w:rsidR="00D02D47" w:rsidRPr="00D02D47">
        <w:rPr>
          <w:lang w:val="el-GR"/>
        </w:rPr>
        <w:instrText>://</w:instrText>
      </w:r>
      <w:r w:rsidR="00D02D47">
        <w:instrText>zotero</w:instrText>
      </w:r>
      <w:r w:rsidR="00D02D47" w:rsidRPr="00D02D47">
        <w:rPr>
          <w:lang w:val="el-GR"/>
        </w:rPr>
        <w:instrText>.</w:instrText>
      </w:r>
      <w:r w:rsidR="00D02D47">
        <w:instrText>org</w:instrText>
      </w:r>
      <w:r w:rsidR="00D02D47" w:rsidRPr="00D02D47">
        <w:rPr>
          <w:lang w:val="el-GR"/>
        </w:rPr>
        <w:instrText>/</w:instrText>
      </w:r>
      <w:r w:rsidR="00D02D47">
        <w:instrText>users</w:instrText>
      </w:r>
      <w:r w:rsidR="00D02D47" w:rsidRPr="00D02D47">
        <w:rPr>
          <w:lang w:val="el-GR"/>
        </w:rPr>
        <w:instrText>/</w:instrText>
      </w:r>
      <w:r w:rsidR="00D02D47">
        <w:instrText>local</w:instrText>
      </w:r>
      <w:r w:rsidR="00D02D47" w:rsidRPr="00D02D47">
        <w:rPr>
          <w:lang w:val="el-GR"/>
        </w:rPr>
        <w:instrText>/</w:instrText>
      </w:r>
      <w:r w:rsidR="00D02D47">
        <w:instrText>ZPwT</w:instrText>
      </w:r>
      <w:r w:rsidR="00D02D47" w:rsidRPr="00D02D47">
        <w:rPr>
          <w:lang w:val="el-GR"/>
        </w:rPr>
        <w:instrText>1</w:instrText>
      </w:r>
      <w:r w:rsidR="00D02D47">
        <w:instrText>KTx</w:instrText>
      </w:r>
      <w:r w:rsidR="00D02D47" w:rsidRPr="00D02D47">
        <w:rPr>
          <w:lang w:val="el-GR"/>
        </w:rPr>
        <w:instrText>/</w:instrText>
      </w:r>
      <w:r w:rsidR="00D02D47">
        <w:instrText>items</w:instrText>
      </w:r>
      <w:r w:rsidR="00D02D47" w:rsidRPr="00D02D47">
        <w:rPr>
          <w:lang w:val="el-GR"/>
        </w:rPr>
        <w:instrText>/7</w:instrText>
      </w:r>
      <w:r w:rsidR="00D02D47">
        <w:instrText>JWEP</w:instrText>
      </w:r>
      <w:r w:rsidR="00D02D47" w:rsidRPr="00D02D47">
        <w:rPr>
          <w:lang w:val="el-GR"/>
        </w:rPr>
        <w:instrText>4</w:instrText>
      </w:r>
      <w:r w:rsidR="00D02D47">
        <w:instrText>AZ</w:instrText>
      </w:r>
      <w:r w:rsidR="00D02D47" w:rsidRPr="00D02D47">
        <w:rPr>
          <w:lang w:val="el-GR"/>
        </w:rPr>
        <w:instrText>"],"</w:instrText>
      </w:r>
      <w:r w:rsidR="00D02D47">
        <w:instrText>uri</w:instrText>
      </w:r>
      <w:r w:rsidR="00D02D47" w:rsidRPr="00D02D47">
        <w:rPr>
          <w:lang w:val="el-GR"/>
        </w:rPr>
        <w:instrText>":["</w:instrText>
      </w:r>
      <w:r w:rsidR="00D02D47">
        <w:instrText>http</w:instrText>
      </w:r>
      <w:r w:rsidR="00D02D47" w:rsidRPr="00D02D47">
        <w:rPr>
          <w:lang w:val="el-GR"/>
        </w:rPr>
        <w:instrText>://</w:instrText>
      </w:r>
      <w:r w:rsidR="00D02D47">
        <w:instrText>zotero</w:instrText>
      </w:r>
      <w:r w:rsidR="00D02D47" w:rsidRPr="00D02D47">
        <w:rPr>
          <w:lang w:val="el-GR"/>
        </w:rPr>
        <w:instrText>.</w:instrText>
      </w:r>
      <w:r w:rsidR="00D02D47">
        <w:instrText>org</w:instrText>
      </w:r>
      <w:r w:rsidR="00D02D47" w:rsidRPr="00D02D47">
        <w:rPr>
          <w:lang w:val="el-GR"/>
        </w:rPr>
        <w:instrText>/</w:instrText>
      </w:r>
      <w:r w:rsidR="00D02D47">
        <w:instrText>users</w:instrText>
      </w:r>
      <w:r w:rsidR="00D02D47" w:rsidRPr="00D02D47">
        <w:rPr>
          <w:lang w:val="el-GR"/>
        </w:rPr>
        <w:instrText>/</w:instrText>
      </w:r>
      <w:r w:rsidR="00D02D47">
        <w:instrText>local</w:instrText>
      </w:r>
      <w:r w:rsidR="00D02D47" w:rsidRPr="00D02D47">
        <w:rPr>
          <w:lang w:val="el-GR"/>
        </w:rPr>
        <w:instrText>/</w:instrText>
      </w:r>
      <w:r w:rsidR="00D02D47">
        <w:instrText>ZPwT</w:instrText>
      </w:r>
      <w:r w:rsidR="00D02D47" w:rsidRPr="00D02D47">
        <w:rPr>
          <w:lang w:val="el-GR"/>
        </w:rPr>
        <w:instrText>1</w:instrText>
      </w:r>
      <w:r w:rsidR="00D02D47">
        <w:instrText>KTx</w:instrText>
      </w:r>
      <w:r w:rsidR="00D02D47" w:rsidRPr="00D02D47">
        <w:rPr>
          <w:lang w:val="el-GR"/>
        </w:rPr>
        <w:instrText>/</w:instrText>
      </w:r>
      <w:r w:rsidR="00D02D47">
        <w:instrText>items</w:instrText>
      </w:r>
      <w:r w:rsidR="00D02D47" w:rsidRPr="00D02D47">
        <w:rPr>
          <w:lang w:val="el-GR"/>
        </w:rPr>
        <w:instrText>/7</w:instrText>
      </w:r>
      <w:r w:rsidR="00D02D47">
        <w:instrText>JWEP</w:instrText>
      </w:r>
      <w:r w:rsidR="00D02D47" w:rsidRPr="00D02D47">
        <w:rPr>
          <w:lang w:val="el-GR"/>
        </w:rPr>
        <w:instrText>4</w:instrText>
      </w:r>
      <w:r w:rsidR="00D02D47">
        <w:instrText>AZ</w:instrText>
      </w:r>
      <w:r w:rsidR="00D02D47" w:rsidRPr="00D02D47">
        <w:rPr>
          <w:lang w:val="el-GR"/>
        </w:rPr>
        <w:instrText>"],"</w:instrText>
      </w:r>
      <w:r w:rsidR="00D02D47">
        <w:instrText>itemData</w:instrText>
      </w:r>
      <w:r w:rsidR="00D02D47" w:rsidRPr="00D02D47">
        <w:rPr>
          <w:lang w:val="el-GR"/>
        </w:rPr>
        <w:instrText>":{"</w:instrText>
      </w:r>
      <w:r w:rsidR="00D02D47">
        <w:instrText>id</w:instrText>
      </w:r>
      <w:r w:rsidR="00D02D47" w:rsidRPr="00D02D47">
        <w:rPr>
          <w:lang w:val="el-GR"/>
        </w:rPr>
        <w:instrText>":12,"</w:instrText>
      </w:r>
      <w:r w:rsidR="00D02D47">
        <w:instrText>type</w:instrText>
      </w:r>
      <w:r w:rsidR="00D02D47" w:rsidRPr="00D02D47">
        <w:rPr>
          <w:lang w:val="el-GR"/>
        </w:rPr>
        <w:instrText>":"</w:instrText>
      </w:r>
      <w:r w:rsidR="00D02D47">
        <w:instrText>paper</w:instrText>
      </w:r>
      <w:r w:rsidR="00D02D47" w:rsidRPr="00D02D47">
        <w:rPr>
          <w:lang w:val="el-GR"/>
        </w:rPr>
        <w:instrText>-</w:instrText>
      </w:r>
      <w:r w:rsidR="00D02D47">
        <w:instrText>conference</w:instrText>
      </w:r>
      <w:r w:rsidR="00D02D47" w:rsidRPr="00D02D47">
        <w:rPr>
          <w:lang w:val="el-GR"/>
        </w:rPr>
        <w:instrText>","</w:instrText>
      </w:r>
      <w:r w:rsidR="00D02D47">
        <w:instrText>title</w:instrText>
      </w:r>
      <w:r w:rsidR="00D02D47" w:rsidRPr="00D02D47">
        <w:rPr>
          <w:lang w:val="el-GR"/>
        </w:rPr>
        <w:instrText>":"</w:instrText>
      </w:r>
      <w:r w:rsidR="00D02D47">
        <w:instrText>MapReduce</w:instrText>
      </w:r>
      <w:r w:rsidR="00D02D47" w:rsidRPr="00D02D47">
        <w:rPr>
          <w:lang w:val="el-GR"/>
        </w:rPr>
        <w:instrText xml:space="preserve">: </w:instrText>
      </w:r>
      <w:r w:rsidR="00D02D47">
        <w:instrText>Simplified</w:instrText>
      </w:r>
      <w:r w:rsidR="00D02D47" w:rsidRPr="00D02D47">
        <w:rPr>
          <w:lang w:val="el-GR"/>
        </w:rPr>
        <w:instrText xml:space="preserve"> </w:instrText>
      </w:r>
      <w:r w:rsidR="00D02D47">
        <w:instrText>Data</w:instrText>
      </w:r>
      <w:r w:rsidR="00D02D47" w:rsidRPr="00D02D47">
        <w:rPr>
          <w:lang w:val="el-GR"/>
        </w:rPr>
        <w:instrText xml:space="preserve"> </w:instrText>
      </w:r>
      <w:r w:rsidR="00D02D47">
        <w:instrText>Processing</w:instrText>
      </w:r>
      <w:r w:rsidR="00D02D47" w:rsidRPr="00D02D47">
        <w:rPr>
          <w:lang w:val="el-GR"/>
        </w:rPr>
        <w:instrText xml:space="preserve"> </w:instrText>
      </w:r>
      <w:r w:rsidR="00D02D47">
        <w:instrText>on</w:instrText>
      </w:r>
      <w:r w:rsidR="00D02D47" w:rsidRPr="00D02D47">
        <w:rPr>
          <w:lang w:val="el-GR"/>
        </w:rPr>
        <w:instrText xml:space="preserve"> </w:instrText>
      </w:r>
      <w:r w:rsidR="00D02D47">
        <w:instrText>Large</w:instrText>
      </w:r>
      <w:r w:rsidR="00D02D47" w:rsidRPr="00D02D47">
        <w:rPr>
          <w:lang w:val="el-GR"/>
        </w:rPr>
        <w:instrText xml:space="preserve"> </w:instrText>
      </w:r>
      <w:r w:rsidR="00D02D47">
        <w:instrText>Clusters</w:instrText>
      </w:r>
      <w:r w:rsidR="00D02D47" w:rsidRPr="00D02D47">
        <w:rPr>
          <w:lang w:val="el-GR"/>
        </w:rPr>
        <w:instrText>","</w:instrText>
      </w:r>
      <w:r w:rsidR="00D02D47">
        <w:instrText>event</w:instrText>
      </w:r>
      <w:r w:rsidR="00D02D47" w:rsidRPr="00D02D47">
        <w:rPr>
          <w:lang w:val="el-GR"/>
        </w:rPr>
        <w:instrText>":"</w:instrText>
      </w:r>
      <w:r w:rsidR="00D02D47">
        <w:instrText>OSDI</w:instrText>
      </w:r>
      <w:r w:rsidR="00D02D47" w:rsidRPr="00D02D47">
        <w:rPr>
          <w:lang w:val="el-GR"/>
        </w:rPr>
        <w:instrText xml:space="preserve">'04: </w:instrText>
      </w:r>
      <w:r w:rsidR="00D02D47">
        <w:instrText>Sixth</w:instrText>
      </w:r>
      <w:r w:rsidR="00D02D47" w:rsidRPr="00D02D47">
        <w:rPr>
          <w:lang w:val="el-GR"/>
        </w:rPr>
        <w:instrText xml:space="preserve"> </w:instrText>
      </w:r>
      <w:r w:rsidR="00D02D47">
        <w:instrText>Symposium</w:instrText>
      </w:r>
      <w:r w:rsidR="00D02D47" w:rsidRPr="00D02D47">
        <w:rPr>
          <w:lang w:val="el-GR"/>
        </w:rPr>
        <w:instrText xml:space="preserve"> </w:instrText>
      </w:r>
      <w:r w:rsidR="00D02D47">
        <w:instrText>on</w:instrText>
      </w:r>
      <w:r w:rsidR="00D02D47" w:rsidRPr="00D02D47">
        <w:rPr>
          <w:lang w:val="el-GR"/>
        </w:rPr>
        <w:instrText xml:space="preserve"> </w:instrText>
      </w:r>
      <w:r w:rsidR="00D02D47">
        <w:instrText>Operating</w:instrText>
      </w:r>
      <w:r w:rsidR="00D02D47" w:rsidRPr="00D02D47">
        <w:rPr>
          <w:lang w:val="el-GR"/>
        </w:rPr>
        <w:instrText xml:space="preserve"> </w:instrText>
      </w:r>
      <w:r w:rsidR="00D02D47">
        <w:instrText>System</w:instrText>
      </w:r>
      <w:r w:rsidR="00D02D47" w:rsidRPr="00D02D47">
        <w:rPr>
          <w:lang w:val="el-GR"/>
        </w:rPr>
        <w:instrText xml:space="preserve"> </w:instrText>
      </w:r>
      <w:r w:rsidR="00D02D47">
        <w:instrText>Design</w:instrText>
      </w:r>
      <w:r w:rsidR="00D02D47" w:rsidRPr="00D02D47">
        <w:rPr>
          <w:lang w:val="el-GR"/>
        </w:rPr>
        <w:instrText xml:space="preserve"> </w:instrText>
      </w:r>
      <w:r w:rsidR="00D02D47">
        <w:instrText>and</w:instrText>
      </w:r>
      <w:r w:rsidR="00D02D47" w:rsidRPr="00D02D47">
        <w:rPr>
          <w:lang w:val="el-GR"/>
        </w:rPr>
        <w:instrText xml:space="preserve"> </w:instrText>
      </w:r>
      <w:r w:rsidR="00D02D47">
        <w:instrText>Implementation</w:instrText>
      </w:r>
      <w:r w:rsidR="00D02D47" w:rsidRPr="00D02D47">
        <w:rPr>
          <w:lang w:val="el-GR"/>
        </w:rPr>
        <w:instrText>","</w:instrText>
      </w:r>
      <w:r w:rsidR="00D02D47">
        <w:instrText>abstract</w:instrText>
      </w:r>
      <w:r w:rsidR="00D02D47" w:rsidRPr="00D02D47">
        <w:rPr>
          <w:lang w:val="el-GR"/>
        </w:rPr>
        <w:instrText>":"</w:instrText>
      </w:r>
      <w:r w:rsidR="00D02D47">
        <w:instrText>MapReduce</w:instrText>
      </w:r>
      <w:r w:rsidR="00D02D47" w:rsidRPr="00D02D47">
        <w:rPr>
          <w:lang w:val="el-GR"/>
        </w:rPr>
        <w:instrText xml:space="preserve"> </w:instrText>
      </w:r>
      <w:r w:rsidR="00D02D47">
        <w:instrText>is</w:instrText>
      </w:r>
      <w:r w:rsidR="00D02D47" w:rsidRPr="00D02D47">
        <w:rPr>
          <w:lang w:val="el-GR"/>
        </w:rPr>
        <w:instrText xml:space="preserve"> </w:instrText>
      </w:r>
      <w:r w:rsidR="00D02D47">
        <w:instrText>a</w:instrText>
      </w:r>
      <w:r w:rsidR="00D02D47" w:rsidRPr="00D02D47">
        <w:rPr>
          <w:lang w:val="el-GR"/>
        </w:rPr>
        <w:instrText xml:space="preserve"> </w:instrText>
      </w:r>
      <w:r w:rsidR="00D02D47">
        <w:instrText>programming</w:instrText>
      </w:r>
      <w:r w:rsidR="00D02D47" w:rsidRPr="00D02D47">
        <w:rPr>
          <w:lang w:val="el-GR"/>
        </w:rPr>
        <w:instrText xml:space="preserve"> </w:instrText>
      </w:r>
      <w:r w:rsidR="00D02D47">
        <w:instrText>model</w:instrText>
      </w:r>
      <w:r w:rsidR="00D02D47" w:rsidRPr="00D02D47">
        <w:rPr>
          <w:lang w:val="el-GR"/>
        </w:rPr>
        <w:instrText xml:space="preserve"> </w:instrText>
      </w:r>
      <w:r w:rsidR="00D02D47">
        <w:instrText>and</w:instrText>
      </w:r>
      <w:r w:rsidR="00D02D47" w:rsidRPr="00D02D47">
        <w:rPr>
          <w:lang w:val="el-GR"/>
        </w:rPr>
        <w:instrText xml:space="preserve"> </w:instrText>
      </w:r>
      <w:r w:rsidR="00D02D47">
        <w:instrText>an</w:instrText>
      </w:r>
      <w:r w:rsidR="00D02D47" w:rsidRPr="00D02D47">
        <w:rPr>
          <w:lang w:val="el-GR"/>
        </w:rPr>
        <w:instrText xml:space="preserve"> </w:instrText>
      </w:r>
      <w:r w:rsidR="00D02D47">
        <w:instrText>associated</w:instrText>
      </w:r>
      <w:r w:rsidR="00D02D47" w:rsidRPr="00D02D47">
        <w:rPr>
          <w:lang w:val="el-GR"/>
        </w:rPr>
        <w:instrText xml:space="preserve"> </w:instrText>
      </w:r>
      <w:r w:rsidR="00D02D47">
        <w:instrText>implementation</w:instrText>
      </w:r>
      <w:r w:rsidR="00D02D47" w:rsidRPr="00D02D47">
        <w:rPr>
          <w:lang w:val="el-GR"/>
        </w:rPr>
        <w:instrText xml:space="preserve"> </w:instrText>
      </w:r>
      <w:r w:rsidR="00D02D47">
        <w:instrText>for</w:instrText>
      </w:r>
      <w:r w:rsidR="00D02D47" w:rsidRPr="00D02D47">
        <w:rPr>
          <w:lang w:val="el-GR"/>
        </w:rPr>
        <w:instrText xml:space="preserve"> </w:instrText>
      </w:r>
      <w:r w:rsidR="00D02D47">
        <w:instrText>processing</w:instrText>
      </w:r>
      <w:r w:rsidR="00D02D47" w:rsidRPr="00D02D47">
        <w:rPr>
          <w:lang w:val="el-GR"/>
        </w:rPr>
        <w:instrText xml:space="preserve"> </w:instrText>
      </w:r>
      <w:r w:rsidR="00D02D47">
        <w:instrText>and</w:instrText>
      </w:r>
      <w:r w:rsidR="00D02D47" w:rsidRPr="00D02D47">
        <w:rPr>
          <w:lang w:val="el-GR"/>
        </w:rPr>
        <w:instrText xml:space="preserve"> </w:instrText>
      </w:r>
      <w:r w:rsidR="00D02D47">
        <w:instrText>generating</w:instrText>
      </w:r>
      <w:r w:rsidR="00D02D47" w:rsidRPr="00D02D47">
        <w:rPr>
          <w:lang w:val="el-GR"/>
        </w:rPr>
        <w:instrText xml:space="preserve"> </w:instrText>
      </w:r>
      <w:r w:rsidR="00D02D47">
        <w:instrText>large</w:instrText>
      </w:r>
      <w:r w:rsidR="00D02D47" w:rsidRPr="00D02D47">
        <w:rPr>
          <w:lang w:val="el-GR"/>
        </w:rPr>
        <w:instrText xml:space="preserve"> </w:instrText>
      </w:r>
      <w:r w:rsidR="00D02D47">
        <w:instrText>data</w:instrText>
      </w:r>
      <w:r w:rsidR="00D02D47" w:rsidRPr="00D02D47">
        <w:rPr>
          <w:lang w:val="el-GR"/>
        </w:rPr>
        <w:instrText xml:space="preserve"> </w:instrText>
      </w:r>
      <w:r w:rsidR="00D02D47">
        <w:instrText>sets</w:instrText>
      </w:r>
      <w:r w:rsidR="00D02D47" w:rsidRPr="00D02D47">
        <w:rPr>
          <w:lang w:val="el-GR"/>
        </w:rPr>
        <w:instrText xml:space="preserve">. </w:instrText>
      </w:r>
      <w:r w:rsidR="00D02D47">
        <w:instrText>Users</w:instrText>
      </w:r>
      <w:r w:rsidR="00D02D47" w:rsidRPr="00D02D47">
        <w:rPr>
          <w:lang w:val="el-GR"/>
        </w:rPr>
        <w:instrText xml:space="preserve"> </w:instrText>
      </w:r>
      <w:r w:rsidR="00D02D47">
        <w:instrText>specify</w:instrText>
      </w:r>
      <w:r w:rsidR="00D02D47" w:rsidRPr="00D02D47">
        <w:rPr>
          <w:lang w:val="el-GR"/>
        </w:rPr>
        <w:instrText xml:space="preserve"> </w:instrText>
      </w:r>
      <w:r w:rsidR="00D02D47">
        <w:instrText>a</w:instrText>
      </w:r>
      <w:r w:rsidR="00D02D47" w:rsidRPr="00D02D47">
        <w:rPr>
          <w:lang w:val="el-GR"/>
        </w:rPr>
        <w:instrText xml:space="preserve"> </w:instrText>
      </w:r>
      <w:r w:rsidR="00D02D47">
        <w:instrText>map</w:instrText>
      </w:r>
      <w:r w:rsidR="00D02D47" w:rsidRPr="00D02D47">
        <w:rPr>
          <w:lang w:val="el-GR"/>
        </w:rPr>
        <w:instrText xml:space="preserve"> </w:instrText>
      </w:r>
      <w:r w:rsidR="00D02D47">
        <w:instrText>function</w:instrText>
      </w:r>
      <w:r w:rsidR="00D02D47" w:rsidRPr="00D02D47">
        <w:rPr>
          <w:lang w:val="el-GR"/>
        </w:rPr>
        <w:instrText xml:space="preserve"> </w:instrText>
      </w:r>
      <w:r w:rsidR="00D02D47">
        <w:instrText>that</w:instrText>
      </w:r>
      <w:r w:rsidR="00D02D47" w:rsidRPr="00D02D47">
        <w:rPr>
          <w:lang w:val="el-GR"/>
        </w:rPr>
        <w:instrText xml:space="preserve"> </w:instrText>
      </w:r>
      <w:r w:rsidR="00D02D47">
        <w:instrText>processes</w:instrText>
      </w:r>
      <w:r w:rsidR="00D02D47" w:rsidRPr="00D02D47">
        <w:rPr>
          <w:lang w:val="el-GR"/>
        </w:rPr>
        <w:instrText xml:space="preserve"> </w:instrText>
      </w:r>
      <w:r w:rsidR="00D02D47">
        <w:instrText>a</w:instrText>
      </w:r>
      <w:r w:rsidR="00D02D47" w:rsidRPr="00D02D47">
        <w:rPr>
          <w:lang w:val="el-GR"/>
        </w:rPr>
        <w:instrText xml:space="preserve"> </w:instrText>
      </w:r>
      <w:r w:rsidR="00D02D47">
        <w:instrText>key</w:instrText>
      </w:r>
      <w:r w:rsidR="00D02D47" w:rsidRPr="00D02D47">
        <w:rPr>
          <w:lang w:val="el-GR"/>
        </w:rPr>
        <w:instrText>/</w:instrText>
      </w:r>
      <w:r w:rsidR="00D02D47">
        <w:instrText>value</w:instrText>
      </w:r>
      <w:r w:rsidR="00D02D47" w:rsidRPr="00D02D47">
        <w:rPr>
          <w:lang w:val="el-GR"/>
        </w:rPr>
        <w:instrText xml:space="preserve"> </w:instrText>
      </w:r>
      <w:r w:rsidR="00D02D47">
        <w:instrText>pair</w:instrText>
      </w:r>
      <w:r w:rsidR="00D02D47" w:rsidRPr="00D02D47">
        <w:rPr>
          <w:lang w:val="el-GR"/>
        </w:rPr>
        <w:instrText xml:space="preserve"> </w:instrText>
      </w:r>
      <w:r w:rsidR="00D02D47">
        <w:instrText>to</w:instrText>
      </w:r>
      <w:r w:rsidR="00D02D47" w:rsidRPr="00D02D47">
        <w:rPr>
          <w:lang w:val="el-GR"/>
        </w:rPr>
        <w:instrText xml:space="preserve"> </w:instrText>
      </w:r>
      <w:r w:rsidR="00D02D47">
        <w:instrText>generate</w:instrText>
      </w:r>
      <w:r w:rsidR="00D02D47" w:rsidRPr="00D02D47">
        <w:rPr>
          <w:lang w:val="el-GR"/>
        </w:rPr>
        <w:instrText xml:space="preserve"> </w:instrText>
      </w:r>
      <w:r w:rsidR="00D02D47">
        <w:instrText>a</w:instrText>
      </w:r>
      <w:r w:rsidR="00D02D47" w:rsidRPr="00D02D47">
        <w:rPr>
          <w:lang w:val="el-GR"/>
        </w:rPr>
        <w:instrText xml:space="preserve"> </w:instrText>
      </w:r>
      <w:r w:rsidR="00D02D47">
        <w:instrText>set</w:instrText>
      </w:r>
      <w:r w:rsidR="00D02D47" w:rsidRPr="00D02D47">
        <w:rPr>
          <w:lang w:val="el-GR"/>
        </w:rPr>
        <w:instrText xml:space="preserve"> </w:instrText>
      </w:r>
      <w:r w:rsidR="00D02D47">
        <w:instrText>of</w:instrText>
      </w:r>
      <w:r w:rsidR="00D02D47" w:rsidRPr="00D02D47">
        <w:rPr>
          <w:lang w:val="el-GR"/>
        </w:rPr>
        <w:instrText xml:space="preserve"> </w:instrText>
      </w:r>
      <w:r w:rsidR="00D02D47">
        <w:instrText>intermediate</w:instrText>
      </w:r>
      <w:r w:rsidR="00D02D47" w:rsidRPr="00D02D47">
        <w:rPr>
          <w:lang w:val="el-GR"/>
        </w:rPr>
        <w:instrText xml:space="preserve"> </w:instrText>
      </w:r>
      <w:r w:rsidR="00D02D47">
        <w:instrText>key</w:instrText>
      </w:r>
      <w:r w:rsidR="00D02D47" w:rsidRPr="00D02D47">
        <w:rPr>
          <w:lang w:val="el-GR"/>
        </w:rPr>
        <w:instrText>/</w:instrText>
      </w:r>
      <w:r w:rsidR="00D02D47">
        <w:instrText>value</w:instrText>
      </w:r>
      <w:r w:rsidR="00D02D47" w:rsidRPr="00D02D47">
        <w:rPr>
          <w:lang w:val="el-GR"/>
        </w:rPr>
        <w:instrText xml:space="preserve"> </w:instrText>
      </w:r>
      <w:r w:rsidR="00D02D47">
        <w:instrText>pairs</w:instrText>
      </w:r>
      <w:r w:rsidR="00D02D47" w:rsidRPr="00D02D47">
        <w:rPr>
          <w:lang w:val="el-GR"/>
        </w:rPr>
        <w:instrText xml:space="preserve">, </w:instrText>
      </w:r>
      <w:r w:rsidR="00D02D47">
        <w:instrText>and</w:instrText>
      </w:r>
      <w:r w:rsidR="00D02D47" w:rsidRPr="00D02D47">
        <w:rPr>
          <w:lang w:val="el-GR"/>
        </w:rPr>
        <w:instrText xml:space="preserve"> </w:instrText>
      </w:r>
      <w:r w:rsidR="00D02D47">
        <w:instrText>a</w:instrText>
      </w:r>
      <w:r w:rsidR="00D02D47" w:rsidRPr="00D02D47">
        <w:rPr>
          <w:lang w:val="el-GR"/>
        </w:rPr>
        <w:instrText xml:space="preserve"> </w:instrText>
      </w:r>
      <w:r w:rsidR="00D02D47">
        <w:instrText>reduce</w:instrText>
      </w:r>
      <w:r w:rsidR="00D02D47" w:rsidRPr="00D02D47">
        <w:rPr>
          <w:lang w:val="el-GR"/>
        </w:rPr>
        <w:instrText xml:space="preserve"> </w:instrText>
      </w:r>
      <w:r w:rsidR="00D02D47">
        <w:instrText>function</w:instrText>
      </w:r>
      <w:r w:rsidR="00D02D47" w:rsidRPr="00D02D47">
        <w:rPr>
          <w:lang w:val="el-GR"/>
        </w:rPr>
        <w:instrText xml:space="preserve"> </w:instrText>
      </w:r>
      <w:r w:rsidR="00D02D47">
        <w:instrText>that</w:instrText>
      </w:r>
      <w:r w:rsidR="00D02D47" w:rsidRPr="00D02D47">
        <w:rPr>
          <w:lang w:val="el-GR"/>
        </w:rPr>
        <w:instrText xml:space="preserve"> </w:instrText>
      </w:r>
      <w:r w:rsidR="00D02D47">
        <w:instrText>merges</w:instrText>
      </w:r>
      <w:r w:rsidR="00D02D47" w:rsidRPr="00D02D47">
        <w:rPr>
          <w:lang w:val="el-GR"/>
        </w:rPr>
        <w:instrText xml:space="preserve"> </w:instrText>
      </w:r>
      <w:r w:rsidR="00D02D47">
        <w:instrText>all</w:instrText>
      </w:r>
      <w:r w:rsidR="00D02D47" w:rsidRPr="00D02D47">
        <w:rPr>
          <w:lang w:val="el-GR"/>
        </w:rPr>
        <w:instrText xml:space="preserve"> </w:instrText>
      </w:r>
      <w:r w:rsidR="00D02D47">
        <w:instrText>intermediate</w:instrText>
      </w:r>
      <w:r w:rsidR="00D02D47" w:rsidRPr="00D02D47">
        <w:rPr>
          <w:lang w:val="el-GR"/>
        </w:rPr>
        <w:instrText xml:space="preserve"> </w:instrText>
      </w:r>
      <w:r w:rsidR="00D02D47">
        <w:instrText>values</w:instrText>
      </w:r>
      <w:r w:rsidR="00D02D47" w:rsidRPr="00D02D47">
        <w:rPr>
          <w:lang w:val="el-GR"/>
        </w:rPr>
        <w:instrText xml:space="preserve"> </w:instrText>
      </w:r>
      <w:r w:rsidR="00D02D47">
        <w:instrText>associated</w:instrText>
      </w:r>
      <w:r w:rsidR="00D02D47" w:rsidRPr="00D02D47">
        <w:rPr>
          <w:lang w:val="el-GR"/>
        </w:rPr>
        <w:instrText xml:space="preserve"> </w:instrText>
      </w:r>
      <w:r w:rsidR="00D02D47">
        <w:instrText>with</w:instrText>
      </w:r>
      <w:r w:rsidR="00D02D47" w:rsidRPr="00D02D47">
        <w:rPr>
          <w:lang w:val="el-GR"/>
        </w:rPr>
        <w:instrText xml:space="preserve"> </w:instrText>
      </w:r>
      <w:r w:rsidR="00D02D47">
        <w:instrText>the</w:instrText>
      </w:r>
      <w:r w:rsidR="00D02D47" w:rsidRPr="00D02D47">
        <w:rPr>
          <w:lang w:val="el-GR"/>
        </w:rPr>
        <w:instrText xml:space="preserve"> </w:instrText>
      </w:r>
      <w:r w:rsidR="00D02D47">
        <w:instrText>same</w:instrText>
      </w:r>
      <w:r w:rsidR="00D02D47" w:rsidRPr="00D02D47">
        <w:rPr>
          <w:lang w:val="el-GR"/>
        </w:rPr>
        <w:instrText xml:space="preserve"> </w:instrText>
      </w:r>
      <w:r w:rsidR="00D02D47">
        <w:instrText>intermediate</w:instrText>
      </w:r>
      <w:r w:rsidR="00D02D47" w:rsidRPr="00D02D47">
        <w:rPr>
          <w:lang w:val="el-GR"/>
        </w:rPr>
        <w:instrText xml:space="preserve"> </w:instrText>
      </w:r>
      <w:r w:rsidR="00D02D47">
        <w:instrText>key</w:instrText>
      </w:r>
      <w:r w:rsidR="00D02D47" w:rsidRPr="00D02D47">
        <w:rPr>
          <w:lang w:val="el-GR"/>
        </w:rPr>
        <w:instrText xml:space="preserve">. </w:instrText>
      </w:r>
      <w:r w:rsidR="00D02D47">
        <w:instrText>Many</w:instrText>
      </w:r>
      <w:r w:rsidR="00D02D47" w:rsidRPr="00D02D47">
        <w:rPr>
          <w:lang w:val="el-GR"/>
        </w:rPr>
        <w:instrText xml:space="preserve"> </w:instrText>
      </w:r>
      <w:r w:rsidR="00D02D47">
        <w:instrText>real</w:instrText>
      </w:r>
      <w:r w:rsidR="00D02D47" w:rsidRPr="00D02D47">
        <w:rPr>
          <w:lang w:val="el-GR"/>
        </w:rPr>
        <w:instrText xml:space="preserve"> </w:instrText>
      </w:r>
      <w:r w:rsidR="00D02D47">
        <w:instrText>world</w:instrText>
      </w:r>
      <w:r w:rsidR="00D02D47" w:rsidRPr="00D02D47">
        <w:rPr>
          <w:lang w:val="el-GR"/>
        </w:rPr>
        <w:instrText xml:space="preserve"> </w:instrText>
      </w:r>
      <w:r w:rsidR="00D02D47">
        <w:instrText>tasks</w:instrText>
      </w:r>
      <w:r w:rsidR="00D02D47" w:rsidRPr="00D02D47">
        <w:rPr>
          <w:lang w:val="el-GR"/>
        </w:rPr>
        <w:instrText xml:space="preserve"> </w:instrText>
      </w:r>
      <w:r w:rsidR="00D02D47">
        <w:instrText>are</w:instrText>
      </w:r>
      <w:r w:rsidR="00D02D47" w:rsidRPr="00D02D47">
        <w:rPr>
          <w:lang w:val="el-GR"/>
        </w:rPr>
        <w:instrText xml:space="preserve"> </w:instrText>
      </w:r>
      <w:r w:rsidR="00D02D47">
        <w:instrText>expressible</w:instrText>
      </w:r>
      <w:r w:rsidR="00D02D47" w:rsidRPr="00D02D47">
        <w:rPr>
          <w:lang w:val="el-GR"/>
        </w:rPr>
        <w:instrText xml:space="preserve"> </w:instrText>
      </w:r>
      <w:r w:rsidR="00D02D47">
        <w:instrText>in</w:instrText>
      </w:r>
      <w:r w:rsidR="00D02D47" w:rsidRPr="00D02D47">
        <w:rPr>
          <w:lang w:val="el-GR"/>
        </w:rPr>
        <w:instrText xml:space="preserve"> </w:instrText>
      </w:r>
      <w:r w:rsidR="00D02D47">
        <w:instrText>this</w:instrText>
      </w:r>
      <w:r w:rsidR="00D02D47" w:rsidRPr="00D02D47">
        <w:rPr>
          <w:lang w:val="el-GR"/>
        </w:rPr>
        <w:instrText xml:space="preserve"> </w:instrText>
      </w:r>
      <w:r w:rsidR="00D02D47">
        <w:instrText>model</w:instrText>
      </w:r>
      <w:r w:rsidR="00D02D47" w:rsidRPr="00D02D47">
        <w:rPr>
          <w:lang w:val="el-GR"/>
        </w:rPr>
        <w:instrText xml:space="preserve">, </w:instrText>
      </w:r>
      <w:r w:rsidR="00D02D47">
        <w:instrText>as</w:instrText>
      </w:r>
      <w:r w:rsidR="00D02D47" w:rsidRPr="00D02D47">
        <w:rPr>
          <w:lang w:val="el-GR"/>
        </w:rPr>
        <w:instrText xml:space="preserve"> </w:instrText>
      </w:r>
      <w:r w:rsidR="00D02D47">
        <w:instrText>shown</w:instrText>
      </w:r>
      <w:r w:rsidR="00D02D47" w:rsidRPr="00D02D47">
        <w:rPr>
          <w:lang w:val="el-GR"/>
        </w:rPr>
        <w:instrText xml:space="preserve"> </w:instrText>
      </w:r>
      <w:r w:rsidR="00D02D47">
        <w:instrText>in</w:instrText>
      </w:r>
      <w:r w:rsidR="00D02D47" w:rsidRPr="00D02D47">
        <w:rPr>
          <w:lang w:val="el-GR"/>
        </w:rPr>
        <w:instrText xml:space="preserve"> </w:instrText>
      </w:r>
      <w:r w:rsidR="00D02D47">
        <w:instrText>the</w:instrText>
      </w:r>
      <w:r w:rsidR="00D02D47" w:rsidRPr="00D02D47">
        <w:rPr>
          <w:lang w:val="el-GR"/>
        </w:rPr>
        <w:instrText xml:space="preserve"> </w:instrText>
      </w:r>
      <w:r w:rsidR="00D02D47">
        <w:instrText>paper</w:instrText>
      </w:r>
      <w:r w:rsidR="00D02D47" w:rsidRPr="00D02D47">
        <w:rPr>
          <w:lang w:val="el-GR"/>
        </w:rPr>
        <w:instrText>.\</w:instrText>
      </w:r>
      <w:r w:rsidR="00D02D47">
        <w:instrText>n</w:instrText>
      </w:r>
      <w:r w:rsidR="00D02D47" w:rsidRPr="00D02D47">
        <w:rPr>
          <w:lang w:val="el-GR"/>
        </w:rPr>
        <w:instrText>\</w:instrText>
      </w:r>
      <w:r w:rsidR="00D02D47">
        <w:instrText>nPrograms</w:instrText>
      </w:r>
      <w:r w:rsidR="00D02D47" w:rsidRPr="00D02D47">
        <w:rPr>
          <w:lang w:val="el-GR"/>
        </w:rPr>
        <w:instrText xml:space="preserve"> </w:instrText>
      </w:r>
      <w:r w:rsidR="00D02D47">
        <w:instrText>written</w:instrText>
      </w:r>
      <w:r w:rsidR="00D02D47" w:rsidRPr="00D02D47">
        <w:rPr>
          <w:lang w:val="el-GR"/>
        </w:rPr>
        <w:instrText xml:space="preserve"> </w:instrText>
      </w:r>
      <w:r w:rsidR="00D02D47">
        <w:instrText>in</w:instrText>
      </w:r>
      <w:r w:rsidR="00D02D47" w:rsidRPr="00D02D47">
        <w:rPr>
          <w:lang w:val="el-GR"/>
        </w:rPr>
        <w:instrText xml:space="preserve"> </w:instrText>
      </w:r>
      <w:r w:rsidR="00D02D47">
        <w:instrText>this</w:instrText>
      </w:r>
      <w:r w:rsidR="00D02D47" w:rsidRPr="00D02D47">
        <w:rPr>
          <w:lang w:val="el-GR"/>
        </w:rPr>
        <w:instrText xml:space="preserve"> </w:instrText>
      </w:r>
      <w:r w:rsidR="00D02D47">
        <w:instrText>functional</w:instrText>
      </w:r>
      <w:r w:rsidR="00D02D47" w:rsidRPr="00D02D47">
        <w:rPr>
          <w:lang w:val="el-GR"/>
        </w:rPr>
        <w:instrText xml:space="preserve"> </w:instrText>
      </w:r>
      <w:r w:rsidR="00D02D47">
        <w:instrText>style</w:instrText>
      </w:r>
      <w:r w:rsidR="00D02D47" w:rsidRPr="00D02D47">
        <w:rPr>
          <w:lang w:val="el-GR"/>
        </w:rPr>
        <w:instrText xml:space="preserve"> </w:instrText>
      </w:r>
      <w:r w:rsidR="00D02D47">
        <w:instrText>are</w:instrText>
      </w:r>
      <w:r w:rsidR="00D02D47" w:rsidRPr="00D02D47">
        <w:rPr>
          <w:lang w:val="el-GR"/>
        </w:rPr>
        <w:instrText xml:space="preserve"> </w:instrText>
      </w:r>
      <w:r w:rsidR="00D02D47">
        <w:instrText>automatically</w:instrText>
      </w:r>
      <w:r w:rsidR="00D02D47" w:rsidRPr="00D02D47">
        <w:rPr>
          <w:lang w:val="el-GR"/>
        </w:rPr>
        <w:instrText xml:space="preserve"> </w:instrText>
      </w:r>
      <w:r w:rsidR="00D02D47">
        <w:instrText>parallelized</w:instrText>
      </w:r>
      <w:r w:rsidR="00D02D47" w:rsidRPr="00D02D47">
        <w:rPr>
          <w:lang w:val="el-GR"/>
        </w:rPr>
        <w:instrText xml:space="preserve"> </w:instrText>
      </w:r>
      <w:r w:rsidR="00D02D47">
        <w:instrText>and</w:instrText>
      </w:r>
      <w:r w:rsidR="00D02D47" w:rsidRPr="00D02D47">
        <w:rPr>
          <w:lang w:val="el-GR"/>
        </w:rPr>
        <w:instrText xml:space="preserve"> </w:instrText>
      </w:r>
      <w:r w:rsidR="00D02D47">
        <w:instrText>executed</w:instrText>
      </w:r>
      <w:r w:rsidR="00D02D47" w:rsidRPr="00D02D47">
        <w:rPr>
          <w:lang w:val="el-GR"/>
        </w:rPr>
        <w:instrText xml:space="preserve"> </w:instrText>
      </w:r>
      <w:r w:rsidR="00D02D47">
        <w:instrText>on</w:instrText>
      </w:r>
      <w:r w:rsidR="00D02D47" w:rsidRPr="00D02D47">
        <w:rPr>
          <w:lang w:val="el-GR"/>
        </w:rPr>
        <w:instrText xml:space="preserve"> </w:instrText>
      </w:r>
      <w:r w:rsidR="00D02D47">
        <w:instrText>a</w:instrText>
      </w:r>
      <w:r w:rsidR="00D02D47" w:rsidRPr="00D02D47">
        <w:rPr>
          <w:lang w:val="el-GR"/>
        </w:rPr>
        <w:instrText xml:space="preserve"> </w:instrText>
      </w:r>
      <w:r w:rsidR="00D02D47">
        <w:instrText>large</w:instrText>
      </w:r>
      <w:r w:rsidR="00D02D47" w:rsidRPr="00D02D47">
        <w:rPr>
          <w:lang w:val="el-GR"/>
        </w:rPr>
        <w:instrText xml:space="preserve"> </w:instrText>
      </w:r>
      <w:r w:rsidR="00D02D47">
        <w:instrText>cluster</w:instrText>
      </w:r>
      <w:r w:rsidR="00D02D47" w:rsidRPr="00D02D47">
        <w:rPr>
          <w:lang w:val="el-GR"/>
        </w:rPr>
        <w:instrText xml:space="preserve"> </w:instrText>
      </w:r>
      <w:r w:rsidR="00D02D47">
        <w:instrText>of</w:instrText>
      </w:r>
      <w:r w:rsidR="00D02D47" w:rsidRPr="00D02D47">
        <w:rPr>
          <w:lang w:val="el-GR"/>
        </w:rPr>
        <w:instrText xml:space="preserve"> </w:instrText>
      </w:r>
      <w:r w:rsidR="00D02D47">
        <w:instrText>commodity</w:instrText>
      </w:r>
      <w:r w:rsidR="00D02D47" w:rsidRPr="00D02D47">
        <w:rPr>
          <w:lang w:val="el-GR"/>
        </w:rPr>
        <w:instrText xml:space="preserve"> </w:instrText>
      </w:r>
      <w:r w:rsidR="00D02D47">
        <w:instrText>machines</w:instrText>
      </w:r>
      <w:r w:rsidR="00D02D47" w:rsidRPr="00D02D47">
        <w:rPr>
          <w:lang w:val="el-GR"/>
        </w:rPr>
        <w:instrText xml:space="preserve">. </w:instrText>
      </w:r>
      <w:r w:rsidR="00D02D47">
        <w:instrText>The</w:instrText>
      </w:r>
      <w:r w:rsidR="00D02D47" w:rsidRPr="00D02D47">
        <w:rPr>
          <w:lang w:val="el-GR"/>
        </w:rPr>
        <w:instrText xml:space="preserve"> </w:instrText>
      </w:r>
      <w:r w:rsidR="00D02D47">
        <w:instrText>run</w:instrText>
      </w:r>
      <w:r w:rsidR="00D02D47" w:rsidRPr="00D02D47">
        <w:rPr>
          <w:lang w:val="el-GR"/>
        </w:rPr>
        <w:instrText>-</w:instrText>
      </w:r>
      <w:r w:rsidR="00D02D47">
        <w:instrText>time</w:instrText>
      </w:r>
      <w:r w:rsidR="00D02D47" w:rsidRPr="00D02D47">
        <w:rPr>
          <w:lang w:val="el-GR"/>
        </w:rPr>
        <w:instrText xml:space="preserve"> </w:instrText>
      </w:r>
      <w:r w:rsidR="00D02D47">
        <w:instrText>system</w:instrText>
      </w:r>
      <w:r w:rsidR="00D02D47" w:rsidRPr="00D02D47">
        <w:rPr>
          <w:lang w:val="el-GR"/>
        </w:rPr>
        <w:instrText xml:space="preserve"> </w:instrText>
      </w:r>
      <w:r w:rsidR="00D02D47">
        <w:instrText>takes</w:instrText>
      </w:r>
      <w:r w:rsidR="00D02D47" w:rsidRPr="00D02D47">
        <w:rPr>
          <w:lang w:val="el-GR"/>
        </w:rPr>
        <w:instrText xml:space="preserve"> </w:instrText>
      </w:r>
      <w:r w:rsidR="00D02D47">
        <w:instrText>care</w:instrText>
      </w:r>
      <w:r w:rsidR="00D02D47" w:rsidRPr="00D02D47">
        <w:rPr>
          <w:lang w:val="el-GR"/>
        </w:rPr>
        <w:instrText xml:space="preserve"> </w:instrText>
      </w:r>
      <w:r w:rsidR="00D02D47">
        <w:instrText>of</w:instrText>
      </w:r>
      <w:r w:rsidR="00D02D47" w:rsidRPr="00D02D47">
        <w:rPr>
          <w:lang w:val="el-GR"/>
        </w:rPr>
        <w:instrText xml:space="preserve"> </w:instrText>
      </w:r>
      <w:r w:rsidR="00D02D47">
        <w:instrText>the</w:instrText>
      </w:r>
      <w:r w:rsidR="00D02D47" w:rsidRPr="00D02D47">
        <w:rPr>
          <w:lang w:val="el-GR"/>
        </w:rPr>
        <w:instrText xml:space="preserve"> </w:instrText>
      </w:r>
      <w:r w:rsidR="00D02D47">
        <w:instrText>details</w:instrText>
      </w:r>
      <w:r w:rsidR="00D02D47" w:rsidRPr="00D02D47">
        <w:rPr>
          <w:lang w:val="el-GR"/>
        </w:rPr>
        <w:instrText xml:space="preserve"> </w:instrText>
      </w:r>
      <w:r w:rsidR="00D02D47">
        <w:instrText>of</w:instrText>
      </w:r>
      <w:r w:rsidR="00D02D47" w:rsidRPr="00D02D47">
        <w:rPr>
          <w:lang w:val="el-GR"/>
        </w:rPr>
        <w:instrText xml:space="preserve"> </w:instrText>
      </w:r>
      <w:r w:rsidR="00D02D47">
        <w:instrText>partitioning</w:instrText>
      </w:r>
      <w:r w:rsidR="00D02D47" w:rsidRPr="00D02D47">
        <w:rPr>
          <w:lang w:val="el-GR"/>
        </w:rPr>
        <w:instrText xml:space="preserve"> </w:instrText>
      </w:r>
      <w:r w:rsidR="00D02D47">
        <w:instrText>the</w:instrText>
      </w:r>
      <w:r w:rsidR="00D02D47" w:rsidRPr="00D02D47">
        <w:rPr>
          <w:lang w:val="el-GR"/>
        </w:rPr>
        <w:instrText xml:space="preserve"> </w:instrText>
      </w:r>
      <w:r w:rsidR="00D02D47">
        <w:instrText>input</w:instrText>
      </w:r>
      <w:r w:rsidR="00D02D47" w:rsidRPr="00D02D47">
        <w:rPr>
          <w:lang w:val="el-GR"/>
        </w:rPr>
        <w:instrText xml:space="preserve"> </w:instrText>
      </w:r>
      <w:r w:rsidR="00D02D47">
        <w:instrText>data</w:instrText>
      </w:r>
      <w:r w:rsidR="00D02D47" w:rsidRPr="00D02D47">
        <w:rPr>
          <w:lang w:val="el-GR"/>
        </w:rPr>
        <w:instrText xml:space="preserve">, </w:instrText>
      </w:r>
      <w:r w:rsidR="00D02D47">
        <w:instrText>scheduling</w:instrText>
      </w:r>
      <w:r w:rsidR="00D02D47" w:rsidRPr="00D02D47">
        <w:rPr>
          <w:lang w:val="el-GR"/>
        </w:rPr>
        <w:instrText xml:space="preserve"> </w:instrText>
      </w:r>
      <w:r w:rsidR="00D02D47">
        <w:instrText>the</w:instrText>
      </w:r>
      <w:r w:rsidR="00D02D47" w:rsidRPr="00D02D47">
        <w:rPr>
          <w:lang w:val="el-GR"/>
        </w:rPr>
        <w:instrText xml:space="preserve"> </w:instrText>
      </w:r>
      <w:r w:rsidR="00D02D47">
        <w:instrText>program</w:instrText>
      </w:r>
      <w:r w:rsidR="00D02D47" w:rsidRPr="00D02D47">
        <w:rPr>
          <w:lang w:val="el-GR"/>
        </w:rPr>
        <w:instrText>'</w:instrText>
      </w:r>
      <w:r w:rsidR="00D02D47">
        <w:instrText>s</w:instrText>
      </w:r>
      <w:r w:rsidR="00D02D47" w:rsidRPr="00D02D47">
        <w:rPr>
          <w:lang w:val="el-GR"/>
        </w:rPr>
        <w:instrText xml:space="preserve"> </w:instrText>
      </w:r>
      <w:r w:rsidR="00D02D47">
        <w:instrText>execution</w:instrText>
      </w:r>
      <w:r w:rsidR="00D02D47" w:rsidRPr="00D02D47">
        <w:rPr>
          <w:lang w:val="el-GR"/>
        </w:rPr>
        <w:instrText xml:space="preserve"> </w:instrText>
      </w:r>
      <w:r w:rsidR="00D02D47">
        <w:instrText>across</w:instrText>
      </w:r>
      <w:r w:rsidR="00D02D47" w:rsidRPr="00D02D47">
        <w:rPr>
          <w:lang w:val="el-GR"/>
        </w:rPr>
        <w:instrText xml:space="preserve"> </w:instrText>
      </w:r>
      <w:r w:rsidR="00D02D47">
        <w:instrText>a</w:instrText>
      </w:r>
      <w:r w:rsidR="00D02D47" w:rsidRPr="00D02D47">
        <w:rPr>
          <w:lang w:val="el-GR"/>
        </w:rPr>
        <w:instrText xml:space="preserve"> </w:instrText>
      </w:r>
      <w:r w:rsidR="00D02D47">
        <w:instrText>set</w:instrText>
      </w:r>
      <w:r w:rsidR="00D02D47" w:rsidRPr="00D02D47">
        <w:rPr>
          <w:lang w:val="el-GR"/>
        </w:rPr>
        <w:instrText xml:space="preserve"> </w:instrText>
      </w:r>
      <w:r w:rsidR="00D02D47">
        <w:instrText>of</w:instrText>
      </w:r>
      <w:r w:rsidR="00D02D47" w:rsidRPr="00D02D47">
        <w:rPr>
          <w:lang w:val="el-GR"/>
        </w:rPr>
        <w:instrText xml:space="preserve"> </w:instrText>
      </w:r>
      <w:r w:rsidR="00D02D47">
        <w:instrText>machines</w:instrText>
      </w:r>
      <w:r w:rsidR="00D02D47" w:rsidRPr="00D02D47">
        <w:rPr>
          <w:lang w:val="el-GR"/>
        </w:rPr>
        <w:instrText xml:space="preserve">, </w:instrText>
      </w:r>
      <w:r w:rsidR="00D02D47">
        <w:instrText>handling</w:instrText>
      </w:r>
      <w:r w:rsidR="00D02D47" w:rsidRPr="00D02D47">
        <w:rPr>
          <w:lang w:val="el-GR"/>
        </w:rPr>
        <w:instrText xml:space="preserve"> </w:instrText>
      </w:r>
      <w:r w:rsidR="00D02D47">
        <w:instrText>machine</w:instrText>
      </w:r>
      <w:r w:rsidR="00D02D47" w:rsidRPr="00D02D47">
        <w:rPr>
          <w:lang w:val="el-GR"/>
        </w:rPr>
        <w:instrText xml:space="preserve"> </w:instrText>
      </w:r>
      <w:r w:rsidR="00D02D47">
        <w:instrText>failures</w:instrText>
      </w:r>
      <w:r w:rsidR="00D02D47" w:rsidRPr="00D02D47">
        <w:rPr>
          <w:lang w:val="el-GR"/>
        </w:rPr>
        <w:instrText xml:space="preserve">, </w:instrText>
      </w:r>
      <w:r w:rsidR="00D02D47">
        <w:instrText>and</w:instrText>
      </w:r>
      <w:r w:rsidR="00D02D47" w:rsidRPr="00D02D47">
        <w:rPr>
          <w:lang w:val="el-GR"/>
        </w:rPr>
        <w:instrText xml:space="preserve"> </w:instrText>
      </w:r>
      <w:r w:rsidR="00D02D47">
        <w:instrText>managing</w:instrText>
      </w:r>
      <w:r w:rsidR="00D02D47" w:rsidRPr="00D02D47">
        <w:rPr>
          <w:lang w:val="el-GR"/>
        </w:rPr>
        <w:instrText xml:space="preserve"> </w:instrText>
      </w:r>
      <w:r w:rsidR="00D02D47">
        <w:instrText>the</w:instrText>
      </w:r>
      <w:r w:rsidR="00D02D47" w:rsidRPr="00D02D47">
        <w:rPr>
          <w:lang w:val="el-GR"/>
        </w:rPr>
        <w:instrText xml:space="preserve"> </w:instrText>
      </w:r>
      <w:r w:rsidR="00D02D47">
        <w:instrText>required</w:instrText>
      </w:r>
      <w:r w:rsidR="00D02D47" w:rsidRPr="00D02D47">
        <w:rPr>
          <w:lang w:val="el-GR"/>
        </w:rPr>
        <w:instrText xml:space="preserve"> </w:instrText>
      </w:r>
      <w:r w:rsidR="00D02D47">
        <w:instrText>inter</w:instrText>
      </w:r>
      <w:r w:rsidR="00D02D47" w:rsidRPr="00D02D47">
        <w:rPr>
          <w:lang w:val="el-GR"/>
        </w:rPr>
        <w:instrText>-</w:instrText>
      </w:r>
      <w:r w:rsidR="00D02D47">
        <w:instrText>machine</w:instrText>
      </w:r>
      <w:r w:rsidR="00D02D47" w:rsidRPr="00D02D47">
        <w:rPr>
          <w:lang w:val="el-GR"/>
        </w:rPr>
        <w:instrText xml:space="preserve"> </w:instrText>
      </w:r>
      <w:r w:rsidR="00D02D47">
        <w:instrText>communication</w:instrText>
      </w:r>
      <w:r w:rsidR="00D02D47" w:rsidRPr="00D02D47">
        <w:rPr>
          <w:lang w:val="el-GR"/>
        </w:rPr>
        <w:instrText xml:space="preserve">. </w:instrText>
      </w:r>
      <w:r w:rsidR="00D02D47">
        <w:instrText>This</w:instrText>
      </w:r>
      <w:r w:rsidR="00D02D47" w:rsidRPr="00D02D47">
        <w:rPr>
          <w:lang w:val="el-GR"/>
        </w:rPr>
        <w:instrText xml:space="preserve"> </w:instrText>
      </w:r>
      <w:r w:rsidR="00D02D47">
        <w:instrText>allows</w:instrText>
      </w:r>
      <w:r w:rsidR="00D02D47" w:rsidRPr="00D02D47">
        <w:rPr>
          <w:lang w:val="el-GR"/>
        </w:rPr>
        <w:instrText xml:space="preserve"> </w:instrText>
      </w:r>
      <w:r w:rsidR="00D02D47">
        <w:instrText>programmers</w:instrText>
      </w:r>
      <w:r w:rsidR="00D02D47" w:rsidRPr="00D02D47">
        <w:rPr>
          <w:lang w:val="el-GR"/>
        </w:rPr>
        <w:instrText xml:space="preserve"> </w:instrText>
      </w:r>
      <w:r w:rsidR="00D02D47">
        <w:instrText>without</w:instrText>
      </w:r>
      <w:r w:rsidR="00D02D47" w:rsidRPr="00D02D47">
        <w:rPr>
          <w:lang w:val="el-GR"/>
        </w:rPr>
        <w:instrText xml:space="preserve"> </w:instrText>
      </w:r>
      <w:r w:rsidR="00D02D47">
        <w:instrText>any</w:instrText>
      </w:r>
      <w:r w:rsidR="00D02D47" w:rsidRPr="00D02D47">
        <w:rPr>
          <w:lang w:val="el-GR"/>
        </w:rPr>
        <w:instrText xml:space="preserve"> </w:instrText>
      </w:r>
      <w:r w:rsidR="00D02D47">
        <w:instrText>experience</w:instrText>
      </w:r>
      <w:r w:rsidR="00D02D47" w:rsidRPr="00D02D47">
        <w:rPr>
          <w:lang w:val="el-GR"/>
        </w:rPr>
        <w:instrText xml:space="preserve"> </w:instrText>
      </w:r>
      <w:r w:rsidR="00D02D47">
        <w:instrText>with</w:instrText>
      </w:r>
      <w:r w:rsidR="00D02D47" w:rsidRPr="00D02D47">
        <w:rPr>
          <w:lang w:val="el-GR"/>
        </w:rPr>
        <w:instrText xml:space="preserve"> </w:instrText>
      </w:r>
      <w:r w:rsidR="00D02D47">
        <w:instrText>parallel</w:instrText>
      </w:r>
      <w:r w:rsidR="00D02D47" w:rsidRPr="00D02D47">
        <w:rPr>
          <w:lang w:val="el-GR"/>
        </w:rPr>
        <w:instrText xml:space="preserve"> </w:instrText>
      </w:r>
      <w:r w:rsidR="00D02D47">
        <w:instrText>and</w:instrText>
      </w:r>
      <w:r w:rsidR="00D02D47" w:rsidRPr="00D02D47">
        <w:rPr>
          <w:lang w:val="el-GR"/>
        </w:rPr>
        <w:instrText xml:space="preserve"> </w:instrText>
      </w:r>
      <w:r w:rsidR="00D02D47">
        <w:instrText>distributed</w:instrText>
      </w:r>
      <w:r w:rsidR="00D02D47" w:rsidRPr="00D02D47">
        <w:rPr>
          <w:lang w:val="el-GR"/>
        </w:rPr>
        <w:instrText xml:space="preserve"> </w:instrText>
      </w:r>
      <w:r w:rsidR="00D02D47">
        <w:instrText>systems</w:instrText>
      </w:r>
      <w:r w:rsidR="00D02D47" w:rsidRPr="00D02D47">
        <w:rPr>
          <w:lang w:val="el-GR"/>
        </w:rPr>
        <w:instrText xml:space="preserve"> </w:instrText>
      </w:r>
      <w:r w:rsidR="00D02D47">
        <w:instrText>to</w:instrText>
      </w:r>
      <w:r w:rsidR="00D02D47" w:rsidRPr="00D02D47">
        <w:rPr>
          <w:lang w:val="el-GR"/>
        </w:rPr>
        <w:instrText xml:space="preserve"> </w:instrText>
      </w:r>
      <w:r w:rsidR="00D02D47">
        <w:instrText>easily</w:instrText>
      </w:r>
      <w:r w:rsidR="00D02D47" w:rsidRPr="00D02D47">
        <w:rPr>
          <w:lang w:val="el-GR"/>
        </w:rPr>
        <w:instrText xml:space="preserve"> </w:instrText>
      </w:r>
      <w:r w:rsidR="00D02D47">
        <w:instrText>utilize</w:instrText>
      </w:r>
      <w:r w:rsidR="00D02D47" w:rsidRPr="00D02D47">
        <w:rPr>
          <w:lang w:val="el-GR"/>
        </w:rPr>
        <w:instrText xml:space="preserve"> </w:instrText>
      </w:r>
      <w:r w:rsidR="00D02D47">
        <w:instrText>the</w:instrText>
      </w:r>
      <w:r w:rsidR="00D02D47" w:rsidRPr="00D02D47">
        <w:rPr>
          <w:lang w:val="el-GR"/>
        </w:rPr>
        <w:instrText xml:space="preserve"> </w:instrText>
      </w:r>
      <w:r w:rsidR="00D02D47">
        <w:instrText>resources</w:instrText>
      </w:r>
      <w:r w:rsidR="00D02D47" w:rsidRPr="00D02D47">
        <w:rPr>
          <w:lang w:val="el-GR"/>
        </w:rPr>
        <w:instrText xml:space="preserve"> </w:instrText>
      </w:r>
      <w:r w:rsidR="00D02D47">
        <w:instrText>of</w:instrText>
      </w:r>
      <w:r w:rsidR="00D02D47" w:rsidRPr="00D02D47">
        <w:rPr>
          <w:lang w:val="el-GR"/>
        </w:rPr>
        <w:instrText xml:space="preserve"> </w:instrText>
      </w:r>
      <w:r w:rsidR="00D02D47">
        <w:instrText>a</w:instrText>
      </w:r>
      <w:r w:rsidR="00D02D47" w:rsidRPr="00D02D47">
        <w:rPr>
          <w:lang w:val="el-GR"/>
        </w:rPr>
        <w:instrText xml:space="preserve"> </w:instrText>
      </w:r>
      <w:r w:rsidR="00D02D47">
        <w:instrText>large</w:instrText>
      </w:r>
      <w:r w:rsidR="00D02D47" w:rsidRPr="00D02D47">
        <w:rPr>
          <w:lang w:val="el-GR"/>
        </w:rPr>
        <w:instrText xml:space="preserve"> </w:instrText>
      </w:r>
      <w:r w:rsidR="00D02D47">
        <w:instrText>distributed</w:instrText>
      </w:r>
      <w:r w:rsidR="00D02D47" w:rsidRPr="00D02D47">
        <w:rPr>
          <w:lang w:val="el-GR"/>
        </w:rPr>
        <w:instrText xml:space="preserve"> </w:instrText>
      </w:r>
      <w:r w:rsidR="00D02D47">
        <w:instrText>system</w:instrText>
      </w:r>
      <w:r w:rsidR="00D02D47" w:rsidRPr="00D02D47">
        <w:rPr>
          <w:lang w:val="el-GR"/>
        </w:rPr>
        <w:instrText>.\</w:instrText>
      </w:r>
      <w:r w:rsidR="00D02D47">
        <w:instrText>n</w:instrText>
      </w:r>
      <w:r w:rsidR="00D02D47" w:rsidRPr="00D02D47">
        <w:rPr>
          <w:lang w:val="el-GR"/>
        </w:rPr>
        <w:instrText>\</w:instrText>
      </w:r>
      <w:r w:rsidR="00D02D47">
        <w:instrText>nOur</w:instrText>
      </w:r>
      <w:r w:rsidR="00D02D47" w:rsidRPr="00D02D47">
        <w:rPr>
          <w:lang w:val="el-GR"/>
        </w:rPr>
        <w:instrText xml:space="preserve"> </w:instrText>
      </w:r>
      <w:r w:rsidR="00D02D47">
        <w:instrText>implementation</w:instrText>
      </w:r>
      <w:r w:rsidR="00D02D47" w:rsidRPr="00D02D47">
        <w:rPr>
          <w:lang w:val="el-GR"/>
        </w:rPr>
        <w:instrText xml:space="preserve"> </w:instrText>
      </w:r>
      <w:r w:rsidR="00D02D47">
        <w:instrText>of</w:instrText>
      </w:r>
      <w:r w:rsidR="00D02D47" w:rsidRPr="00D02D47">
        <w:rPr>
          <w:lang w:val="el-GR"/>
        </w:rPr>
        <w:instrText xml:space="preserve"> </w:instrText>
      </w:r>
      <w:r w:rsidR="00D02D47">
        <w:instrText>MapReduce</w:instrText>
      </w:r>
      <w:r w:rsidR="00D02D47" w:rsidRPr="00D02D47">
        <w:rPr>
          <w:lang w:val="el-GR"/>
        </w:rPr>
        <w:instrText xml:space="preserve"> </w:instrText>
      </w:r>
      <w:r w:rsidR="00D02D47">
        <w:instrText>runs</w:instrText>
      </w:r>
      <w:r w:rsidR="00D02D47" w:rsidRPr="00D02D47">
        <w:rPr>
          <w:lang w:val="el-GR"/>
        </w:rPr>
        <w:instrText xml:space="preserve"> </w:instrText>
      </w:r>
      <w:r w:rsidR="00D02D47">
        <w:instrText>on</w:instrText>
      </w:r>
      <w:r w:rsidR="00D02D47" w:rsidRPr="00D02D47">
        <w:rPr>
          <w:lang w:val="el-GR"/>
        </w:rPr>
        <w:instrText xml:space="preserve"> </w:instrText>
      </w:r>
      <w:r w:rsidR="00D02D47">
        <w:instrText>a</w:instrText>
      </w:r>
      <w:r w:rsidR="00D02D47" w:rsidRPr="00D02D47">
        <w:rPr>
          <w:lang w:val="el-GR"/>
        </w:rPr>
        <w:instrText xml:space="preserve"> </w:instrText>
      </w:r>
      <w:r w:rsidR="00D02D47">
        <w:instrText>large</w:instrText>
      </w:r>
      <w:r w:rsidR="00D02D47" w:rsidRPr="00D02D47">
        <w:rPr>
          <w:lang w:val="el-GR"/>
        </w:rPr>
        <w:instrText xml:space="preserve"> </w:instrText>
      </w:r>
      <w:r w:rsidR="00D02D47">
        <w:instrText>cluster</w:instrText>
      </w:r>
      <w:r w:rsidR="00D02D47" w:rsidRPr="00D02D47">
        <w:rPr>
          <w:lang w:val="el-GR"/>
        </w:rPr>
        <w:instrText xml:space="preserve"> </w:instrText>
      </w:r>
      <w:r w:rsidR="00D02D47">
        <w:instrText>of</w:instrText>
      </w:r>
      <w:r w:rsidR="00D02D47" w:rsidRPr="00D02D47">
        <w:rPr>
          <w:lang w:val="el-GR"/>
        </w:rPr>
        <w:instrText xml:space="preserve"> </w:instrText>
      </w:r>
      <w:r w:rsidR="00D02D47">
        <w:instrText>commodity</w:instrText>
      </w:r>
      <w:r w:rsidR="00D02D47" w:rsidRPr="00D02D47">
        <w:rPr>
          <w:lang w:val="el-GR"/>
        </w:rPr>
        <w:instrText xml:space="preserve"> </w:instrText>
      </w:r>
      <w:r w:rsidR="00D02D47">
        <w:instrText>machines</w:instrText>
      </w:r>
      <w:r w:rsidR="00D02D47" w:rsidRPr="00D02D47">
        <w:rPr>
          <w:lang w:val="el-GR"/>
        </w:rPr>
        <w:instrText xml:space="preserve"> </w:instrText>
      </w:r>
      <w:r w:rsidR="00D02D47">
        <w:instrText>and</w:instrText>
      </w:r>
      <w:r w:rsidR="00D02D47" w:rsidRPr="00D02D47">
        <w:rPr>
          <w:lang w:val="el-GR"/>
        </w:rPr>
        <w:instrText xml:space="preserve"> </w:instrText>
      </w:r>
      <w:r w:rsidR="00D02D47">
        <w:instrText>is</w:instrText>
      </w:r>
      <w:r w:rsidR="00D02D47" w:rsidRPr="00D02D47">
        <w:rPr>
          <w:lang w:val="el-GR"/>
        </w:rPr>
        <w:instrText xml:space="preserve"> </w:instrText>
      </w:r>
      <w:r w:rsidR="00D02D47">
        <w:instrText>highly</w:instrText>
      </w:r>
      <w:r w:rsidR="00D02D47" w:rsidRPr="00D02D47">
        <w:rPr>
          <w:lang w:val="el-GR"/>
        </w:rPr>
        <w:instrText xml:space="preserve"> </w:instrText>
      </w:r>
      <w:r w:rsidR="00D02D47">
        <w:instrText>scalable</w:instrText>
      </w:r>
      <w:r w:rsidR="00D02D47" w:rsidRPr="00D02D47">
        <w:rPr>
          <w:lang w:val="el-GR"/>
        </w:rPr>
        <w:instrText xml:space="preserve">: </w:instrText>
      </w:r>
      <w:r w:rsidR="00D02D47">
        <w:instrText>a</w:instrText>
      </w:r>
      <w:r w:rsidR="00D02D47" w:rsidRPr="00D02D47">
        <w:rPr>
          <w:lang w:val="el-GR"/>
        </w:rPr>
        <w:instrText xml:space="preserve"> </w:instrText>
      </w:r>
      <w:r w:rsidR="00D02D47">
        <w:instrText>typical</w:instrText>
      </w:r>
      <w:r w:rsidR="00D02D47" w:rsidRPr="00D02D47">
        <w:rPr>
          <w:lang w:val="el-GR"/>
        </w:rPr>
        <w:instrText xml:space="preserve"> </w:instrText>
      </w:r>
      <w:r w:rsidR="00D02D47">
        <w:instrText>MapReduce</w:instrText>
      </w:r>
      <w:r w:rsidR="00D02D47" w:rsidRPr="00D02D47">
        <w:rPr>
          <w:lang w:val="el-GR"/>
        </w:rPr>
        <w:instrText xml:space="preserve"> </w:instrText>
      </w:r>
      <w:r w:rsidR="00D02D47">
        <w:instrText>computation</w:instrText>
      </w:r>
      <w:r w:rsidR="00D02D47" w:rsidRPr="00D02D47">
        <w:rPr>
          <w:lang w:val="el-GR"/>
        </w:rPr>
        <w:instrText xml:space="preserve"> </w:instrText>
      </w:r>
      <w:r w:rsidR="00D02D47">
        <w:instrText>processes</w:instrText>
      </w:r>
      <w:r w:rsidR="00D02D47" w:rsidRPr="00D02D47">
        <w:rPr>
          <w:lang w:val="el-GR"/>
        </w:rPr>
        <w:instrText xml:space="preserve"> </w:instrText>
      </w:r>
      <w:r w:rsidR="00D02D47">
        <w:instrText>many</w:instrText>
      </w:r>
      <w:r w:rsidR="00D02D47" w:rsidRPr="00D02D47">
        <w:rPr>
          <w:lang w:val="el-GR"/>
        </w:rPr>
        <w:instrText xml:space="preserve"> </w:instrText>
      </w:r>
      <w:r w:rsidR="00D02D47">
        <w:instrText>terabytes</w:instrText>
      </w:r>
      <w:r w:rsidR="00D02D47" w:rsidRPr="00D02D47">
        <w:rPr>
          <w:lang w:val="el-GR"/>
        </w:rPr>
        <w:instrText xml:space="preserve"> </w:instrText>
      </w:r>
      <w:r w:rsidR="00D02D47">
        <w:instrText>of</w:instrText>
      </w:r>
      <w:r w:rsidR="00D02D47" w:rsidRPr="00D02D47">
        <w:rPr>
          <w:lang w:val="el-GR"/>
        </w:rPr>
        <w:instrText xml:space="preserve"> </w:instrText>
      </w:r>
      <w:r w:rsidR="00D02D47">
        <w:instrText>data</w:instrText>
      </w:r>
      <w:r w:rsidR="00D02D47" w:rsidRPr="00D02D47">
        <w:rPr>
          <w:lang w:val="el-GR"/>
        </w:rPr>
        <w:instrText xml:space="preserve"> </w:instrText>
      </w:r>
      <w:r w:rsidR="00D02D47">
        <w:instrText>on</w:instrText>
      </w:r>
      <w:r w:rsidR="00D02D47" w:rsidRPr="00D02D47">
        <w:rPr>
          <w:lang w:val="el-GR"/>
        </w:rPr>
        <w:instrText xml:space="preserve"> </w:instrText>
      </w:r>
      <w:r w:rsidR="00D02D47">
        <w:instrText>thousands</w:instrText>
      </w:r>
      <w:r w:rsidR="00D02D47" w:rsidRPr="00D02D47">
        <w:rPr>
          <w:lang w:val="el-GR"/>
        </w:rPr>
        <w:instrText xml:space="preserve"> </w:instrText>
      </w:r>
      <w:r w:rsidR="00D02D47">
        <w:instrText>of</w:instrText>
      </w:r>
      <w:r w:rsidR="00D02D47" w:rsidRPr="00D02D47">
        <w:rPr>
          <w:lang w:val="el-GR"/>
        </w:rPr>
        <w:instrText xml:space="preserve"> </w:instrText>
      </w:r>
      <w:r w:rsidR="00D02D47">
        <w:instrText>machines</w:instrText>
      </w:r>
      <w:r w:rsidR="00D02D47" w:rsidRPr="00D02D47">
        <w:rPr>
          <w:lang w:val="el-GR"/>
        </w:rPr>
        <w:instrText xml:space="preserve">. </w:instrText>
      </w:r>
      <w:r w:rsidR="00D02D47">
        <w:instrText>Programmers</w:instrText>
      </w:r>
      <w:r w:rsidR="00D02D47" w:rsidRPr="00D02D47">
        <w:rPr>
          <w:lang w:val="el-GR"/>
        </w:rPr>
        <w:instrText xml:space="preserve"> </w:instrText>
      </w:r>
      <w:r w:rsidR="00D02D47">
        <w:instrText>find</w:instrText>
      </w:r>
      <w:r w:rsidR="00D02D47" w:rsidRPr="00D02D47">
        <w:rPr>
          <w:lang w:val="el-GR"/>
        </w:rPr>
        <w:instrText xml:space="preserve"> </w:instrText>
      </w:r>
      <w:r w:rsidR="00D02D47">
        <w:instrText>the</w:instrText>
      </w:r>
      <w:r w:rsidR="00D02D47" w:rsidRPr="00D02D47">
        <w:rPr>
          <w:lang w:val="el-GR"/>
        </w:rPr>
        <w:instrText xml:space="preserve"> </w:instrText>
      </w:r>
      <w:r w:rsidR="00D02D47">
        <w:instrText>system</w:instrText>
      </w:r>
      <w:r w:rsidR="00D02D47" w:rsidRPr="00D02D47">
        <w:rPr>
          <w:lang w:val="el-GR"/>
        </w:rPr>
        <w:instrText xml:space="preserve"> </w:instrText>
      </w:r>
      <w:r w:rsidR="00D02D47">
        <w:instrText>easy</w:instrText>
      </w:r>
      <w:r w:rsidR="00D02D47" w:rsidRPr="00D02D47">
        <w:rPr>
          <w:lang w:val="el-GR"/>
        </w:rPr>
        <w:instrText xml:space="preserve"> </w:instrText>
      </w:r>
      <w:r w:rsidR="00D02D47">
        <w:instrText>to</w:instrText>
      </w:r>
      <w:r w:rsidR="00D02D47" w:rsidRPr="00D02D47">
        <w:rPr>
          <w:lang w:val="el-GR"/>
        </w:rPr>
        <w:instrText xml:space="preserve"> </w:instrText>
      </w:r>
      <w:r w:rsidR="00D02D47">
        <w:instrText>use</w:instrText>
      </w:r>
      <w:r w:rsidR="00D02D47" w:rsidRPr="00D02D47">
        <w:rPr>
          <w:lang w:val="el-GR"/>
        </w:rPr>
        <w:instrText xml:space="preserve">: </w:instrText>
      </w:r>
      <w:r w:rsidR="00D02D47">
        <w:instrText>hundreds</w:instrText>
      </w:r>
      <w:r w:rsidR="00D02D47" w:rsidRPr="00D02D47">
        <w:rPr>
          <w:lang w:val="el-GR"/>
        </w:rPr>
        <w:instrText xml:space="preserve"> </w:instrText>
      </w:r>
      <w:r w:rsidR="00D02D47">
        <w:instrText>of</w:instrText>
      </w:r>
      <w:r w:rsidR="00D02D47" w:rsidRPr="00D02D47">
        <w:rPr>
          <w:lang w:val="el-GR"/>
        </w:rPr>
        <w:instrText xml:space="preserve"> </w:instrText>
      </w:r>
      <w:r w:rsidR="00D02D47">
        <w:instrText>MapReduce</w:instrText>
      </w:r>
      <w:r w:rsidR="00D02D47" w:rsidRPr="00D02D47">
        <w:rPr>
          <w:lang w:val="el-GR"/>
        </w:rPr>
        <w:instrText xml:space="preserve"> </w:instrText>
      </w:r>
      <w:r w:rsidR="00D02D47">
        <w:instrText>programs</w:instrText>
      </w:r>
      <w:r w:rsidR="00D02D47" w:rsidRPr="00D02D47">
        <w:rPr>
          <w:lang w:val="el-GR"/>
        </w:rPr>
        <w:instrText xml:space="preserve"> </w:instrText>
      </w:r>
      <w:r w:rsidR="00D02D47">
        <w:instrText>have</w:instrText>
      </w:r>
      <w:r w:rsidR="00D02D47" w:rsidRPr="00D02D47">
        <w:rPr>
          <w:lang w:val="el-GR"/>
        </w:rPr>
        <w:instrText xml:space="preserve"> </w:instrText>
      </w:r>
      <w:r w:rsidR="00D02D47">
        <w:instrText>been</w:instrText>
      </w:r>
      <w:r w:rsidR="00D02D47" w:rsidRPr="00D02D47">
        <w:rPr>
          <w:lang w:val="el-GR"/>
        </w:rPr>
        <w:instrText xml:space="preserve"> </w:instrText>
      </w:r>
      <w:r w:rsidR="00D02D47">
        <w:instrText>implemented</w:instrText>
      </w:r>
      <w:r w:rsidR="00D02D47" w:rsidRPr="00D02D47">
        <w:rPr>
          <w:lang w:val="el-GR"/>
        </w:rPr>
        <w:instrText xml:space="preserve"> </w:instrText>
      </w:r>
      <w:r w:rsidR="00D02D47">
        <w:instrText>and</w:instrText>
      </w:r>
      <w:r w:rsidR="00D02D47" w:rsidRPr="00D02D47">
        <w:rPr>
          <w:lang w:val="el-GR"/>
        </w:rPr>
        <w:instrText xml:space="preserve"> </w:instrText>
      </w:r>
      <w:r w:rsidR="00D02D47">
        <w:instrText>upwards</w:instrText>
      </w:r>
      <w:r w:rsidR="00D02D47" w:rsidRPr="00D02D47">
        <w:rPr>
          <w:lang w:val="el-GR"/>
        </w:rPr>
        <w:instrText xml:space="preserve"> </w:instrText>
      </w:r>
      <w:r w:rsidR="00D02D47">
        <w:instrText>of</w:instrText>
      </w:r>
      <w:r w:rsidR="00D02D47" w:rsidRPr="00D02D47">
        <w:rPr>
          <w:lang w:val="el-GR"/>
        </w:rPr>
        <w:instrText xml:space="preserve"> </w:instrText>
      </w:r>
      <w:r w:rsidR="00D02D47">
        <w:instrText>one</w:instrText>
      </w:r>
      <w:r w:rsidR="00D02D47" w:rsidRPr="00D02D47">
        <w:rPr>
          <w:lang w:val="el-GR"/>
        </w:rPr>
        <w:instrText xml:space="preserve"> </w:instrText>
      </w:r>
      <w:r w:rsidR="00D02D47">
        <w:instrText>thousand</w:instrText>
      </w:r>
      <w:r w:rsidR="00D02D47" w:rsidRPr="00D02D47">
        <w:rPr>
          <w:lang w:val="el-GR"/>
        </w:rPr>
        <w:instrText xml:space="preserve"> </w:instrText>
      </w:r>
      <w:r w:rsidR="00D02D47">
        <w:instrText>MapReduce</w:instrText>
      </w:r>
      <w:r w:rsidR="00D02D47" w:rsidRPr="00D02D47">
        <w:rPr>
          <w:lang w:val="el-GR"/>
        </w:rPr>
        <w:instrText xml:space="preserve"> </w:instrText>
      </w:r>
      <w:r w:rsidR="00D02D47">
        <w:instrText>jobs</w:instrText>
      </w:r>
      <w:r w:rsidR="00D02D47" w:rsidRPr="00D02D47">
        <w:rPr>
          <w:lang w:val="el-GR"/>
        </w:rPr>
        <w:instrText xml:space="preserve"> </w:instrText>
      </w:r>
      <w:r w:rsidR="00D02D47">
        <w:instrText>are</w:instrText>
      </w:r>
      <w:r w:rsidR="00D02D47" w:rsidRPr="00D02D47">
        <w:rPr>
          <w:lang w:val="el-GR"/>
        </w:rPr>
        <w:instrText xml:space="preserve"> </w:instrText>
      </w:r>
      <w:r w:rsidR="00D02D47">
        <w:instrText>executed</w:instrText>
      </w:r>
      <w:r w:rsidR="00D02D47" w:rsidRPr="00D02D47">
        <w:rPr>
          <w:lang w:val="el-GR"/>
        </w:rPr>
        <w:instrText xml:space="preserve"> </w:instrText>
      </w:r>
      <w:r w:rsidR="00D02D47">
        <w:instrText>on</w:instrText>
      </w:r>
      <w:r w:rsidR="00D02D47" w:rsidRPr="00D02D47">
        <w:rPr>
          <w:lang w:val="el-GR"/>
        </w:rPr>
        <w:instrText xml:space="preserve"> </w:instrText>
      </w:r>
      <w:r w:rsidR="00D02D47">
        <w:instrText>Google</w:instrText>
      </w:r>
      <w:r w:rsidR="00D02D47" w:rsidRPr="00D02D47">
        <w:rPr>
          <w:lang w:val="el-GR"/>
        </w:rPr>
        <w:instrText>'</w:instrText>
      </w:r>
      <w:r w:rsidR="00D02D47">
        <w:instrText>s</w:instrText>
      </w:r>
      <w:r w:rsidR="00D02D47" w:rsidRPr="00D02D47">
        <w:rPr>
          <w:lang w:val="el-GR"/>
        </w:rPr>
        <w:instrText xml:space="preserve"> </w:instrText>
      </w:r>
      <w:r w:rsidR="00D02D47">
        <w:instrText>clusters</w:instrText>
      </w:r>
      <w:r w:rsidR="00D02D47" w:rsidRPr="00D02D47">
        <w:rPr>
          <w:lang w:val="el-GR"/>
        </w:rPr>
        <w:instrText xml:space="preserve"> </w:instrText>
      </w:r>
      <w:r w:rsidR="00D02D47">
        <w:instrText>every</w:instrText>
      </w:r>
      <w:r w:rsidR="00D02D47" w:rsidRPr="00D02D47">
        <w:rPr>
          <w:lang w:val="el-GR"/>
        </w:rPr>
        <w:instrText xml:space="preserve"> </w:instrText>
      </w:r>
      <w:r w:rsidR="00D02D47">
        <w:instrText>day</w:instrText>
      </w:r>
      <w:r w:rsidR="00D02D47" w:rsidRPr="00D02D47">
        <w:rPr>
          <w:lang w:val="el-GR"/>
        </w:rPr>
        <w:instrText>.","</w:instrText>
      </w:r>
      <w:r w:rsidR="00D02D47">
        <w:instrText>author</w:instrText>
      </w:r>
      <w:r w:rsidR="00D02D47" w:rsidRPr="00D02D47">
        <w:rPr>
          <w:lang w:val="el-GR"/>
        </w:rPr>
        <w:instrText>":[{"</w:instrText>
      </w:r>
      <w:r w:rsidR="00D02D47">
        <w:instrText>family</w:instrText>
      </w:r>
      <w:r w:rsidR="00D02D47" w:rsidRPr="00D02D47">
        <w:rPr>
          <w:lang w:val="el-GR"/>
        </w:rPr>
        <w:instrText>":"</w:instrText>
      </w:r>
      <w:r w:rsidR="00D02D47">
        <w:instrText>Dean</w:instrText>
      </w:r>
      <w:r w:rsidR="00D02D47" w:rsidRPr="00D02D47">
        <w:rPr>
          <w:lang w:val="el-GR"/>
        </w:rPr>
        <w:instrText>","</w:instrText>
      </w:r>
      <w:r w:rsidR="00D02D47">
        <w:instrText>given</w:instrText>
      </w:r>
      <w:r w:rsidR="00D02D47" w:rsidRPr="00D02D47">
        <w:rPr>
          <w:lang w:val="el-GR"/>
        </w:rPr>
        <w:instrText>":"</w:instrText>
      </w:r>
      <w:r w:rsidR="00D02D47">
        <w:instrText>Jeffrey</w:instrText>
      </w:r>
      <w:r w:rsidR="00D02D47" w:rsidRPr="00D02D47">
        <w:rPr>
          <w:lang w:val="el-GR"/>
        </w:rPr>
        <w:instrText>"},{"</w:instrText>
      </w:r>
      <w:r w:rsidR="00D02D47">
        <w:instrText>family</w:instrText>
      </w:r>
      <w:r w:rsidR="00D02D47" w:rsidRPr="00D02D47">
        <w:rPr>
          <w:lang w:val="el-GR"/>
        </w:rPr>
        <w:instrText>":"</w:instrText>
      </w:r>
      <w:r w:rsidR="00D02D47">
        <w:instrText>Ghemawat</w:instrText>
      </w:r>
      <w:r w:rsidR="00D02D47" w:rsidRPr="00D02D47">
        <w:rPr>
          <w:lang w:val="el-GR"/>
        </w:rPr>
        <w:instrText>","</w:instrText>
      </w:r>
      <w:r w:rsidR="00D02D47">
        <w:instrText>given</w:instrText>
      </w:r>
      <w:r w:rsidR="00D02D47" w:rsidRPr="00D02D47">
        <w:rPr>
          <w:lang w:val="el-GR"/>
        </w:rPr>
        <w:instrText>":"</w:instrText>
      </w:r>
      <w:r w:rsidR="00D02D47">
        <w:instrText>Sanjay</w:instrText>
      </w:r>
      <w:r w:rsidR="00D02D47" w:rsidRPr="00D02D47">
        <w:rPr>
          <w:lang w:val="el-GR"/>
        </w:rPr>
        <w:instrText>"}],"</w:instrText>
      </w:r>
      <w:r w:rsidR="00D02D47">
        <w:instrText>issued</w:instrText>
      </w:r>
      <w:r w:rsidR="00D02D47" w:rsidRPr="00D02D47">
        <w:rPr>
          <w:lang w:val="el-GR"/>
        </w:rPr>
        <w:instrText>":{"</w:instrText>
      </w:r>
      <w:r w:rsidR="00D02D47">
        <w:instrText>date</w:instrText>
      </w:r>
      <w:r w:rsidR="00D02D47" w:rsidRPr="00D02D47">
        <w:rPr>
          <w:lang w:val="el-GR"/>
        </w:rPr>
        <w:instrText>-</w:instrText>
      </w:r>
      <w:r w:rsidR="00D02D47">
        <w:instrText>parts</w:instrText>
      </w:r>
      <w:r w:rsidR="00D02D47" w:rsidRPr="00D02D47">
        <w:rPr>
          <w:lang w:val="el-GR"/>
        </w:rPr>
        <w:instrText>":[["2004"]]}}}],"</w:instrText>
      </w:r>
      <w:r w:rsidR="00D02D47">
        <w:instrText>schema</w:instrText>
      </w:r>
      <w:r w:rsidR="00D02D47" w:rsidRPr="00D02D47">
        <w:rPr>
          <w:lang w:val="el-GR"/>
        </w:rPr>
        <w:instrText>":"</w:instrText>
      </w:r>
      <w:r w:rsidR="00D02D47">
        <w:instrText>https</w:instrText>
      </w:r>
      <w:r w:rsidR="00D02D47" w:rsidRPr="00D02D47">
        <w:rPr>
          <w:lang w:val="el-GR"/>
        </w:rPr>
        <w:instrText>://</w:instrText>
      </w:r>
      <w:r w:rsidR="00D02D47">
        <w:instrText>github</w:instrText>
      </w:r>
      <w:r w:rsidR="00D02D47" w:rsidRPr="00D02D47">
        <w:rPr>
          <w:lang w:val="el-GR"/>
        </w:rPr>
        <w:instrText>.</w:instrText>
      </w:r>
      <w:r w:rsidR="00D02D47">
        <w:instrText>com</w:instrText>
      </w:r>
      <w:r w:rsidR="00D02D47" w:rsidRPr="00D02D47">
        <w:rPr>
          <w:lang w:val="el-GR"/>
        </w:rPr>
        <w:instrText>/</w:instrText>
      </w:r>
      <w:r w:rsidR="00D02D47">
        <w:instrText>citation</w:instrText>
      </w:r>
      <w:r w:rsidR="00D02D47" w:rsidRPr="00D02D47">
        <w:rPr>
          <w:lang w:val="el-GR"/>
        </w:rPr>
        <w:instrText>-</w:instrText>
      </w:r>
      <w:r w:rsidR="00D02D47">
        <w:instrText>style</w:instrText>
      </w:r>
      <w:r w:rsidR="00D02D47" w:rsidRPr="00D02D47">
        <w:rPr>
          <w:lang w:val="el-GR"/>
        </w:rPr>
        <w:instrText>-</w:instrText>
      </w:r>
      <w:r w:rsidR="00D02D47">
        <w:instrText>language</w:instrText>
      </w:r>
      <w:r w:rsidR="00D02D47" w:rsidRPr="00D02D47">
        <w:rPr>
          <w:lang w:val="el-GR"/>
        </w:rPr>
        <w:instrText>/</w:instrText>
      </w:r>
      <w:r w:rsidR="00D02D47">
        <w:instrText>schema</w:instrText>
      </w:r>
      <w:r w:rsidR="00D02D47" w:rsidRPr="00D02D47">
        <w:rPr>
          <w:lang w:val="el-GR"/>
        </w:rPr>
        <w:instrText>/</w:instrText>
      </w:r>
      <w:r w:rsidR="00D02D47">
        <w:instrText>raw</w:instrText>
      </w:r>
      <w:r w:rsidR="00D02D47" w:rsidRPr="00D02D47">
        <w:rPr>
          <w:lang w:val="el-GR"/>
        </w:rPr>
        <w:instrText>/</w:instrText>
      </w:r>
      <w:r w:rsidR="00D02D47">
        <w:instrText>master</w:instrText>
      </w:r>
      <w:r w:rsidR="00D02D47" w:rsidRPr="00D02D47">
        <w:rPr>
          <w:lang w:val="el-GR"/>
        </w:rPr>
        <w:instrText>/</w:instrText>
      </w:r>
      <w:r w:rsidR="00D02D47">
        <w:instrText>csl</w:instrText>
      </w:r>
      <w:r w:rsidR="00D02D47" w:rsidRPr="00D02D47">
        <w:rPr>
          <w:lang w:val="el-GR"/>
        </w:rPr>
        <w:instrText>-</w:instrText>
      </w:r>
      <w:r w:rsidR="00D02D47">
        <w:instrText>citation</w:instrText>
      </w:r>
      <w:r w:rsidR="00D02D47" w:rsidRPr="00D02D47">
        <w:rPr>
          <w:lang w:val="el-GR"/>
        </w:rPr>
        <w:instrText>.</w:instrText>
      </w:r>
      <w:r w:rsidR="00D02D47">
        <w:instrText>json</w:instrText>
      </w:r>
      <w:r w:rsidR="00D02D47" w:rsidRPr="00D02D47">
        <w:rPr>
          <w:lang w:val="el-GR"/>
        </w:rPr>
        <w:instrText xml:space="preserve">"} </w:instrText>
      </w:r>
      <w:r w:rsidR="00D02D47">
        <w:fldChar w:fldCharType="separate"/>
      </w:r>
      <w:r w:rsidR="00D02D47" w:rsidRPr="00D02D47">
        <w:rPr>
          <w:lang w:val="el-GR"/>
        </w:rPr>
        <w:t>[3]</w:t>
      </w:r>
      <w:r w:rsidR="00D02D47">
        <w:fldChar w:fldCharType="end"/>
      </w:r>
      <w:r w:rsidR="00702AC1">
        <w:rPr>
          <w:lang w:val="el-GR"/>
        </w:rPr>
        <w:t xml:space="preserve"> </w:t>
      </w:r>
      <w:r w:rsidR="008C0DA5">
        <w:rPr>
          <w:lang w:val="el-GR"/>
        </w:rPr>
        <w:t>ώστε να γίνει εύκολη η κατανόηση της δικής μας τεχνικής.</w:t>
      </w:r>
    </w:p>
    <w:p w14:paraId="371EC53B" w14:textId="39A2C7CD" w:rsidR="008D405B" w:rsidRDefault="008D405B" w:rsidP="00200451">
      <w:pPr>
        <w:pStyle w:val="ADEText"/>
        <w:rPr>
          <w:lang w:val="el-GR"/>
        </w:rPr>
      </w:pPr>
      <w:r>
        <w:rPr>
          <w:lang w:val="el-GR"/>
        </w:rPr>
        <w:t xml:space="preserve">Στο τρίτο κεφάλαιο θα γίνει μια αναλυτική περιγραφή της αρχιτεκτονικής του </w:t>
      </w:r>
      <w:r>
        <w:t>AnyPlace</w:t>
      </w:r>
      <w:r>
        <w:rPr>
          <w:lang w:val="el-GR"/>
        </w:rPr>
        <w:t xml:space="preserve"> παρουσιάζοντας τα επιμέρους κομμάτια που την αποτελού</w:t>
      </w:r>
      <w:r w:rsidR="00131E7F">
        <w:rPr>
          <w:lang w:val="el-GR"/>
        </w:rPr>
        <w:t>ν, καθώς επίσης και μια συνοπτική αναπαράσταση της ροής της πληροφορίας από τη στιγμή που εισέρχεται στο σύστημα μέχρι την προβολή της στον χρήστη.</w:t>
      </w:r>
    </w:p>
    <w:p w14:paraId="543EE5F9" w14:textId="6AC246BC" w:rsidR="00FF4A33" w:rsidRPr="008D405B" w:rsidRDefault="00752133" w:rsidP="00200451">
      <w:pPr>
        <w:pStyle w:val="ADEText"/>
        <w:rPr>
          <w:lang w:val="el-GR"/>
        </w:rPr>
      </w:pPr>
      <w:r>
        <w:rPr>
          <w:lang w:val="el-GR"/>
        </w:rPr>
        <w:t>Στο τέταρτο κεφάλαιο περιγράφεται η τεχνική διαχείρισης αποτυπωμάτων</w:t>
      </w:r>
      <w:r w:rsidR="00A717FD">
        <w:rPr>
          <w:lang w:val="el-GR"/>
        </w:rPr>
        <w:t xml:space="preserve"> </w:t>
      </w:r>
      <w:r w:rsidR="002F0E9F" w:rsidRPr="002F0E9F">
        <w:rPr>
          <w:i/>
          <w:color w:val="auto"/>
        </w:rPr>
        <w:t>LPRadioScale</w:t>
      </w:r>
      <w:r w:rsidR="002F0E9F" w:rsidRPr="002F0E9F">
        <w:rPr>
          <w:color w:val="FF0000"/>
          <w:lang w:val="el-GR"/>
        </w:rPr>
        <w:t xml:space="preserve"> </w:t>
      </w:r>
      <w:r w:rsidR="00730068">
        <w:rPr>
          <w:lang w:val="el-GR"/>
        </w:rPr>
        <w:t xml:space="preserve">για μεγάλα δεδομένα </w:t>
      </w:r>
      <w:r>
        <w:rPr>
          <w:lang w:val="el-GR"/>
        </w:rPr>
        <w:t xml:space="preserve">αφού πρώτα γίνει μια εισαγωγή στο </w:t>
      </w:r>
      <w:r w:rsidR="00AA0D11" w:rsidRPr="00AA0D11">
        <w:rPr>
          <w:lang w:val="el-GR"/>
        </w:rPr>
        <w:t>πλα</w:t>
      </w:r>
      <w:r w:rsidR="00AA0D11">
        <w:rPr>
          <w:lang w:val="el-GR"/>
        </w:rPr>
        <w:t xml:space="preserve">ίσιο προγραμματισμού </w:t>
      </w:r>
      <w:r w:rsidR="00AA0D11">
        <w:t>Hadoop</w:t>
      </w:r>
      <w:r w:rsidR="00AF3F4B">
        <w:fldChar w:fldCharType="begin"/>
      </w:r>
      <w:r w:rsidR="00AD40BF">
        <w:rPr>
          <w:lang w:val="el-GR"/>
        </w:rPr>
        <w:instrText xml:space="preserve"> ADDIN ZOTERO_ITEM CSL_CITATION {"citationID":"gu7h6cg4s","properties":{"formattedCitation":"[4]","plainCitation":"[4]"},"citationItems":[{"id":13,"uris":["http://zotero.org/users/local/ZPwT1KTx/items/CTJA4PVI"],"uri":["http://zotero.org/users/local/ZPwT1KTx/items/CTJA4PVI"],"itemData":{"id":13,"type":"webpage","title":"Hadoop Homepage","URL":"http://hadoop.apache.org/"}}],"schema":"https://github.com/citation-style-language/schema/raw/master/csl-citation.json"} </w:instrText>
      </w:r>
      <w:r w:rsidR="00AF3F4B">
        <w:fldChar w:fldCharType="separate"/>
      </w:r>
      <w:r w:rsidR="00AF3F4B" w:rsidRPr="00AF3F4B">
        <w:rPr>
          <w:lang w:val="el-GR"/>
        </w:rPr>
        <w:t>[4]</w:t>
      </w:r>
      <w:r w:rsidR="00AF3F4B">
        <w:fldChar w:fldCharType="end"/>
      </w:r>
      <w:r>
        <w:rPr>
          <w:lang w:val="el-GR"/>
        </w:rPr>
        <w:t xml:space="preserve"> </w:t>
      </w:r>
      <w:r w:rsidR="003C41E1">
        <w:rPr>
          <w:lang w:val="el-GR"/>
        </w:rPr>
        <w:t>στο οποίο βασίζεται και</w:t>
      </w:r>
      <w:r>
        <w:rPr>
          <w:lang w:val="el-GR"/>
        </w:rPr>
        <w:t xml:space="preserve"> η τεχνική μας. </w:t>
      </w:r>
    </w:p>
    <w:p w14:paraId="45F3CD8C" w14:textId="7EAEAA8D" w:rsidR="00BF1C6D" w:rsidRDefault="0052163F" w:rsidP="0052163F">
      <w:pPr>
        <w:pStyle w:val="ADEText"/>
        <w:rPr>
          <w:lang w:val="el-GR"/>
        </w:rPr>
      </w:pPr>
      <w:r>
        <w:rPr>
          <w:lang w:val="el-GR"/>
        </w:rPr>
        <w:t xml:space="preserve">Ακολούθως, στο πέμπτο κεφάλαιο θα γίνει εκτενής περιγραφή των εφαρμογών για έξυπνες κινητές συσκευές </w:t>
      </w:r>
      <w:r>
        <w:t>Android</w:t>
      </w:r>
      <w:r w:rsidR="000D206F">
        <w:fldChar w:fldCharType="begin"/>
      </w:r>
      <w:r w:rsidR="00AD40BF">
        <w:rPr>
          <w:lang w:val="el-GR"/>
        </w:rPr>
        <w:instrText xml:space="preserve"> ADDIN ZOTERO_ITEM CSL_CITATION {"citationID":"f3ung82io","properties":{"formattedCitation":"[5]","plainCitation":"[5]"},"citationItems":[{"id":14,"uris":["http://zotero.org/users/local/ZPwT1KTx/items/DAWWB33F"],"uri":["http://zotero.org/users/local/ZPwT1KTx/items/DAWWB33F"],"itemData":{"id":14,"type":"webpage","title":"Android Homepage","URL":"http://www.android.com/"}}],"schema":"https://github.com/citation-style-language/schema/raw/master/csl-citation.json"} </w:instrText>
      </w:r>
      <w:r w:rsidR="000D206F">
        <w:fldChar w:fldCharType="separate"/>
      </w:r>
      <w:r w:rsidR="000D206F" w:rsidRPr="000D206F">
        <w:rPr>
          <w:lang w:val="el-GR"/>
        </w:rPr>
        <w:t>[5]</w:t>
      </w:r>
      <w:r w:rsidR="000D206F">
        <w:fldChar w:fldCharType="end"/>
      </w:r>
      <w:r>
        <w:rPr>
          <w:lang w:val="el-GR"/>
        </w:rPr>
        <w:t xml:space="preserve"> ενώ στο έκτο κεφάλαιο θα αναλυθεί η υποδομή που παρέχει τις διάφορες υπηρεσίες και οι διάφορες διαδικτυακές εφαρμογές.</w:t>
      </w:r>
    </w:p>
    <w:p w14:paraId="33C8676A" w14:textId="0B2A6AA6" w:rsidR="00200451" w:rsidRPr="0052163F" w:rsidRDefault="00BF1C6D" w:rsidP="0052163F">
      <w:pPr>
        <w:pStyle w:val="ADEText"/>
        <w:rPr>
          <w:lang w:val="el-GR"/>
        </w:rPr>
      </w:pPr>
      <w:r>
        <w:rPr>
          <w:lang w:val="el-GR"/>
        </w:rPr>
        <w:t xml:space="preserve">Στη συνέχεια, στο κεφάλαιο 7 θα γίνει μια πειραματική αξιολόγηση του συστήματος, σχετικά όμως μόνο με την τεχνική διαχείρισης των αποτυπωμάτων και την δημιουργία </w:t>
      </w:r>
      <w:proofErr w:type="spellStart"/>
      <w:r>
        <w:rPr>
          <w:lang w:val="el-GR"/>
        </w:rPr>
        <w:t>ραδιοχάρτη</w:t>
      </w:r>
      <w:proofErr w:type="spellEnd"/>
      <w:r>
        <w:rPr>
          <w:lang w:val="el-GR"/>
        </w:rPr>
        <w:t xml:space="preserve"> για μεγάλα δεδομένα.</w:t>
      </w:r>
      <w:r w:rsidR="0052163F">
        <w:rPr>
          <w:lang w:val="el-GR"/>
        </w:rPr>
        <w:t xml:space="preserve">  </w:t>
      </w:r>
    </w:p>
    <w:p w14:paraId="60282823" w14:textId="668000FA" w:rsidR="00D52191" w:rsidRDefault="00C35E5E" w:rsidP="006C1502">
      <w:pPr>
        <w:pStyle w:val="ADEText"/>
        <w:rPr>
          <w:lang w:val="el-GR"/>
        </w:rPr>
      </w:pPr>
      <w:r>
        <w:rPr>
          <w:lang w:val="el-GR"/>
        </w:rPr>
        <w:t>Σ</w:t>
      </w:r>
      <w:r w:rsidR="00B1657C">
        <w:rPr>
          <w:lang w:val="el-GR"/>
        </w:rPr>
        <w:t xml:space="preserve">το </w:t>
      </w:r>
      <w:r>
        <w:rPr>
          <w:lang w:val="el-GR"/>
        </w:rPr>
        <w:t xml:space="preserve">όγδοο και τελευταίο </w:t>
      </w:r>
      <w:r w:rsidR="00B1657C">
        <w:rPr>
          <w:lang w:val="el-GR"/>
        </w:rPr>
        <w:t>κεφάλαιο θα</w:t>
      </w:r>
      <w:r>
        <w:rPr>
          <w:lang w:val="el-GR"/>
        </w:rPr>
        <w:t xml:space="preserve"> παραθέσουμε τα τελικά συμπεράσματα σχετικά με το όλο σύστημα που αναπτύχθηκε καθώς επίσης και μελλοντικές επεκτάσεις και βελτιστοποιήσεις που μπορούν να γίνουν.</w:t>
      </w:r>
    </w:p>
    <w:p w14:paraId="57B27393" w14:textId="77777777" w:rsidR="003357F4" w:rsidRPr="00F77259" w:rsidRDefault="003357F4" w:rsidP="006C1502">
      <w:pPr>
        <w:pStyle w:val="ADEText"/>
        <w:rPr>
          <w:lang w:val="el-GR"/>
        </w:rPr>
      </w:pP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546"/>
        <w:gridCol w:w="7957"/>
      </w:tblGrid>
      <w:tr w:rsidR="00C831F6" w:rsidRPr="00053D82" w14:paraId="780B04EB" w14:textId="77777777" w:rsidTr="00944D07">
        <w:tc>
          <w:tcPr>
            <w:tcW w:w="8719" w:type="dxa"/>
            <w:gridSpan w:val="2"/>
            <w:shd w:val="clear" w:color="auto" w:fill="auto"/>
            <w:vAlign w:val="center"/>
          </w:tcPr>
          <w:p w14:paraId="5FEF3D2E" w14:textId="63A2FA54" w:rsidR="00C831F6" w:rsidRPr="009510D4" w:rsidRDefault="00C831F6" w:rsidP="00944D07">
            <w:pPr>
              <w:pStyle w:val="ADECode"/>
            </w:pPr>
            <w:r w:rsidRPr="006D06C7">
              <w:rPr>
                <w:b/>
              </w:rPr>
              <w:lastRenderedPageBreak/>
              <w:t>Algorithm</w:t>
            </w:r>
            <w:r w:rsidR="0081374D">
              <w:rPr>
                <w:b/>
              </w:rPr>
              <w:t xml:space="preserve"> 4.5</w:t>
            </w:r>
            <w:r w:rsidRPr="006D06C7">
              <w:rPr>
                <w:b/>
              </w:rPr>
              <w:t>:</w:t>
            </w:r>
            <w:r w:rsidRPr="009510D4">
              <w:t xml:space="preserve"> </w:t>
            </w:r>
            <w:r>
              <w:t>Collecting statistics for each Access Point – MAC</w:t>
            </w:r>
          </w:p>
        </w:tc>
      </w:tr>
      <w:tr w:rsidR="00C831F6" w:rsidRPr="00053D82" w14:paraId="65A159B9" w14:textId="77777777" w:rsidTr="00944D07">
        <w:tc>
          <w:tcPr>
            <w:tcW w:w="546" w:type="dxa"/>
            <w:shd w:val="clear" w:color="auto" w:fill="auto"/>
            <w:vAlign w:val="center"/>
          </w:tcPr>
          <w:p w14:paraId="59C8AB33" w14:textId="77777777" w:rsidR="00C831F6" w:rsidRDefault="00C831F6" w:rsidP="00944D07">
            <w:pPr>
              <w:pStyle w:val="ADECode"/>
              <w:spacing w:before="0" w:after="0"/>
              <w:jc w:val="right"/>
              <w:rPr>
                <w:b/>
              </w:rPr>
            </w:pPr>
            <w:r>
              <w:rPr>
                <w:b/>
              </w:rPr>
              <w:t>1:</w:t>
            </w:r>
          </w:p>
          <w:p w14:paraId="025C98E0" w14:textId="77777777" w:rsidR="00C831F6" w:rsidRDefault="00C831F6" w:rsidP="00944D07">
            <w:pPr>
              <w:pStyle w:val="ADECode"/>
              <w:spacing w:before="0" w:after="0"/>
              <w:jc w:val="right"/>
              <w:rPr>
                <w:b/>
              </w:rPr>
            </w:pPr>
            <w:r>
              <w:rPr>
                <w:b/>
              </w:rPr>
              <w:t>2:</w:t>
            </w:r>
          </w:p>
          <w:p w14:paraId="35617895" w14:textId="77777777" w:rsidR="00C831F6" w:rsidRDefault="00C831F6" w:rsidP="00944D07">
            <w:pPr>
              <w:pStyle w:val="ADECode"/>
              <w:spacing w:before="0" w:after="0"/>
              <w:jc w:val="right"/>
              <w:rPr>
                <w:b/>
              </w:rPr>
            </w:pPr>
            <w:r>
              <w:rPr>
                <w:b/>
              </w:rPr>
              <w:t>3:</w:t>
            </w:r>
          </w:p>
          <w:p w14:paraId="775BB03D" w14:textId="77777777" w:rsidR="00C831F6" w:rsidRDefault="00C831F6" w:rsidP="00944D07">
            <w:pPr>
              <w:pStyle w:val="ADECode"/>
              <w:spacing w:before="0" w:after="0"/>
              <w:jc w:val="right"/>
              <w:rPr>
                <w:b/>
              </w:rPr>
            </w:pPr>
            <w:r>
              <w:rPr>
                <w:b/>
              </w:rPr>
              <w:t>4:</w:t>
            </w:r>
          </w:p>
          <w:p w14:paraId="13850947" w14:textId="77777777" w:rsidR="00C831F6" w:rsidRDefault="00C831F6" w:rsidP="00944D07">
            <w:pPr>
              <w:pStyle w:val="ADECode"/>
              <w:spacing w:before="0" w:after="0"/>
              <w:jc w:val="right"/>
              <w:rPr>
                <w:b/>
              </w:rPr>
            </w:pPr>
            <w:r>
              <w:rPr>
                <w:b/>
              </w:rPr>
              <w:t>5:</w:t>
            </w:r>
          </w:p>
          <w:p w14:paraId="2B0ADAF3" w14:textId="32A77383" w:rsidR="00C831F6" w:rsidRDefault="00C831F6" w:rsidP="00065C75">
            <w:pPr>
              <w:pStyle w:val="ADECode"/>
              <w:spacing w:before="0" w:after="0"/>
              <w:jc w:val="right"/>
              <w:rPr>
                <w:b/>
              </w:rPr>
            </w:pPr>
            <w:r>
              <w:rPr>
                <w:b/>
              </w:rPr>
              <w:t>6:</w:t>
            </w:r>
          </w:p>
          <w:p w14:paraId="5A7E5572" w14:textId="77777777" w:rsidR="00C831F6" w:rsidRDefault="00C831F6" w:rsidP="00944D07">
            <w:pPr>
              <w:pStyle w:val="ADECode"/>
              <w:spacing w:before="0" w:after="0"/>
              <w:jc w:val="right"/>
              <w:rPr>
                <w:b/>
              </w:rPr>
            </w:pPr>
            <w:r>
              <w:rPr>
                <w:b/>
              </w:rPr>
              <w:t>7:</w:t>
            </w:r>
          </w:p>
          <w:p w14:paraId="3BA0E6F5" w14:textId="77777777" w:rsidR="00C831F6" w:rsidRDefault="00C831F6" w:rsidP="00944D07">
            <w:pPr>
              <w:pStyle w:val="ADECode"/>
              <w:spacing w:before="0" w:after="0"/>
              <w:jc w:val="right"/>
              <w:rPr>
                <w:b/>
              </w:rPr>
            </w:pPr>
            <w:r>
              <w:rPr>
                <w:b/>
              </w:rPr>
              <w:t>8:</w:t>
            </w:r>
          </w:p>
          <w:p w14:paraId="26C9181A" w14:textId="77777777" w:rsidR="00C831F6" w:rsidRDefault="00C831F6" w:rsidP="00944D07">
            <w:pPr>
              <w:pStyle w:val="ADECode"/>
              <w:spacing w:before="0" w:after="0"/>
              <w:jc w:val="right"/>
              <w:rPr>
                <w:b/>
              </w:rPr>
            </w:pPr>
            <w:r>
              <w:rPr>
                <w:b/>
              </w:rPr>
              <w:t>9:</w:t>
            </w:r>
          </w:p>
          <w:p w14:paraId="0BAE61C9" w14:textId="77777777" w:rsidR="00C831F6" w:rsidRDefault="00C831F6" w:rsidP="00944D07">
            <w:pPr>
              <w:pStyle w:val="ADECode"/>
              <w:spacing w:before="0" w:after="0"/>
              <w:jc w:val="right"/>
              <w:rPr>
                <w:b/>
              </w:rPr>
            </w:pPr>
            <w:r>
              <w:rPr>
                <w:b/>
              </w:rPr>
              <w:t>10:</w:t>
            </w:r>
          </w:p>
          <w:p w14:paraId="3BEA024F" w14:textId="77777777" w:rsidR="00C831F6" w:rsidRDefault="00C831F6" w:rsidP="00944D07">
            <w:pPr>
              <w:pStyle w:val="ADECode"/>
              <w:spacing w:before="0" w:after="0"/>
              <w:jc w:val="right"/>
              <w:rPr>
                <w:b/>
              </w:rPr>
            </w:pPr>
            <w:r>
              <w:rPr>
                <w:b/>
              </w:rPr>
              <w:t>11:</w:t>
            </w:r>
          </w:p>
          <w:p w14:paraId="1B676393" w14:textId="77777777" w:rsidR="00C831F6" w:rsidRDefault="00C831F6" w:rsidP="00944D07">
            <w:pPr>
              <w:pStyle w:val="ADECode"/>
              <w:spacing w:before="0" w:after="0"/>
              <w:jc w:val="right"/>
              <w:rPr>
                <w:b/>
              </w:rPr>
            </w:pPr>
            <w:r>
              <w:rPr>
                <w:b/>
              </w:rPr>
              <w:t>12:</w:t>
            </w:r>
          </w:p>
          <w:p w14:paraId="6863ADD4" w14:textId="77777777" w:rsidR="00C831F6" w:rsidRDefault="00C831F6" w:rsidP="00944D07">
            <w:pPr>
              <w:pStyle w:val="ADECode"/>
              <w:spacing w:before="0" w:after="0"/>
              <w:jc w:val="right"/>
              <w:rPr>
                <w:b/>
              </w:rPr>
            </w:pPr>
          </w:p>
          <w:p w14:paraId="53109D65" w14:textId="77777777" w:rsidR="00C831F6" w:rsidRDefault="00C831F6" w:rsidP="00944D07">
            <w:pPr>
              <w:pStyle w:val="ADECode"/>
              <w:spacing w:before="0" w:after="0"/>
              <w:jc w:val="right"/>
              <w:rPr>
                <w:b/>
              </w:rPr>
            </w:pPr>
            <w:r>
              <w:rPr>
                <w:b/>
              </w:rPr>
              <w:t>13:</w:t>
            </w:r>
          </w:p>
          <w:p w14:paraId="3F72FD70" w14:textId="77777777" w:rsidR="00C831F6" w:rsidRDefault="00C831F6" w:rsidP="00944D07">
            <w:pPr>
              <w:pStyle w:val="ADECode"/>
              <w:spacing w:before="0" w:after="0"/>
              <w:jc w:val="right"/>
              <w:rPr>
                <w:b/>
              </w:rPr>
            </w:pPr>
            <w:r>
              <w:rPr>
                <w:b/>
              </w:rPr>
              <w:t>14:</w:t>
            </w:r>
          </w:p>
          <w:p w14:paraId="3971920C" w14:textId="77777777" w:rsidR="00C831F6" w:rsidRDefault="00C831F6" w:rsidP="00944D07">
            <w:pPr>
              <w:pStyle w:val="ADECode"/>
              <w:spacing w:before="0" w:after="0"/>
              <w:jc w:val="right"/>
              <w:rPr>
                <w:b/>
              </w:rPr>
            </w:pPr>
            <w:r>
              <w:rPr>
                <w:b/>
              </w:rPr>
              <w:t>15:</w:t>
            </w:r>
          </w:p>
          <w:p w14:paraId="5D072428" w14:textId="77777777" w:rsidR="00065C75" w:rsidRDefault="00065C75" w:rsidP="00944D07">
            <w:pPr>
              <w:pStyle w:val="ADECode"/>
              <w:spacing w:before="0" w:after="0"/>
              <w:jc w:val="right"/>
              <w:rPr>
                <w:b/>
              </w:rPr>
            </w:pPr>
          </w:p>
          <w:p w14:paraId="54FCA076" w14:textId="77777777" w:rsidR="00C831F6" w:rsidRDefault="00C831F6" w:rsidP="00944D07">
            <w:pPr>
              <w:pStyle w:val="ADECode"/>
              <w:spacing w:before="0" w:after="0"/>
              <w:jc w:val="right"/>
              <w:rPr>
                <w:b/>
              </w:rPr>
            </w:pPr>
            <w:r>
              <w:rPr>
                <w:b/>
              </w:rPr>
              <w:t>16:</w:t>
            </w:r>
          </w:p>
          <w:p w14:paraId="7AA4C15B" w14:textId="77777777" w:rsidR="00C831F6" w:rsidRDefault="00C831F6" w:rsidP="00944D07">
            <w:pPr>
              <w:pStyle w:val="ADECode"/>
              <w:spacing w:before="0" w:after="0"/>
              <w:jc w:val="right"/>
              <w:rPr>
                <w:b/>
              </w:rPr>
            </w:pPr>
            <w:r>
              <w:rPr>
                <w:b/>
              </w:rPr>
              <w:t>17:</w:t>
            </w:r>
          </w:p>
          <w:p w14:paraId="1D9AAEE1" w14:textId="77777777" w:rsidR="00C831F6" w:rsidRDefault="00C831F6" w:rsidP="00944D07">
            <w:pPr>
              <w:pStyle w:val="ADECode"/>
              <w:spacing w:before="0" w:after="0"/>
              <w:jc w:val="right"/>
              <w:rPr>
                <w:b/>
              </w:rPr>
            </w:pPr>
            <w:r>
              <w:rPr>
                <w:b/>
              </w:rPr>
              <w:t>18:</w:t>
            </w:r>
          </w:p>
          <w:p w14:paraId="5233BA17" w14:textId="77777777" w:rsidR="00C831F6" w:rsidRDefault="00C831F6" w:rsidP="00944D07">
            <w:pPr>
              <w:pStyle w:val="ADECode"/>
              <w:spacing w:before="0" w:after="0"/>
              <w:jc w:val="right"/>
              <w:rPr>
                <w:b/>
              </w:rPr>
            </w:pPr>
            <w:r>
              <w:rPr>
                <w:b/>
              </w:rPr>
              <w:t>19:</w:t>
            </w:r>
          </w:p>
          <w:p w14:paraId="2576E1B8" w14:textId="77777777" w:rsidR="00C831F6" w:rsidRDefault="00C831F6" w:rsidP="00944D07">
            <w:pPr>
              <w:pStyle w:val="ADECode"/>
              <w:spacing w:before="0" w:after="0"/>
              <w:jc w:val="right"/>
              <w:rPr>
                <w:b/>
              </w:rPr>
            </w:pPr>
            <w:r>
              <w:rPr>
                <w:b/>
              </w:rPr>
              <w:t>20:</w:t>
            </w:r>
          </w:p>
          <w:p w14:paraId="2DE1C42C" w14:textId="492F94D0" w:rsidR="004250A4" w:rsidRDefault="00C831F6" w:rsidP="004250A4">
            <w:pPr>
              <w:pStyle w:val="ADECode"/>
              <w:spacing w:before="0" w:after="0"/>
              <w:jc w:val="right"/>
              <w:rPr>
                <w:b/>
              </w:rPr>
            </w:pPr>
            <w:r>
              <w:rPr>
                <w:b/>
              </w:rPr>
              <w:t>21:</w:t>
            </w:r>
          </w:p>
          <w:p w14:paraId="66947F7F" w14:textId="69EC226C" w:rsidR="004250A4" w:rsidRDefault="00C831F6" w:rsidP="004250A4">
            <w:pPr>
              <w:pStyle w:val="ADECode"/>
              <w:spacing w:before="0" w:after="0"/>
              <w:jc w:val="right"/>
              <w:rPr>
                <w:b/>
              </w:rPr>
            </w:pPr>
            <w:r>
              <w:rPr>
                <w:b/>
              </w:rPr>
              <w:t>22:</w:t>
            </w:r>
          </w:p>
          <w:p w14:paraId="21E632B2" w14:textId="77777777" w:rsidR="004250A4" w:rsidRDefault="004250A4" w:rsidP="004250A4">
            <w:pPr>
              <w:pStyle w:val="ADECode"/>
              <w:spacing w:before="0" w:after="0"/>
              <w:jc w:val="right"/>
              <w:rPr>
                <w:b/>
              </w:rPr>
            </w:pPr>
          </w:p>
          <w:p w14:paraId="416CDEAE" w14:textId="08A7A15D" w:rsidR="004250A4" w:rsidRDefault="00C831F6" w:rsidP="004250A4">
            <w:pPr>
              <w:pStyle w:val="ADECode"/>
              <w:spacing w:before="0" w:after="0"/>
              <w:jc w:val="right"/>
              <w:rPr>
                <w:b/>
              </w:rPr>
            </w:pPr>
            <w:r>
              <w:rPr>
                <w:b/>
              </w:rPr>
              <w:t>23:</w:t>
            </w:r>
          </w:p>
          <w:p w14:paraId="508D5DDD" w14:textId="77777777" w:rsidR="00C831F6" w:rsidRDefault="00C831F6" w:rsidP="00944D07">
            <w:pPr>
              <w:pStyle w:val="ADECode"/>
              <w:spacing w:before="0" w:after="0"/>
              <w:jc w:val="right"/>
              <w:rPr>
                <w:b/>
              </w:rPr>
            </w:pPr>
            <w:r>
              <w:rPr>
                <w:b/>
              </w:rPr>
              <w:t>24:</w:t>
            </w:r>
          </w:p>
          <w:p w14:paraId="5A56C0E4" w14:textId="77777777" w:rsidR="00C831F6" w:rsidRDefault="00C831F6" w:rsidP="00944D07">
            <w:pPr>
              <w:pStyle w:val="ADECode"/>
              <w:spacing w:before="0" w:after="0"/>
              <w:jc w:val="right"/>
              <w:rPr>
                <w:b/>
              </w:rPr>
            </w:pPr>
            <w:r>
              <w:rPr>
                <w:b/>
              </w:rPr>
              <w:t>25:</w:t>
            </w:r>
          </w:p>
          <w:p w14:paraId="4D32BEAC" w14:textId="77777777" w:rsidR="00C831F6" w:rsidRDefault="00C831F6" w:rsidP="00944D07">
            <w:pPr>
              <w:pStyle w:val="ADECode"/>
              <w:spacing w:before="0" w:after="0"/>
              <w:jc w:val="right"/>
              <w:rPr>
                <w:b/>
              </w:rPr>
            </w:pPr>
            <w:r>
              <w:rPr>
                <w:b/>
              </w:rPr>
              <w:t>26:</w:t>
            </w:r>
          </w:p>
          <w:p w14:paraId="2EC9B024" w14:textId="77777777" w:rsidR="00C831F6" w:rsidRDefault="00C831F6" w:rsidP="00944D07">
            <w:pPr>
              <w:pStyle w:val="ADECode"/>
              <w:spacing w:before="0" w:after="0"/>
              <w:jc w:val="right"/>
              <w:rPr>
                <w:b/>
              </w:rPr>
            </w:pPr>
            <w:r>
              <w:rPr>
                <w:b/>
              </w:rPr>
              <w:t>27:</w:t>
            </w:r>
          </w:p>
          <w:p w14:paraId="0A771EE3" w14:textId="77777777" w:rsidR="00C831F6" w:rsidRDefault="00C831F6" w:rsidP="00944D07">
            <w:pPr>
              <w:pStyle w:val="ADECode"/>
              <w:spacing w:before="0" w:after="0"/>
              <w:jc w:val="right"/>
              <w:rPr>
                <w:b/>
              </w:rPr>
            </w:pPr>
            <w:r>
              <w:rPr>
                <w:b/>
              </w:rPr>
              <w:t>28:</w:t>
            </w:r>
          </w:p>
          <w:p w14:paraId="16E89AB9" w14:textId="77777777" w:rsidR="00C831F6" w:rsidRDefault="00C831F6" w:rsidP="00944D07">
            <w:pPr>
              <w:pStyle w:val="ADECode"/>
              <w:spacing w:before="0" w:after="0"/>
              <w:jc w:val="right"/>
              <w:rPr>
                <w:b/>
              </w:rPr>
            </w:pPr>
            <w:r>
              <w:rPr>
                <w:b/>
              </w:rPr>
              <w:t>29:</w:t>
            </w:r>
          </w:p>
          <w:p w14:paraId="74845DC8" w14:textId="77777777" w:rsidR="00C831F6" w:rsidRDefault="00C831F6" w:rsidP="00944D07">
            <w:pPr>
              <w:pStyle w:val="ADECode"/>
              <w:spacing w:before="0" w:after="0"/>
              <w:jc w:val="right"/>
              <w:rPr>
                <w:b/>
              </w:rPr>
            </w:pPr>
            <w:r>
              <w:rPr>
                <w:b/>
              </w:rPr>
              <w:t>30:</w:t>
            </w:r>
          </w:p>
          <w:p w14:paraId="150EB2CD" w14:textId="77777777" w:rsidR="00C831F6" w:rsidRDefault="00C831F6" w:rsidP="00944D07">
            <w:pPr>
              <w:pStyle w:val="ADECode"/>
              <w:spacing w:before="0" w:after="0"/>
              <w:jc w:val="right"/>
              <w:rPr>
                <w:b/>
              </w:rPr>
            </w:pPr>
            <w:r>
              <w:rPr>
                <w:b/>
              </w:rPr>
              <w:t>31:</w:t>
            </w:r>
          </w:p>
          <w:p w14:paraId="6FEE20BC" w14:textId="77777777" w:rsidR="00C831F6" w:rsidRDefault="00C831F6" w:rsidP="00944D07">
            <w:pPr>
              <w:pStyle w:val="ADECode"/>
              <w:spacing w:before="0" w:after="0"/>
              <w:jc w:val="right"/>
              <w:rPr>
                <w:b/>
              </w:rPr>
            </w:pPr>
            <w:r>
              <w:rPr>
                <w:b/>
              </w:rPr>
              <w:t>32:</w:t>
            </w:r>
          </w:p>
          <w:p w14:paraId="3B45692C" w14:textId="77777777" w:rsidR="00C831F6" w:rsidRDefault="00C831F6" w:rsidP="00263E3E">
            <w:pPr>
              <w:pStyle w:val="ADECode"/>
              <w:spacing w:before="0" w:after="0"/>
              <w:jc w:val="right"/>
              <w:rPr>
                <w:b/>
              </w:rPr>
            </w:pPr>
            <w:r>
              <w:rPr>
                <w:b/>
              </w:rPr>
              <w:t>33:</w:t>
            </w:r>
          </w:p>
          <w:p w14:paraId="077B60AF" w14:textId="77777777" w:rsidR="00FA7FAC" w:rsidRDefault="00065C75" w:rsidP="00065C75">
            <w:pPr>
              <w:pStyle w:val="ADECode"/>
              <w:spacing w:before="0" w:after="0"/>
              <w:jc w:val="right"/>
              <w:rPr>
                <w:b/>
              </w:rPr>
            </w:pPr>
            <w:r>
              <w:rPr>
                <w:b/>
              </w:rPr>
              <w:t>34:</w:t>
            </w:r>
          </w:p>
          <w:p w14:paraId="636EF800" w14:textId="0772E5E9" w:rsidR="00065C75" w:rsidRPr="006D06C7" w:rsidRDefault="00065C75" w:rsidP="00065C75">
            <w:pPr>
              <w:pStyle w:val="ADECode"/>
              <w:spacing w:before="0" w:after="0"/>
              <w:jc w:val="right"/>
              <w:rPr>
                <w:b/>
              </w:rPr>
            </w:pPr>
          </w:p>
        </w:tc>
        <w:tc>
          <w:tcPr>
            <w:tcW w:w="8173" w:type="dxa"/>
            <w:shd w:val="clear" w:color="auto" w:fill="auto"/>
            <w:vAlign w:val="center"/>
          </w:tcPr>
          <w:p w14:paraId="332CFDE7" w14:textId="1B8EDA66" w:rsidR="00C831F6" w:rsidRDefault="000732C5" w:rsidP="00944D07">
            <w:pPr>
              <w:pStyle w:val="ADECode"/>
              <w:spacing w:before="0" w:after="0"/>
              <w:rPr>
                <w:b/>
                <w:smallCaps/>
              </w:rPr>
            </w:pPr>
            <w:r>
              <w:rPr>
                <w:b/>
              </w:rPr>
              <w:t xml:space="preserve">------------------------------  </w:t>
            </w:r>
            <w:r w:rsidR="00C831F6">
              <w:rPr>
                <w:b/>
              </w:rPr>
              <w:t xml:space="preserve">Class </w:t>
            </w:r>
            <w:r w:rsidR="00C831F6" w:rsidRPr="008B3C26">
              <w:rPr>
                <w:b/>
                <w:smallCaps/>
              </w:rPr>
              <w:t>Mapper</w:t>
            </w:r>
            <w:r>
              <w:rPr>
                <w:b/>
                <w:smallCaps/>
              </w:rPr>
              <w:t xml:space="preserve">  ---------------------------</w:t>
            </w:r>
          </w:p>
          <w:p w14:paraId="6CED4BCC" w14:textId="291CC649" w:rsidR="00C831F6" w:rsidRPr="00C831F6" w:rsidRDefault="00C831F6" w:rsidP="00944D07">
            <w:pPr>
              <w:pStyle w:val="ADECode"/>
              <w:spacing w:before="0" w:after="0"/>
            </w:pPr>
            <w:r w:rsidRPr="00C831F6">
              <w:tab/>
              <w:t xml:space="preserve">Set </w:t>
            </w:r>
            <w:proofErr w:type="spellStart"/>
            <w:r w:rsidR="007303D4">
              <w:t>ValidMACs</w:t>
            </w:r>
            <w:proofErr w:type="spellEnd"/>
            <w:r w:rsidR="005C5316">
              <w:t>;</w:t>
            </w:r>
          </w:p>
          <w:p w14:paraId="5335212C" w14:textId="082FC28E" w:rsidR="00C831F6" w:rsidRDefault="00C831F6" w:rsidP="00944D07">
            <w:pPr>
              <w:pStyle w:val="ADECode"/>
              <w:spacing w:before="0" w:after="0"/>
              <w:rPr>
                <w:b/>
              </w:rPr>
            </w:pPr>
            <w:r>
              <w:rPr>
                <w:b/>
              </w:rPr>
              <w:t xml:space="preserve">Function </w:t>
            </w:r>
            <w:r w:rsidRPr="00C831F6">
              <w:rPr>
                <w:b/>
                <w:smallCaps/>
              </w:rPr>
              <w:t>Setup</w:t>
            </w:r>
            <w:r>
              <w:rPr>
                <w:b/>
              </w:rPr>
              <w:t>()</w:t>
            </w:r>
          </w:p>
          <w:p w14:paraId="25592606" w14:textId="77777777" w:rsidR="007303D4" w:rsidRDefault="007303D4" w:rsidP="00944D07">
            <w:pPr>
              <w:pStyle w:val="ADECode"/>
              <w:spacing w:before="0" w:after="0"/>
            </w:pPr>
            <w:r w:rsidRPr="007303D4">
              <w:tab/>
            </w:r>
            <w:r w:rsidRPr="007303D4">
              <w:rPr>
                <w:b/>
              </w:rPr>
              <w:t>for each</w:t>
            </w:r>
            <w:r>
              <w:t xml:space="preserve"> MAC </w:t>
            </w:r>
            <w:r w:rsidRPr="007303D4">
              <w:rPr>
                <w:b/>
              </w:rPr>
              <w:t>in</w:t>
            </w:r>
            <w:r>
              <w:t xml:space="preserve"> </w:t>
            </w:r>
            <w:r w:rsidRPr="007303D4">
              <w:rPr>
                <w:i/>
              </w:rPr>
              <w:t>MR-2</w:t>
            </w:r>
            <w:r>
              <w:t xml:space="preserve"> output:</w:t>
            </w:r>
          </w:p>
          <w:p w14:paraId="2B4764A8" w14:textId="5AF7F54E" w:rsidR="00C831F6" w:rsidRPr="007303D4" w:rsidRDefault="007303D4" w:rsidP="00944D07">
            <w:pPr>
              <w:pStyle w:val="ADECode"/>
              <w:spacing w:before="0" w:after="0"/>
            </w:pPr>
            <w:r>
              <w:tab/>
            </w:r>
            <w:r>
              <w:tab/>
            </w:r>
            <w:proofErr w:type="spellStart"/>
            <w:r>
              <w:t>ValidMACs.put</w:t>
            </w:r>
            <w:proofErr w:type="spellEnd"/>
            <w:r>
              <w:t xml:space="preserve">(MAC); </w:t>
            </w:r>
          </w:p>
          <w:p w14:paraId="601561F4" w14:textId="77777777" w:rsidR="00C831F6" w:rsidRDefault="00C831F6" w:rsidP="00944D07">
            <w:pPr>
              <w:pStyle w:val="ADECode"/>
              <w:spacing w:before="0" w:after="0"/>
              <w:rPr>
                <w:b/>
              </w:rPr>
            </w:pPr>
            <w:r w:rsidRPr="00A163DC">
              <w:rPr>
                <w:b/>
              </w:rPr>
              <w:t xml:space="preserve">Function </w:t>
            </w:r>
            <w:r w:rsidRPr="00A163DC">
              <w:rPr>
                <w:b/>
                <w:smallCaps/>
              </w:rPr>
              <w:t>Map</w:t>
            </w:r>
            <w:r w:rsidRPr="00A163DC">
              <w:rPr>
                <w:b/>
              </w:rPr>
              <w:t>(k, v)</w:t>
            </w:r>
          </w:p>
          <w:p w14:paraId="06EF88EA" w14:textId="4E3A0960" w:rsidR="00666F1D" w:rsidRDefault="00666F1D" w:rsidP="00944D07">
            <w:pPr>
              <w:pStyle w:val="ADECode"/>
              <w:spacing w:before="0" w:after="0"/>
            </w:pPr>
            <w:r>
              <w:rPr>
                <w:b/>
              </w:rPr>
              <w:tab/>
              <w:t>if</w:t>
            </w:r>
            <w:r>
              <w:t>(!</w:t>
            </w:r>
            <w:proofErr w:type="spellStart"/>
            <w:r>
              <w:t>ValidMACs.contains</w:t>
            </w:r>
            <w:proofErr w:type="spellEnd"/>
            <w:r>
              <w:t>(v.MAC)):</w:t>
            </w:r>
          </w:p>
          <w:p w14:paraId="23867A39" w14:textId="62E39512" w:rsidR="00666F1D" w:rsidRPr="00666F1D" w:rsidRDefault="00666F1D" w:rsidP="00944D07">
            <w:pPr>
              <w:pStyle w:val="ADECode"/>
              <w:spacing w:before="0" w:after="0"/>
            </w:pPr>
            <w:r>
              <w:tab/>
            </w:r>
            <w:r>
              <w:tab/>
            </w:r>
            <w:r w:rsidRPr="00666F1D">
              <w:rPr>
                <w:b/>
              </w:rPr>
              <w:t>exit</w:t>
            </w:r>
            <w:r>
              <w:t>;</w:t>
            </w:r>
          </w:p>
          <w:p w14:paraId="2F5BC215" w14:textId="4C053A54" w:rsidR="00C831F6" w:rsidRDefault="00C831F6" w:rsidP="00944D07">
            <w:pPr>
              <w:pStyle w:val="ADECode"/>
              <w:spacing w:before="0" w:after="0"/>
            </w:pPr>
            <w:r>
              <w:tab/>
              <w:t xml:space="preserve">key = </w:t>
            </w:r>
            <w:proofErr w:type="spellStart"/>
            <w:r>
              <w:t>getKey</w:t>
            </w:r>
            <w:proofErr w:type="spellEnd"/>
            <w:r>
              <w:t>(</w:t>
            </w:r>
            <w:proofErr w:type="spellStart"/>
            <w:r w:rsidR="00607383">
              <w:rPr>
                <w:i/>
              </w:rPr>
              <w:t>v.X</w:t>
            </w:r>
            <w:proofErr w:type="spellEnd"/>
            <w:r w:rsidR="00607383">
              <w:rPr>
                <w:i/>
              </w:rPr>
              <w:t xml:space="preserve">, </w:t>
            </w:r>
            <w:proofErr w:type="spellStart"/>
            <w:r w:rsidR="00607383">
              <w:rPr>
                <w:i/>
              </w:rPr>
              <w:t>v.Y</w:t>
            </w:r>
            <w:proofErr w:type="spellEnd"/>
            <w:r w:rsidR="00607383">
              <w:rPr>
                <w:i/>
              </w:rPr>
              <w:t xml:space="preserve">, </w:t>
            </w:r>
            <w:proofErr w:type="spellStart"/>
            <w:r w:rsidRPr="00EA1D03">
              <w:rPr>
                <w:i/>
              </w:rPr>
              <w:t>v.H</w:t>
            </w:r>
            <w:proofErr w:type="spellEnd"/>
            <w:r w:rsidR="00607383">
              <w:rPr>
                <w:i/>
              </w:rPr>
              <w:t xml:space="preserve">, </w:t>
            </w:r>
            <w:proofErr w:type="spellStart"/>
            <w:r w:rsidR="00607383">
              <w:rPr>
                <w:i/>
              </w:rPr>
              <w:t>v.T</w:t>
            </w:r>
            <w:proofErr w:type="spellEnd"/>
            <w:r>
              <w:t>);</w:t>
            </w:r>
          </w:p>
          <w:p w14:paraId="6E315D71" w14:textId="42285522" w:rsidR="00C831F6" w:rsidRDefault="00C831F6" w:rsidP="00944D07">
            <w:pPr>
              <w:pStyle w:val="ADECode"/>
              <w:spacing w:before="0" w:after="0"/>
            </w:pPr>
            <w:r>
              <w:tab/>
              <w:t xml:space="preserve">Emit(key, </w:t>
            </w:r>
            <w:r w:rsidR="00E22AB1">
              <w:t xml:space="preserve">&lt;v.MAC, </w:t>
            </w:r>
            <w:proofErr w:type="spellStart"/>
            <w:r>
              <w:t>v.DB</w:t>
            </w:r>
            <w:proofErr w:type="spellEnd"/>
            <w:r w:rsidR="00E22AB1">
              <w:t xml:space="preserve">&gt; </w:t>
            </w:r>
            <w:r>
              <w:t>);</w:t>
            </w:r>
            <w:r w:rsidR="00926E86">
              <w:tab/>
            </w:r>
            <w:r>
              <w:tab/>
            </w:r>
            <w:r w:rsidR="006A388A">
              <w:tab/>
            </w:r>
            <w:r>
              <w:t>// group 1</w:t>
            </w:r>
          </w:p>
          <w:p w14:paraId="76DAB2A1" w14:textId="72680F02" w:rsidR="00C831F6" w:rsidRDefault="00C831F6" w:rsidP="00944D07">
            <w:pPr>
              <w:pStyle w:val="ADECode"/>
              <w:spacing w:before="0" w:after="0"/>
            </w:pPr>
            <w:r>
              <w:tab/>
              <w:t xml:space="preserve">key = </w:t>
            </w:r>
            <w:proofErr w:type="spellStart"/>
            <w:r w:rsidR="00926E86">
              <w:t>getKey</w:t>
            </w:r>
            <w:proofErr w:type="spellEnd"/>
            <w:r w:rsidR="00926E86">
              <w:t>(</w:t>
            </w:r>
            <w:proofErr w:type="spellStart"/>
            <w:r w:rsidR="00926E86">
              <w:rPr>
                <w:i/>
              </w:rPr>
              <w:t>v.X</w:t>
            </w:r>
            <w:proofErr w:type="spellEnd"/>
            <w:r w:rsidR="00926E86">
              <w:rPr>
                <w:i/>
              </w:rPr>
              <w:t xml:space="preserve">, </w:t>
            </w:r>
            <w:proofErr w:type="spellStart"/>
            <w:r w:rsidR="00926E86">
              <w:rPr>
                <w:i/>
              </w:rPr>
              <w:t>v.Y</w:t>
            </w:r>
            <w:proofErr w:type="spellEnd"/>
            <w:r w:rsidR="00926E86">
              <w:rPr>
                <w:i/>
              </w:rPr>
              <w:t xml:space="preserve">, </w:t>
            </w:r>
            <w:proofErr w:type="spellStart"/>
            <w:r w:rsidR="00926E86" w:rsidRPr="00EA1D03">
              <w:rPr>
                <w:i/>
              </w:rPr>
              <w:t>v.H</w:t>
            </w:r>
            <w:proofErr w:type="spellEnd"/>
            <w:r w:rsidR="00926E86">
              <w:rPr>
                <w:i/>
              </w:rPr>
              <w:t>, -1</w:t>
            </w:r>
            <w:r w:rsidR="00926E86">
              <w:t>);</w:t>
            </w:r>
          </w:p>
          <w:p w14:paraId="3F03D0FC" w14:textId="23E98EBC" w:rsidR="00C831F6" w:rsidRDefault="00C831F6" w:rsidP="00944D07">
            <w:pPr>
              <w:pStyle w:val="ADECode"/>
              <w:spacing w:before="0" w:after="0"/>
            </w:pPr>
            <w:r>
              <w:tab/>
              <w:t>Emit(</w:t>
            </w:r>
            <w:r w:rsidR="00672212">
              <w:t xml:space="preserve">key, </w:t>
            </w:r>
            <w:proofErr w:type="spellStart"/>
            <w:r w:rsidR="00672212">
              <w:t>v.T</w:t>
            </w:r>
            <w:proofErr w:type="spellEnd"/>
            <w:r>
              <w:t>);</w:t>
            </w:r>
            <w:r>
              <w:tab/>
            </w:r>
            <w:r>
              <w:tab/>
            </w:r>
            <w:r w:rsidR="00926E86">
              <w:tab/>
            </w:r>
            <w:r w:rsidR="00926E86">
              <w:tab/>
            </w:r>
            <w:r>
              <w:t>// group 2</w:t>
            </w:r>
          </w:p>
          <w:p w14:paraId="10752F30" w14:textId="77777777" w:rsidR="00C831F6" w:rsidRDefault="00C831F6" w:rsidP="00944D07">
            <w:pPr>
              <w:pStyle w:val="ADECode"/>
              <w:spacing w:before="0" w:after="0"/>
            </w:pPr>
          </w:p>
          <w:p w14:paraId="62C506F0" w14:textId="56E8FDFB" w:rsidR="000732C5" w:rsidRDefault="000732C5" w:rsidP="000732C5">
            <w:pPr>
              <w:pStyle w:val="ADECode"/>
              <w:spacing w:before="0" w:after="0"/>
              <w:rPr>
                <w:b/>
                <w:smallCaps/>
              </w:rPr>
            </w:pPr>
            <w:r>
              <w:rPr>
                <w:b/>
              </w:rPr>
              <w:t xml:space="preserve">------------------------------  Class </w:t>
            </w:r>
            <w:proofErr w:type="spellStart"/>
            <w:r>
              <w:rPr>
                <w:b/>
                <w:smallCaps/>
              </w:rPr>
              <w:t>Partitioner</w:t>
            </w:r>
            <w:proofErr w:type="spellEnd"/>
            <w:r>
              <w:rPr>
                <w:b/>
                <w:smallCaps/>
              </w:rPr>
              <w:t xml:space="preserve">  -----------------------</w:t>
            </w:r>
          </w:p>
          <w:p w14:paraId="5B525D4D" w14:textId="6DA670F9" w:rsidR="00C831F6" w:rsidRPr="00EF4D24" w:rsidRDefault="00C831F6" w:rsidP="00F402CD">
            <w:pPr>
              <w:pStyle w:val="ADECode"/>
              <w:spacing w:before="0" w:after="0"/>
              <w:rPr>
                <w:b/>
              </w:rPr>
            </w:pPr>
            <w:r w:rsidRPr="00DA69B1">
              <w:rPr>
                <w:b/>
              </w:rPr>
              <w:t xml:space="preserve">Function </w:t>
            </w:r>
            <w:proofErr w:type="spellStart"/>
            <w:r w:rsidRPr="00DA69B1">
              <w:rPr>
                <w:b/>
                <w:smallCaps/>
              </w:rPr>
              <w:t>LPCustomPartitioner</w:t>
            </w:r>
            <w:proofErr w:type="spellEnd"/>
            <w:r>
              <w:rPr>
                <w:b/>
              </w:rPr>
              <w:t>(k</w:t>
            </w:r>
            <w:r w:rsidRPr="00DA69B1">
              <w:rPr>
                <w:b/>
              </w:rPr>
              <w:t xml:space="preserve">, </w:t>
            </w:r>
            <w:r>
              <w:rPr>
                <w:b/>
              </w:rPr>
              <w:t>v</w:t>
            </w:r>
            <w:r w:rsidRPr="00DA69B1">
              <w:rPr>
                <w:b/>
              </w:rPr>
              <w:t xml:space="preserve">, </w:t>
            </w:r>
            <w:proofErr w:type="spellStart"/>
            <w:r w:rsidR="009A56A0">
              <w:rPr>
                <w:b/>
              </w:rPr>
              <w:t>num_of_reducers</w:t>
            </w:r>
            <w:proofErr w:type="spellEnd"/>
            <w:r w:rsidRPr="00DA69B1">
              <w:rPr>
                <w:b/>
              </w:rPr>
              <w:t>)</w:t>
            </w:r>
          </w:p>
          <w:p w14:paraId="01D23AE7" w14:textId="20B3EB56" w:rsidR="00C831F6" w:rsidRDefault="00C831F6" w:rsidP="00944D07">
            <w:pPr>
              <w:pStyle w:val="ADECode"/>
              <w:spacing w:before="0" w:after="0"/>
            </w:pPr>
            <w:r>
              <w:tab/>
              <w:t xml:space="preserve">assign to Reducer# using only </w:t>
            </w:r>
            <w:proofErr w:type="spellStart"/>
            <w:r w:rsidR="00AA1A37">
              <w:t>k.X,k.Y,k.H</w:t>
            </w:r>
            <w:proofErr w:type="spellEnd"/>
          </w:p>
          <w:p w14:paraId="792A60EB" w14:textId="77777777" w:rsidR="00C831F6" w:rsidRDefault="00C831F6" w:rsidP="00944D07">
            <w:pPr>
              <w:pStyle w:val="ADECode"/>
              <w:spacing w:before="0" w:after="0"/>
            </w:pPr>
          </w:p>
          <w:p w14:paraId="6BA0A24F" w14:textId="48E785E1" w:rsidR="00FC36B5" w:rsidRDefault="00FC36B5" w:rsidP="00FC36B5">
            <w:pPr>
              <w:pStyle w:val="ADECode"/>
              <w:spacing w:before="0" w:after="0"/>
              <w:rPr>
                <w:b/>
                <w:smallCaps/>
              </w:rPr>
            </w:pPr>
            <w:r>
              <w:rPr>
                <w:b/>
              </w:rPr>
              <w:t xml:space="preserve">------------------------------  Class </w:t>
            </w:r>
            <w:r w:rsidRPr="00E521C7">
              <w:rPr>
                <w:b/>
                <w:smallCaps/>
              </w:rPr>
              <w:t>Reducer</w:t>
            </w:r>
            <w:r>
              <w:rPr>
                <w:b/>
                <w:smallCaps/>
              </w:rPr>
              <w:t xml:space="preserve">  -------------------------</w:t>
            </w:r>
          </w:p>
          <w:p w14:paraId="72B06945" w14:textId="77777777" w:rsidR="003B4724" w:rsidRDefault="00C831F6" w:rsidP="00A45DA5">
            <w:pPr>
              <w:pStyle w:val="ADECode"/>
              <w:spacing w:before="0" w:after="0"/>
            </w:pPr>
            <w:r w:rsidRPr="00C90B8E">
              <w:tab/>
            </w:r>
            <w:r w:rsidR="00A163FD">
              <w:t xml:space="preserve">Set </w:t>
            </w:r>
            <w:proofErr w:type="spellStart"/>
            <w:r w:rsidR="00A163FD">
              <w:t>ValidMACs</w:t>
            </w:r>
            <w:proofErr w:type="spellEnd"/>
            <w:r w:rsidR="00A163FD">
              <w:t>;</w:t>
            </w:r>
            <w:r w:rsidR="00C97214">
              <w:t xml:space="preserve"> </w:t>
            </w:r>
          </w:p>
          <w:p w14:paraId="2DC598CA" w14:textId="48EBAD34" w:rsidR="00A45DA5" w:rsidRDefault="003B4724" w:rsidP="00A45DA5">
            <w:pPr>
              <w:pStyle w:val="ADECode"/>
              <w:spacing w:before="0" w:after="0"/>
            </w:pPr>
            <w:r>
              <w:tab/>
            </w:r>
            <w:proofErr w:type="spellStart"/>
            <w:r w:rsidR="00C97214">
              <w:t>TreeMap</w:t>
            </w:r>
            <w:proofErr w:type="spellEnd"/>
            <w:r w:rsidR="00277078">
              <w:t>&lt;&gt;</w:t>
            </w:r>
            <w:r w:rsidR="00C97214">
              <w:t xml:space="preserve"> </w:t>
            </w:r>
            <w:proofErr w:type="spellStart"/>
            <w:r w:rsidR="00C97214">
              <w:t>currentXYMacs</w:t>
            </w:r>
            <w:proofErr w:type="spellEnd"/>
            <w:r w:rsidR="00C97214">
              <w:t>;</w:t>
            </w:r>
            <w:r>
              <w:t xml:space="preserve"> </w:t>
            </w:r>
            <w:proofErr w:type="spellStart"/>
            <w:r>
              <w:t>HashMap</w:t>
            </w:r>
            <w:proofErr w:type="spellEnd"/>
            <w:r>
              <w:t xml:space="preserve">&lt;&gt; </w:t>
            </w:r>
            <w:proofErr w:type="spellStart"/>
            <w:r>
              <w:t>currentXYCounters</w:t>
            </w:r>
            <w:proofErr w:type="spellEnd"/>
            <w:r>
              <w:t>;</w:t>
            </w:r>
          </w:p>
          <w:p w14:paraId="14C2506A" w14:textId="6C31182F" w:rsidR="00C831F6" w:rsidRDefault="00A45DA5" w:rsidP="001C6674">
            <w:pPr>
              <w:pStyle w:val="ADECode"/>
              <w:spacing w:before="0" w:after="0"/>
            </w:pPr>
            <w:r>
              <w:tab/>
            </w:r>
            <w:proofErr w:type="spellStart"/>
            <w:r w:rsidR="001C6674">
              <w:t>Var</w:t>
            </w:r>
            <w:proofErr w:type="spellEnd"/>
            <w:r w:rsidR="001C6674">
              <w:t xml:space="preserve"> </w:t>
            </w:r>
            <w:proofErr w:type="spellStart"/>
            <w:r w:rsidR="001C6674">
              <w:t>currentBatchSize</w:t>
            </w:r>
            <w:proofErr w:type="spellEnd"/>
            <w:r w:rsidR="00C831F6">
              <w:t xml:space="preserve"> = </w:t>
            </w:r>
            <w:r w:rsidR="001C6674">
              <w:t>-1</w:t>
            </w:r>
            <w:r w:rsidR="00C831F6">
              <w:t xml:space="preserve">; </w:t>
            </w:r>
            <w:proofErr w:type="spellStart"/>
            <w:r w:rsidR="001C6674">
              <w:t>consumedBatchSize</w:t>
            </w:r>
            <w:proofErr w:type="spellEnd"/>
            <w:r w:rsidR="00C831F6">
              <w:t xml:space="preserve"> = </w:t>
            </w:r>
            <w:r w:rsidR="001C6674">
              <w:t>-1</w:t>
            </w:r>
            <w:r w:rsidR="00C831F6">
              <w:t>;</w:t>
            </w:r>
          </w:p>
          <w:p w14:paraId="2B209100" w14:textId="77777777" w:rsidR="00063C3D" w:rsidRDefault="00063C3D" w:rsidP="00063C3D">
            <w:pPr>
              <w:pStyle w:val="ADECode"/>
              <w:spacing w:before="0" w:after="0"/>
              <w:rPr>
                <w:b/>
              </w:rPr>
            </w:pPr>
            <w:r>
              <w:rPr>
                <w:b/>
              </w:rPr>
              <w:t xml:space="preserve">Function </w:t>
            </w:r>
            <w:r w:rsidRPr="00C831F6">
              <w:rPr>
                <w:b/>
                <w:smallCaps/>
              </w:rPr>
              <w:t>Setup</w:t>
            </w:r>
            <w:r>
              <w:rPr>
                <w:b/>
              </w:rPr>
              <w:t>()</w:t>
            </w:r>
          </w:p>
          <w:p w14:paraId="1B676E44" w14:textId="77777777" w:rsidR="00063C3D" w:rsidRDefault="00063C3D" w:rsidP="00063C3D">
            <w:pPr>
              <w:pStyle w:val="ADECode"/>
              <w:spacing w:before="0" w:after="0"/>
            </w:pPr>
            <w:r w:rsidRPr="007303D4">
              <w:tab/>
            </w:r>
            <w:r w:rsidRPr="007303D4">
              <w:rPr>
                <w:b/>
              </w:rPr>
              <w:t>for each</w:t>
            </w:r>
            <w:r>
              <w:t xml:space="preserve"> MAC </w:t>
            </w:r>
            <w:r w:rsidRPr="007303D4">
              <w:rPr>
                <w:b/>
              </w:rPr>
              <w:t>in</w:t>
            </w:r>
            <w:r>
              <w:t xml:space="preserve"> </w:t>
            </w:r>
            <w:r w:rsidRPr="007303D4">
              <w:rPr>
                <w:i/>
              </w:rPr>
              <w:t>MR-2</w:t>
            </w:r>
            <w:r>
              <w:t xml:space="preserve"> output:</w:t>
            </w:r>
          </w:p>
          <w:p w14:paraId="75FAA1DD" w14:textId="69FDE232" w:rsidR="00063C3D" w:rsidRDefault="00063C3D" w:rsidP="00063C3D">
            <w:pPr>
              <w:pStyle w:val="ADECode"/>
              <w:spacing w:before="0" w:after="0"/>
            </w:pPr>
            <w:r>
              <w:tab/>
            </w:r>
            <w:r>
              <w:tab/>
            </w:r>
            <w:proofErr w:type="spellStart"/>
            <w:r>
              <w:t>ValidMACs.put</w:t>
            </w:r>
            <w:proofErr w:type="spellEnd"/>
            <w:r>
              <w:t>(MAC);</w:t>
            </w:r>
          </w:p>
          <w:p w14:paraId="67BA0667" w14:textId="77777777" w:rsidR="004250A4" w:rsidRPr="00C90B8E" w:rsidRDefault="004250A4" w:rsidP="00063C3D">
            <w:pPr>
              <w:pStyle w:val="ADECode"/>
              <w:spacing w:before="0" w:after="0"/>
            </w:pPr>
          </w:p>
          <w:p w14:paraId="7D93B3D8" w14:textId="77777777" w:rsidR="00C831F6" w:rsidRDefault="00C831F6" w:rsidP="00944D07">
            <w:pPr>
              <w:pStyle w:val="ADECode"/>
              <w:spacing w:before="0" w:after="0"/>
              <w:rPr>
                <w:b/>
              </w:rPr>
            </w:pPr>
            <w:r w:rsidRPr="005B72E3">
              <w:rPr>
                <w:b/>
              </w:rPr>
              <w:t xml:space="preserve">Function </w:t>
            </w:r>
            <w:r w:rsidRPr="005B72E3">
              <w:rPr>
                <w:b/>
                <w:smallCaps/>
              </w:rPr>
              <w:t>Reduce</w:t>
            </w:r>
            <w:r w:rsidRPr="005B72E3">
              <w:rPr>
                <w:b/>
              </w:rPr>
              <w:t>(k, v)</w:t>
            </w:r>
          </w:p>
          <w:p w14:paraId="26674E4C" w14:textId="1C9E9A37" w:rsidR="00C831F6" w:rsidRDefault="00C831F6" w:rsidP="00944D07">
            <w:pPr>
              <w:pStyle w:val="ADECode"/>
              <w:spacing w:before="0" w:after="0"/>
            </w:pPr>
            <w:r>
              <w:tab/>
            </w:r>
            <w:r w:rsidRPr="00A52B52">
              <w:rPr>
                <w:b/>
              </w:rPr>
              <w:t>if</w:t>
            </w:r>
            <w:r w:rsidR="00306B01">
              <w:t>(</w:t>
            </w:r>
            <w:proofErr w:type="spellStart"/>
            <w:r w:rsidR="00306B01">
              <w:t>k.T</w:t>
            </w:r>
            <w:proofErr w:type="spellEnd"/>
            <w:r w:rsidR="00306B01">
              <w:t xml:space="preserve"> == -1</w:t>
            </w:r>
            <w:r>
              <w:t>):</w:t>
            </w:r>
            <w:r w:rsidR="00306B01">
              <w:t xml:space="preserve"> </w:t>
            </w:r>
            <w:r w:rsidR="00306B01">
              <w:tab/>
            </w:r>
            <w:r w:rsidR="00306B01">
              <w:tab/>
            </w:r>
            <w:r w:rsidR="00306B01">
              <w:tab/>
            </w:r>
            <w:r w:rsidR="00306B01">
              <w:tab/>
              <w:t>// group 2</w:t>
            </w:r>
          </w:p>
          <w:p w14:paraId="64337194" w14:textId="5F6B9401" w:rsidR="00C831F6" w:rsidRDefault="00C831F6" w:rsidP="00944D07">
            <w:pPr>
              <w:pStyle w:val="ADECode"/>
              <w:spacing w:before="0" w:after="0"/>
            </w:pPr>
            <w:r>
              <w:tab/>
            </w:r>
            <w:r>
              <w:tab/>
            </w:r>
            <w:proofErr w:type="spellStart"/>
            <w:r w:rsidR="00CE1F3D">
              <w:t>currentXYMacs.clear</w:t>
            </w:r>
            <w:proofErr w:type="spellEnd"/>
            <w:r w:rsidR="00CE1F3D">
              <w:t>();</w:t>
            </w:r>
            <w:proofErr w:type="spellStart"/>
            <w:r w:rsidR="00CE1F3D">
              <w:t>currentXYCounters.clear</w:t>
            </w:r>
            <w:proofErr w:type="spellEnd"/>
            <w:r w:rsidR="00CE1F3D">
              <w:t>();</w:t>
            </w:r>
          </w:p>
          <w:p w14:paraId="7A2B75A6" w14:textId="404C86A4" w:rsidR="007C7825" w:rsidRDefault="007C7825" w:rsidP="00944D07">
            <w:pPr>
              <w:pStyle w:val="ADECode"/>
              <w:spacing w:before="0" w:after="0"/>
            </w:pPr>
            <w:r>
              <w:tab/>
            </w:r>
            <w:r>
              <w:tab/>
            </w:r>
            <w:proofErr w:type="spellStart"/>
            <w:r>
              <w:t>currentBatchSize</w:t>
            </w:r>
            <w:proofErr w:type="spellEnd"/>
            <w:r>
              <w:t xml:space="preserve"> = </w:t>
            </w:r>
            <w:proofErr w:type="spellStart"/>
            <w:r>
              <w:t>Unique</w:t>
            </w:r>
            <w:r w:rsidR="00AE7388">
              <w:t>Timestamp</w:t>
            </w:r>
            <w:r>
              <w:t>sInList</w:t>
            </w:r>
            <w:proofErr w:type="spellEnd"/>
            <w:r>
              <w:t>(v)</w:t>
            </w:r>
            <w:r w:rsidR="00EE4237">
              <w:t>;</w:t>
            </w:r>
          </w:p>
          <w:p w14:paraId="40551FA1" w14:textId="50DE49BE" w:rsidR="00FF35F5" w:rsidRDefault="00FF35F5" w:rsidP="00944D07">
            <w:pPr>
              <w:pStyle w:val="ADECode"/>
              <w:spacing w:before="0" w:after="0"/>
            </w:pPr>
            <w:r>
              <w:tab/>
            </w:r>
            <w:r>
              <w:tab/>
            </w:r>
            <w:proofErr w:type="spellStart"/>
            <w:r>
              <w:t>consumedBatchSize</w:t>
            </w:r>
            <w:proofErr w:type="spellEnd"/>
            <w:r w:rsidR="00737D79">
              <w:t xml:space="preserve"> </w:t>
            </w:r>
            <w:r>
              <w:t>=</w:t>
            </w:r>
            <w:r w:rsidR="00737D79">
              <w:t xml:space="preserve"> </w:t>
            </w:r>
            <w:r>
              <w:t>0;</w:t>
            </w:r>
          </w:p>
          <w:p w14:paraId="24992EE8" w14:textId="77777777" w:rsidR="00C831F6" w:rsidRDefault="00C831F6" w:rsidP="00944D07">
            <w:pPr>
              <w:pStyle w:val="ADECode"/>
              <w:spacing w:before="0" w:after="0"/>
            </w:pPr>
            <w:r>
              <w:tab/>
            </w:r>
            <w:r>
              <w:tab/>
            </w:r>
            <w:r w:rsidRPr="00A52B52">
              <w:rPr>
                <w:b/>
              </w:rPr>
              <w:t>Exit</w:t>
            </w:r>
            <w:r>
              <w:t>;</w:t>
            </w:r>
          </w:p>
          <w:p w14:paraId="1E0E1A3F" w14:textId="2B7643A1" w:rsidR="00E058BD" w:rsidRPr="00206822" w:rsidRDefault="00E058BD" w:rsidP="00944D07">
            <w:pPr>
              <w:pStyle w:val="ADECode"/>
              <w:spacing w:before="0" w:after="0"/>
            </w:pPr>
            <w:r>
              <w:tab/>
            </w:r>
            <w:r w:rsidRPr="00E058BD">
              <w:rPr>
                <w:b/>
              </w:rPr>
              <w:t>for each</w:t>
            </w:r>
            <w:r>
              <w:t xml:space="preserve"> &lt;</w:t>
            </w:r>
            <w:proofErr w:type="spellStart"/>
            <w:r>
              <w:t>mac,db</w:t>
            </w:r>
            <w:proofErr w:type="spellEnd"/>
            <w:r>
              <w:t xml:space="preserve">&gt; </w:t>
            </w:r>
            <w:r w:rsidRPr="00E058BD">
              <w:rPr>
                <w:b/>
              </w:rPr>
              <w:t>in</w:t>
            </w:r>
            <w:r>
              <w:t xml:space="preserve"> v </w:t>
            </w:r>
            <w:r w:rsidRPr="00E058BD">
              <w:rPr>
                <w:b/>
              </w:rPr>
              <w:t>do:</w:t>
            </w:r>
            <w:r w:rsidR="00206822">
              <w:rPr>
                <w:b/>
              </w:rPr>
              <w:tab/>
            </w:r>
            <w:r w:rsidR="00206822">
              <w:rPr>
                <w:b/>
              </w:rPr>
              <w:tab/>
            </w:r>
            <w:r w:rsidR="00206822">
              <w:rPr>
                <w:b/>
              </w:rPr>
              <w:tab/>
            </w:r>
            <w:r w:rsidR="00206822" w:rsidRPr="00206822">
              <w:t>// group 1</w:t>
            </w:r>
          </w:p>
          <w:p w14:paraId="0640CE6E" w14:textId="48B74F96" w:rsidR="00C831F6" w:rsidRDefault="00C831F6" w:rsidP="00E058BD">
            <w:pPr>
              <w:pStyle w:val="ADECode"/>
              <w:spacing w:before="0" w:after="0"/>
            </w:pPr>
            <w:r w:rsidRPr="00071D5C">
              <w:tab/>
            </w:r>
            <w:r w:rsidR="00E058BD">
              <w:tab/>
            </w:r>
            <w:proofErr w:type="spellStart"/>
            <w:r w:rsidR="00E058BD">
              <w:t>currentXYCounters</w:t>
            </w:r>
            <w:proofErr w:type="spellEnd"/>
            <w:r w:rsidR="00E058BD">
              <w:t xml:space="preserve">[mac] += </w:t>
            </w:r>
            <w:proofErr w:type="spellStart"/>
            <w:r w:rsidR="00E058BD">
              <w:t>db</w:t>
            </w:r>
            <w:proofErr w:type="spellEnd"/>
            <w:r w:rsidR="00E058BD">
              <w:t>;</w:t>
            </w:r>
          </w:p>
          <w:p w14:paraId="7F3C0DAD" w14:textId="31180BE6" w:rsidR="00C831F6" w:rsidRDefault="00263E3E" w:rsidP="00944D07">
            <w:pPr>
              <w:pStyle w:val="ADECode"/>
              <w:spacing w:before="0" w:after="0"/>
            </w:pPr>
            <w:r>
              <w:tab/>
              <w:t>++</w:t>
            </w:r>
            <w:proofErr w:type="spellStart"/>
            <w:r>
              <w:t>consumedBatchSize</w:t>
            </w:r>
            <w:proofErr w:type="spellEnd"/>
            <w:r>
              <w:t>;</w:t>
            </w:r>
          </w:p>
          <w:p w14:paraId="028D5604" w14:textId="3906B94B" w:rsidR="00263E3E" w:rsidRDefault="00263E3E" w:rsidP="00944D07">
            <w:pPr>
              <w:pStyle w:val="ADECode"/>
              <w:spacing w:before="0" w:after="0"/>
            </w:pPr>
            <w:r>
              <w:tab/>
            </w:r>
            <w:r w:rsidRPr="00263E3E">
              <w:rPr>
                <w:b/>
              </w:rPr>
              <w:t>if</w:t>
            </w:r>
            <w:r>
              <w:t>(</w:t>
            </w:r>
            <w:proofErr w:type="spellStart"/>
            <w:r>
              <w:t>consumedBatchSize</w:t>
            </w:r>
            <w:proofErr w:type="spellEnd"/>
            <w:r>
              <w:t xml:space="preserve"> == </w:t>
            </w:r>
            <w:proofErr w:type="spellStart"/>
            <w:r>
              <w:t>currentBatchSize</w:t>
            </w:r>
            <w:proofErr w:type="spellEnd"/>
            <w:r>
              <w:t>):</w:t>
            </w:r>
          </w:p>
          <w:p w14:paraId="67FFDD76" w14:textId="6F34A1C6" w:rsidR="00263E3E" w:rsidRDefault="00263E3E" w:rsidP="00944D07">
            <w:pPr>
              <w:pStyle w:val="ADECode"/>
              <w:spacing w:before="0" w:after="0"/>
            </w:pPr>
            <w:r>
              <w:tab/>
            </w:r>
            <w:r>
              <w:tab/>
            </w:r>
            <w:r w:rsidRPr="00E56375">
              <w:rPr>
                <w:b/>
              </w:rPr>
              <w:t>for ea</w:t>
            </w:r>
            <w:r w:rsidR="00E56375" w:rsidRPr="00E56375">
              <w:rPr>
                <w:b/>
              </w:rPr>
              <w:t>ch</w:t>
            </w:r>
            <w:r w:rsidR="00E56375">
              <w:t xml:space="preserve"> M</w:t>
            </w:r>
            <w:r>
              <w:t xml:space="preserve"> </w:t>
            </w:r>
            <w:r w:rsidRPr="00E56375">
              <w:rPr>
                <w:b/>
              </w:rPr>
              <w:t>in</w:t>
            </w:r>
            <w:r>
              <w:t xml:space="preserve"> </w:t>
            </w:r>
            <w:proofErr w:type="spellStart"/>
            <w:r>
              <w:t>ValidMACs</w:t>
            </w:r>
            <w:proofErr w:type="spellEnd"/>
            <w:r>
              <w:t>:</w:t>
            </w:r>
          </w:p>
          <w:p w14:paraId="1388F067" w14:textId="4638E7D8" w:rsidR="00C831F6" w:rsidRDefault="00E56375" w:rsidP="00944D07">
            <w:pPr>
              <w:pStyle w:val="ADECode"/>
              <w:spacing w:before="0" w:after="0"/>
            </w:pPr>
            <w:r>
              <w:tab/>
            </w:r>
            <w:r>
              <w:tab/>
            </w:r>
            <w:r>
              <w:tab/>
            </w:r>
            <w:r w:rsidR="009169BD">
              <w:t>calculate average for M and append to</w:t>
            </w:r>
            <w:r>
              <w:t xml:space="preserve"> radio map line</w:t>
            </w:r>
          </w:p>
          <w:p w14:paraId="5CB34D17" w14:textId="5DEACB5F" w:rsidR="00065C75" w:rsidRPr="00065C75" w:rsidRDefault="00065C75" w:rsidP="00944D07">
            <w:pPr>
              <w:pStyle w:val="ADECode"/>
              <w:spacing w:before="0" w:after="0"/>
            </w:pPr>
          </w:p>
        </w:tc>
      </w:tr>
    </w:tbl>
    <w:p w14:paraId="7408B8CC" w14:textId="77777777" w:rsidR="003357F4" w:rsidRPr="00053D82" w:rsidRDefault="003357F4" w:rsidP="006C1502">
      <w:pPr>
        <w:pStyle w:val="ADEText"/>
        <w:rPr>
          <w:lang w:val="en-GB"/>
        </w:rPr>
      </w:pPr>
    </w:p>
    <w:p w14:paraId="5FB4BF55" w14:textId="614B744D" w:rsidR="00B65402" w:rsidRDefault="000113A1" w:rsidP="00B65402">
      <w:pPr>
        <w:pStyle w:val="ADEText"/>
        <w:keepNext/>
        <w:jc w:val="center"/>
      </w:pPr>
      <w:r>
        <w:rPr>
          <w:noProof/>
          <w:lang w:val="el-GR"/>
        </w:rPr>
        <w:lastRenderedPageBreak/>
        <w:drawing>
          <wp:inline distT="0" distB="0" distL="0" distR="0" wp14:anchorId="62ECE93D" wp14:editId="5826BDC8">
            <wp:extent cx="5206365" cy="3099435"/>
            <wp:effectExtent l="0" t="0" r="13335" b="5715"/>
            <wp:docPr id="24" name="Picture 2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A3F8008" w14:textId="3FD2C843" w:rsidR="000C08EB" w:rsidRPr="00CD507B" w:rsidRDefault="00B65402" w:rsidP="00B65402">
      <w:pPr>
        <w:pStyle w:val="Caption"/>
        <w:jc w:val="center"/>
      </w:pPr>
      <w:r>
        <w:t xml:space="preserve">Εικόνα </w:t>
      </w:r>
      <w:r w:rsidR="00972588">
        <w:fldChar w:fldCharType="begin"/>
      </w:r>
      <w:r w:rsidR="00972588">
        <w:instrText xml:space="preserve"> STYLEREF 1 \s </w:instrText>
      </w:r>
      <w:r w:rsidR="00972588">
        <w:fldChar w:fldCharType="separate"/>
      </w:r>
      <w:r w:rsidR="0074650E">
        <w:rPr>
          <w:noProof/>
        </w:rPr>
        <w:t>7</w:t>
      </w:r>
      <w:r w:rsidR="00972588">
        <w:rPr>
          <w:noProof/>
        </w:rPr>
        <w:fldChar w:fldCharType="end"/>
      </w:r>
      <w:r w:rsidR="008B18D4">
        <w:t>.</w:t>
      </w:r>
      <w:r w:rsidR="00972588">
        <w:fldChar w:fldCharType="begin"/>
      </w:r>
      <w:r w:rsidR="00972588">
        <w:instrText xml:space="preserve"> SEQ Εικόνα \* ARABIC \s 1 </w:instrText>
      </w:r>
      <w:r w:rsidR="00972588">
        <w:fldChar w:fldCharType="separate"/>
      </w:r>
      <w:r w:rsidR="0074650E">
        <w:rPr>
          <w:noProof/>
        </w:rPr>
        <w:t>5</w:t>
      </w:r>
      <w:r w:rsidR="00972588">
        <w:rPr>
          <w:noProof/>
        </w:rPr>
        <w:fldChar w:fldCharType="end"/>
      </w:r>
      <w:r>
        <w:t xml:space="preserve"> : </w:t>
      </w:r>
      <w:r w:rsidRPr="001A4ED7">
        <w:t xml:space="preserve">Έγκυρα σημεία πρόσβασης (αριστερός άξονας) και Μέγεθος </w:t>
      </w:r>
      <w:proofErr w:type="spellStart"/>
      <w:r w:rsidRPr="001A4ED7">
        <w:t>ραδιοχάρτη</w:t>
      </w:r>
      <w:proofErr w:type="spellEnd"/>
      <w:r w:rsidRPr="001A4ED7">
        <w:t xml:space="preserve"> (δεξιό</w:t>
      </w:r>
      <w:r>
        <w:t>ς άξονας) με τη χρήση φίλτρου 'Τυπική απόκλιση ενδείξεων ισχύς</w:t>
      </w:r>
      <w:r w:rsidRPr="001A4ED7">
        <w:t>'</w:t>
      </w:r>
    </w:p>
    <w:p w14:paraId="0659D1C4" w14:textId="77777777" w:rsidR="00CD507B" w:rsidRPr="00CD507B" w:rsidRDefault="00CD507B" w:rsidP="00CD507B">
      <w:pPr>
        <w:pStyle w:val="ADEText"/>
        <w:rPr>
          <w:lang w:val="el-GR"/>
        </w:rPr>
      </w:pPr>
    </w:p>
    <w:p w14:paraId="3ABB8971" w14:textId="00B098CC" w:rsidR="0006198F" w:rsidRDefault="000113A1" w:rsidP="0006198F">
      <w:pPr>
        <w:pStyle w:val="ADEText"/>
        <w:keepNext/>
        <w:jc w:val="center"/>
      </w:pPr>
      <w:r>
        <w:rPr>
          <w:noProof/>
          <w:lang w:val="el-GR"/>
        </w:rPr>
        <w:drawing>
          <wp:inline distT="0" distB="0" distL="0" distR="0" wp14:anchorId="771D9642" wp14:editId="7B3A2529">
            <wp:extent cx="5347335" cy="3213735"/>
            <wp:effectExtent l="0" t="0" r="5715" b="5715"/>
            <wp:docPr id="25" name="Picture 2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39A001F" w14:textId="0DA6679E" w:rsidR="00CD507B" w:rsidRPr="00CD507B" w:rsidRDefault="0006198F" w:rsidP="003357F4">
      <w:pPr>
        <w:pStyle w:val="Caption"/>
        <w:jc w:val="center"/>
      </w:pPr>
      <w:r>
        <w:t xml:space="preserve">Εικόνα </w:t>
      </w:r>
      <w:r w:rsidR="00972588">
        <w:fldChar w:fldCharType="begin"/>
      </w:r>
      <w:r w:rsidR="00972588">
        <w:instrText xml:space="preserve"> STYLEREF 1 \s </w:instrText>
      </w:r>
      <w:r w:rsidR="00972588">
        <w:fldChar w:fldCharType="separate"/>
      </w:r>
      <w:r w:rsidR="0074650E">
        <w:rPr>
          <w:noProof/>
        </w:rPr>
        <w:t>7</w:t>
      </w:r>
      <w:r w:rsidR="00972588">
        <w:rPr>
          <w:noProof/>
        </w:rPr>
        <w:fldChar w:fldCharType="end"/>
      </w:r>
      <w:r w:rsidR="008B18D4">
        <w:t>.</w:t>
      </w:r>
      <w:r w:rsidR="00972588">
        <w:fldChar w:fldCharType="begin"/>
      </w:r>
      <w:r w:rsidR="00972588">
        <w:instrText xml:space="preserve"> SEQ Εικόνα \* ARABIC \s 1 </w:instrText>
      </w:r>
      <w:r w:rsidR="00972588">
        <w:fldChar w:fldCharType="separate"/>
      </w:r>
      <w:r w:rsidR="0074650E">
        <w:rPr>
          <w:noProof/>
        </w:rPr>
        <w:t>6</w:t>
      </w:r>
      <w:r w:rsidR="00972588">
        <w:rPr>
          <w:noProof/>
        </w:rPr>
        <w:fldChar w:fldCharType="end"/>
      </w:r>
      <w:r>
        <w:t xml:space="preserve"> : </w:t>
      </w:r>
      <w:r w:rsidRPr="00BF5D83">
        <w:t>Γραμμές που προσπεράστηκαν λόγω μη έγκυρου AP</w:t>
      </w:r>
      <w:r>
        <w:t xml:space="preserve"> – φίλτρο 3 </w:t>
      </w:r>
    </w:p>
    <w:p w14:paraId="1C04EFD2" w14:textId="77777777" w:rsidR="00A70852" w:rsidRDefault="00A70852" w:rsidP="00CD507B">
      <w:pPr>
        <w:pStyle w:val="Heading2"/>
      </w:pPr>
      <w:bookmarkStart w:id="9" w:name="_Toc428701363"/>
      <w:r>
        <w:lastRenderedPageBreak/>
        <w:t>Σύγκριση όλων των φίλτρων</w:t>
      </w:r>
      <w:bookmarkEnd w:id="9"/>
    </w:p>
    <w:p w14:paraId="4DE9F379" w14:textId="442EA252" w:rsidR="008B18D4" w:rsidRDefault="000113A1" w:rsidP="00ED6737">
      <w:pPr>
        <w:pStyle w:val="ADEText"/>
        <w:keepNext/>
      </w:pPr>
      <w:r>
        <w:rPr>
          <w:noProof/>
          <w:lang w:val="el-GR"/>
        </w:rPr>
        <w:drawing>
          <wp:inline distT="0" distB="0" distL="0" distR="0" wp14:anchorId="223A93D7" wp14:editId="5A107393">
            <wp:extent cx="5396230" cy="4093210"/>
            <wp:effectExtent l="0" t="0" r="13970" b="2540"/>
            <wp:docPr id="26" name="Picture 2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BBB4A7C" w14:textId="2F4A4064" w:rsidR="00A70852" w:rsidRDefault="008B18D4" w:rsidP="008B18D4">
      <w:pPr>
        <w:pStyle w:val="Caption"/>
        <w:jc w:val="center"/>
      </w:pPr>
      <w:r>
        <w:t xml:space="preserve">Εικόνα </w:t>
      </w:r>
      <w:r w:rsidR="00972588">
        <w:fldChar w:fldCharType="begin"/>
      </w:r>
      <w:r w:rsidR="00972588">
        <w:instrText xml:space="preserve"> STYLEREF 1 \s </w:instrText>
      </w:r>
      <w:r w:rsidR="00972588">
        <w:fldChar w:fldCharType="separate"/>
      </w:r>
      <w:r w:rsidR="0074650E">
        <w:rPr>
          <w:noProof/>
        </w:rPr>
        <w:t>7</w:t>
      </w:r>
      <w:r w:rsidR="00972588">
        <w:rPr>
          <w:noProof/>
        </w:rPr>
        <w:fldChar w:fldCharType="end"/>
      </w:r>
      <w:r>
        <w:t>.</w:t>
      </w:r>
      <w:r w:rsidR="00972588">
        <w:fldChar w:fldCharType="begin"/>
      </w:r>
      <w:r w:rsidR="00972588">
        <w:instrText xml:space="preserve"> SEQ Εικόνα \* ARABIC \s 1 </w:instrText>
      </w:r>
      <w:r w:rsidR="00972588">
        <w:fldChar w:fldCharType="separate"/>
      </w:r>
      <w:r w:rsidR="0074650E">
        <w:rPr>
          <w:noProof/>
        </w:rPr>
        <w:t>7</w:t>
      </w:r>
      <w:r w:rsidR="00972588">
        <w:rPr>
          <w:noProof/>
        </w:rPr>
        <w:fldChar w:fldCharType="end"/>
      </w:r>
      <w:r>
        <w:t xml:space="preserve"> : Σύνοψη όλων των φίλτρων σχετικά με έγκυρα </w:t>
      </w:r>
      <w:r>
        <w:rPr>
          <w:lang w:val="en-GB"/>
        </w:rPr>
        <w:t>APs</w:t>
      </w:r>
      <w:r>
        <w:t xml:space="preserve"> και γραμμές στο </w:t>
      </w:r>
      <w:r>
        <w:rPr>
          <w:lang w:val="en-GB"/>
        </w:rPr>
        <w:t>RSS</w:t>
      </w:r>
      <w:r w:rsidRPr="008B18D4">
        <w:t>-</w:t>
      </w:r>
      <w:r>
        <w:rPr>
          <w:lang w:val="en-GB"/>
        </w:rPr>
        <w:t>log</w:t>
      </w:r>
      <w:r w:rsidRPr="008B18D4">
        <w:t xml:space="preserve"> </w:t>
      </w:r>
      <w:r>
        <w:t>που αγνοούνται</w:t>
      </w:r>
    </w:p>
    <w:p w14:paraId="44384227" w14:textId="77777777" w:rsidR="00E427D8" w:rsidRDefault="00E427D8" w:rsidP="00A70852">
      <w:pPr>
        <w:pStyle w:val="ADEText"/>
        <w:rPr>
          <w:lang w:val="el-GR"/>
        </w:rPr>
      </w:pPr>
    </w:p>
    <w:p w14:paraId="0FC96B2A" w14:textId="342321B9" w:rsidR="003357F4" w:rsidRPr="003357F4" w:rsidRDefault="003357F4" w:rsidP="00053D82">
      <w:pPr>
        <w:pStyle w:val="Heading1"/>
      </w:pPr>
      <w:r w:rsidRPr="003357F4">
        <w:lastRenderedPageBreak/>
        <w:t>Introduction</w:t>
      </w:r>
    </w:p>
    <w:p w14:paraId="3D20F350" w14:textId="77777777" w:rsidR="003357F4" w:rsidRPr="003357F4" w:rsidRDefault="003357F4" w:rsidP="00A70852">
      <w:pPr>
        <w:pStyle w:val="ADEText"/>
        <w:rPr>
          <w:lang w:val="en-GB"/>
        </w:rPr>
      </w:pPr>
    </w:p>
    <w:p w14:paraId="3D3CE9B9" w14:textId="43E1D577" w:rsidR="008379C3" w:rsidRPr="00DB12AC" w:rsidRDefault="00C27387" w:rsidP="00053D82">
      <w:pPr>
        <w:pStyle w:val="Heading1"/>
        <w:numPr>
          <w:ilvl w:val="0"/>
          <w:numId w:val="0"/>
        </w:numPr>
        <w:rPr>
          <w:rFonts w:ascii="Arial" w:hAnsi="Arial" w:cs="Arial"/>
        </w:rPr>
      </w:pPr>
      <w:bookmarkStart w:id="10" w:name="_Toc428701364"/>
      <w:proofErr w:type="spellStart"/>
      <w:r w:rsidRPr="00686195">
        <w:lastRenderedPageBreak/>
        <w:t>Βι</w:t>
      </w:r>
      <w:proofErr w:type="spellEnd"/>
      <w:r w:rsidRPr="00686195">
        <w:t>βλιογραφία</w:t>
      </w:r>
      <w:bookmarkEnd w:id="10"/>
    </w:p>
    <w:p w14:paraId="54B324E9" w14:textId="77777777" w:rsidR="00E75022" w:rsidRPr="00E75022" w:rsidRDefault="009D7ED7" w:rsidP="00ED35D0">
      <w:pPr>
        <w:pStyle w:val="Bibliography"/>
        <w:spacing w:before="240"/>
        <w:rPr>
          <w:lang w:val="en-GB"/>
        </w:rPr>
      </w:pPr>
      <w:r>
        <w:rPr>
          <w:lang w:val="en-GB"/>
        </w:rPr>
        <w:fldChar w:fldCharType="begin"/>
      </w:r>
      <w:r w:rsidR="00E75022" w:rsidRPr="008B18D4">
        <w:rPr>
          <w:lang w:val="en-GB"/>
        </w:rPr>
        <w:instrText xml:space="preserve"> </w:instrText>
      </w:r>
      <w:r w:rsidR="00E75022">
        <w:rPr>
          <w:lang w:val="en-GB"/>
        </w:rPr>
        <w:instrText>ADDIN</w:instrText>
      </w:r>
      <w:r w:rsidR="00E75022" w:rsidRPr="008B18D4">
        <w:rPr>
          <w:lang w:val="en-GB"/>
        </w:rPr>
        <w:instrText xml:space="preserve"> </w:instrText>
      </w:r>
      <w:r w:rsidR="00E75022">
        <w:rPr>
          <w:lang w:val="en-GB"/>
        </w:rPr>
        <w:instrText>ZOTERO</w:instrText>
      </w:r>
      <w:r w:rsidR="00E75022" w:rsidRPr="008B18D4">
        <w:rPr>
          <w:lang w:val="en-GB"/>
        </w:rPr>
        <w:instrText>_</w:instrText>
      </w:r>
      <w:r w:rsidR="00E75022">
        <w:rPr>
          <w:lang w:val="en-GB"/>
        </w:rPr>
        <w:instrText>BIBL</w:instrText>
      </w:r>
      <w:r w:rsidR="00E75022" w:rsidRPr="008B18D4">
        <w:rPr>
          <w:lang w:val="en-GB"/>
        </w:rPr>
        <w:instrText xml:space="preserve"> {"</w:instrText>
      </w:r>
      <w:r w:rsidR="00E75022">
        <w:rPr>
          <w:lang w:val="en-GB"/>
        </w:rPr>
        <w:instrText xml:space="preserve">custom":[]} CSL_BIBLIOGRAPHY </w:instrText>
      </w:r>
      <w:r>
        <w:rPr>
          <w:lang w:val="en-GB"/>
        </w:rPr>
        <w:fldChar w:fldCharType="separate"/>
      </w:r>
      <w:r w:rsidR="00E75022" w:rsidRPr="00E75022">
        <w:rPr>
          <w:lang w:val="en-GB"/>
        </w:rPr>
        <w:t>[1]</w:t>
      </w:r>
      <w:r w:rsidR="00E75022" w:rsidRPr="00E75022">
        <w:rPr>
          <w:lang w:val="en-GB"/>
        </w:rPr>
        <w:tab/>
        <w:t>“Strategy Analytics.” [Online]. Available: http://www.strategyanalytics.com.</w:t>
      </w:r>
    </w:p>
    <w:p w14:paraId="779BD02A" w14:textId="77777777" w:rsidR="00E75022" w:rsidRPr="00E75022" w:rsidRDefault="00E75022" w:rsidP="00ED35D0">
      <w:pPr>
        <w:pStyle w:val="Bibliography"/>
        <w:spacing w:before="240"/>
        <w:rPr>
          <w:lang w:val="en-GB"/>
        </w:rPr>
      </w:pPr>
      <w:r w:rsidRPr="00E75022">
        <w:rPr>
          <w:lang w:val="en-GB"/>
        </w:rPr>
        <w:t>[2]</w:t>
      </w:r>
      <w:r w:rsidRPr="00E75022">
        <w:rPr>
          <w:lang w:val="en-GB"/>
        </w:rPr>
        <w:tab/>
        <w:t>P. Bahl and V. N. Padmanabhan, “RADAR: an in-building RF-based user location and tracking system,” 2000, pp. 775–784.</w:t>
      </w:r>
    </w:p>
    <w:p w14:paraId="2F8DCD13" w14:textId="77777777" w:rsidR="00E75022" w:rsidRPr="00E75022" w:rsidRDefault="00E75022" w:rsidP="00ED35D0">
      <w:pPr>
        <w:pStyle w:val="Bibliography"/>
        <w:spacing w:before="240"/>
        <w:rPr>
          <w:lang w:val="en-GB"/>
        </w:rPr>
      </w:pPr>
      <w:r w:rsidRPr="00E75022">
        <w:rPr>
          <w:lang w:val="en-GB"/>
        </w:rPr>
        <w:t>[3]</w:t>
      </w:r>
      <w:r w:rsidRPr="00E75022">
        <w:rPr>
          <w:lang w:val="en-GB"/>
        </w:rPr>
        <w:tab/>
        <w:t>J. Dean and S. Ghemawat, “MapReduce: Simplified Data Processing on Large Clusters,” presented at the OSDI’04: Sixth Symposium on Operating System Design and Implementation, 2004.</w:t>
      </w:r>
    </w:p>
    <w:p w14:paraId="6E012871" w14:textId="77777777" w:rsidR="00E75022" w:rsidRPr="00E75022" w:rsidRDefault="00E75022" w:rsidP="00ED35D0">
      <w:pPr>
        <w:pStyle w:val="Bibliography"/>
        <w:spacing w:before="240"/>
        <w:rPr>
          <w:lang w:val="en-GB"/>
        </w:rPr>
      </w:pPr>
      <w:r w:rsidRPr="00E75022">
        <w:rPr>
          <w:lang w:val="en-GB"/>
        </w:rPr>
        <w:t>[4]</w:t>
      </w:r>
      <w:r w:rsidRPr="00E75022">
        <w:rPr>
          <w:lang w:val="en-GB"/>
        </w:rPr>
        <w:tab/>
        <w:t>“Hadoop Homepage.” [Online]. Available: http://hadoop.apache.org/.</w:t>
      </w:r>
    </w:p>
    <w:p w14:paraId="3D796F63" w14:textId="77777777" w:rsidR="00E75022" w:rsidRPr="004D4C2A" w:rsidRDefault="00E75022" w:rsidP="00ED35D0">
      <w:pPr>
        <w:pStyle w:val="Bibliography"/>
        <w:spacing w:before="240"/>
        <w:rPr>
          <w:lang w:val="en-GB"/>
        </w:rPr>
      </w:pPr>
      <w:r w:rsidRPr="004D4C2A">
        <w:rPr>
          <w:lang w:val="en-GB"/>
        </w:rPr>
        <w:t>[5]</w:t>
      </w:r>
      <w:r w:rsidRPr="004D4C2A">
        <w:rPr>
          <w:lang w:val="en-GB"/>
        </w:rPr>
        <w:tab/>
        <w:t>“Android Homepage.” [Online]. Available: http://www.android.com/.</w:t>
      </w:r>
    </w:p>
    <w:p w14:paraId="76B2F803" w14:textId="77777777" w:rsidR="00E75022" w:rsidRPr="004D4C2A" w:rsidRDefault="00E75022" w:rsidP="00ED35D0">
      <w:pPr>
        <w:pStyle w:val="Bibliography"/>
        <w:spacing w:before="240"/>
        <w:rPr>
          <w:lang w:val="en-GB"/>
        </w:rPr>
      </w:pPr>
      <w:r w:rsidRPr="004D4C2A">
        <w:rPr>
          <w:lang w:val="en-GB"/>
        </w:rPr>
        <w:t>[6]</w:t>
      </w:r>
      <w:r w:rsidRPr="004D4C2A">
        <w:rPr>
          <w:lang w:val="en-GB"/>
        </w:rPr>
        <w:tab/>
        <w:t xml:space="preserve">M. Ghaddar, L. Talbi, and T. A. Denidni, “Human body modelling for prediction of effect of people on indoor propagation channel,” </w:t>
      </w:r>
      <w:r w:rsidRPr="004D4C2A">
        <w:rPr>
          <w:i/>
          <w:iCs/>
          <w:lang w:val="en-GB"/>
        </w:rPr>
        <w:t>Electron. Lett.</w:t>
      </w:r>
      <w:r w:rsidRPr="004D4C2A">
        <w:rPr>
          <w:lang w:val="en-GB"/>
        </w:rPr>
        <w:t>, vol. 40, no. 25, p. 1592, 2004.</w:t>
      </w:r>
    </w:p>
    <w:p w14:paraId="4AE17D21" w14:textId="77777777" w:rsidR="00E75022" w:rsidRPr="004D4C2A" w:rsidRDefault="00E75022" w:rsidP="00ED35D0">
      <w:pPr>
        <w:pStyle w:val="Bibliography"/>
        <w:spacing w:before="240"/>
        <w:rPr>
          <w:lang w:val="en-GB"/>
        </w:rPr>
      </w:pPr>
      <w:r w:rsidRPr="004D4C2A">
        <w:rPr>
          <w:lang w:val="en-GB"/>
        </w:rPr>
        <w:t>[7]</w:t>
      </w:r>
      <w:r w:rsidRPr="004D4C2A">
        <w:rPr>
          <w:lang w:val="en-GB"/>
        </w:rPr>
        <w:tab/>
        <w:t xml:space="preserve">J. Ryckaert, P. De Doncker, R. Meys, A. de Le Hoye, and S. Donnay, “Channel model for wireless communication around human body,” </w:t>
      </w:r>
      <w:r w:rsidRPr="004D4C2A">
        <w:rPr>
          <w:i/>
          <w:iCs/>
          <w:lang w:val="en-GB"/>
        </w:rPr>
        <w:t>Electron. Lett.</w:t>
      </w:r>
      <w:r w:rsidRPr="004D4C2A">
        <w:rPr>
          <w:lang w:val="en-GB"/>
        </w:rPr>
        <w:t>, vol. 40, no. 9, pp. 543–544, Apr. 2004.</w:t>
      </w:r>
    </w:p>
    <w:p w14:paraId="478A4683" w14:textId="77777777" w:rsidR="00E75022" w:rsidRPr="004D4C2A" w:rsidRDefault="00E75022" w:rsidP="00ED35D0">
      <w:pPr>
        <w:pStyle w:val="Bibliography"/>
        <w:spacing w:before="240"/>
        <w:rPr>
          <w:lang w:val="en-GB"/>
        </w:rPr>
      </w:pPr>
      <w:r w:rsidRPr="004D4C2A">
        <w:rPr>
          <w:lang w:val="en-GB"/>
        </w:rPr>
        <w:t>[8]</w:t>
      </w:r>
      <w:r w:rsidRPr="004D4C2A">
        <w:rPr>
          <w:lang w:val="en-GB"/>
        </w:rPr>
        <w:tab/>
        <w:t xml:space="preserve">J. Park, D. Curtis, S. Teller, and J. Ledlie, “Implications of device diversity for organic localization,” in </w:t>
      </w:r>
      <w:r w:rsidRPr="004D4C2A">
        <w:rPr>
          <w:i/>
          <w:iCs/>
          <w:lang w:val="en-GB"/>
        </w:rPr>
        <w:t>INFOCOM, 2011 Proceedings IEEE</w:t>
      </w:r>
      <w:r w:rsidRPr="004D4C2A">
        <w:rPr>
          <w:lang w:val="en-GB"/>
        </w:rPr>
        <w:t>, 2011, pp. 3182–3190.</w:t>
      </w:r>
    </w:p>
    <w:p w14:paraId="1EBFDC2B" w14:textId="77777777" w:rsidR="00E75022" w:rsidRPr="004D4C2A" w:rsidRDefault="00E75022" w:rsidP="00ED35D0">
      <w:pPr>
        <w:pStyle w:val="Bibliography"/>
        <w:spacing w:before="240"/>
        <w:rPr>
          <w:lang w:val="en-GB"/>
        </w:rPr>
      </w:pPr>
      <w:r w:rsidRPr="004D4C2A">
        <w:rPr>
          <w:lang w:val="en-GB"/>
        </w:rPr>
        <w:t>[9]</w:t>
      </w:r>
      <w:r w:rsidRPr="004D4C2A">
        <w:rPr>
          <w:lang w:val="en-GB"/>
        </w:rPr>
        <w:tab/>
        <w:t xml:space="preserve">Y. Kim, H. Shin, and H. Cha, “Smartphone-based Wi-Fi pedestrian-tracking system tolerating the RSS variance problem,” in </w:t>
      </w:r>
      <w:r w:rsidRPr="004D4C2A">
        <w:rPr>
          <w:i/>
          <w:iCs/>
          <w:lang w:val="en-GB"/>
        </w:rPr>
        <w:t>2012 IEEE International Conference on Pervasive Computing and Communications (PerCom)</w:t>
      </w:r>
      <w:r w:rsidRPr="004D4C2A">
        <w:rPr>
          <w:lang w:val="en-GB"/>
        </w:rPr>
        <w:t>, 2012, pp. 11–19.</w:t>
      </w:r>
    </w:p>
    <w:p w14:paraId="416E2986" w14:textId="77777777" w:rsidR="00E75022" w:rsidRPr="004D4C2A" w:rsidRDefault="00E75022" w:rsidP="00ED35D0">
      <w:pPr>
        <w:pStyle w:val="Bibliography"/>
        <w:spacing w:before="240"/>
        <w:rPr>
          <w:lang w:val="en-GB"/>
        </w:rPr>
      </w:pPr>
      <w:r w:rsidRPr="004D4C2A">
        <w:rPr>
          <w:lang w:val="en-GB"/>
        </w:rPr>
        <w:t>[10]</w:t>
      </w:r>
      <w:r w:rsidRPr="004D4C2A">
        <w:rPr>
          <w:lang w:val="en-GB"/>
        </w:rPr>
        <w:tab/>
        <w:t xml:space="preserve">R. Want, A. Hopper, V. Falcao, and J. Gibbons, “The active badge location system,” </w:t>
      </w:r>
      <w:r w:rsidRPr="004D4C2A">
        <w:rPr>
          <w:i/>
          <w:iCs/>
          <w:lang w:val="en-GB"/>
        </w:rPr>
        <w:t>ACM Trans. Inf. Syst. TOIS</w:t>
      </w:r>
      <w:r w:rsidRPr="004D4C2A">
        <w:rPr>
          <w:lang w:val="en-GB"/>
        </w:rPr>
        <w:t>, vol. 10, no. 1, pp. 91–102, 1992.</w:t>
      </w:r>
    </w:p>
    <w:p w14:paraId="3A3BD398" w14:textId="77777777" w:rsidR="00E75022" w:rsidRPr="004D4C2A" w:rsidRDefault="00E75022" w:rsidP="00ED35D0">
      <w:pPr>
        <w:pStyle w:val="Bibliography"/>
        <w:spacing w:before="240"/>
        <w:rPr>
          <w:lang w:val="en-GB"/>
        </w:rPr>
      </w:pPr>
      <w:r w:rsidRPr="004D4C2A">
        <w:rPr>
          <w:lang w:val="en-GB"/>
        </w:rPr>
        <w:t>[11]</w:t>
      </w:r>
      <w:r w:rsidRPr="004D4C2A">
        <w:rPr>
          <w:lang w:val="en-GB"/>
        </w:rPr>
        <w:tab/>
        <w:t xml:space="preserve">R. Azuma, “Tracking Requirements for Augmented Reality,” </w:t>
      </w:r>
      <w:r w:rsidRPr="004D4C2A">
        <w:rPr>
          <w:i/>
          <w:iCs/>
          <w:lang w:val="en-GB"/>
        </w:rPr>
        <w:t>Commun ACM</w:t>
      </w:r>
      <w:r w:rsidRPr="004D4C2A">
        <w:rPr>
          <w:lang w:val="en-GB"/>
        </w:rPr>
        <w:t>, vol. 36, no. 7, pp. 50–51, Jul. 1993.</w:t>
      </w:r>
    </w:p>
    <w:p w14:paraId="243146DC" w14:textId="77777777" w:rsidR="00E75022" w:rsidRPr="004D4C2A" w:rsidRDefault="00E75022" w:rsidP="00ED35D0">
      <w:pPr>
        <w:pStyle w:val="Bibliography"/>
        <w:spacing w:before="240"/>
        <w:rPr>
          <w:lang w:val="en-GB"/>
        </w:rPr>
      </w:pPr>
      <w:r w:rsidRPr="004D4C2A">
        <w:rPr>
          <w:lang w:val="en-GB"/>
        </w:rPr>
        <w:t>[12]</w:t>
      </w:r>
      <w:r w:rsidRPr="004D4C2A">
        <w:rPr>
          <w:lang w:val="en-GB"/>
        </w:rPr>
        <w:tab/>
        <w:t>B. Gergely, S. Diez Martinez, T. Jelle, and J. Krogstie, “Navigating MazeMap: indoor human mobility, spatio-logical ties and future potential,” 2014.</w:t>
      </w:r>
    </w:p>
    <w:p w14:paraId="11783B32" w14:textId="77777777" w:rsidR="00E75022" w:rsidRPr="004D4C2A" w:rsidRDefault="00E75022" w:rsidP="00ED35D0">
      <w:pPr>
        <w:pStyle w:val="Bibliography"/>
        <w:spacing w:before="240"/>
        <w:rPr>
          <w:lang w:val="en-GB"/>
        </w:rPr>
      </w:pPr>
      <w:r w:rsidRPr="004D4C2A">
        <w:rPr>
          <w:lang w:val="en-GB"/>
        </w:rPr>
        <w:t>[13]</w:t>
      </w:r>
      <w:r w:rsidRPr="004D4C2A">
        <w:rPr>
          <w:lang w:val="en-GB"/>
        </w:rPr>
        <w:tab/>
        <w:t>“Download MazeMap.” [Online]. Available: : https://mazemap.com/what-it-is.</w:t>
      </w:r>
    </w:p>
    <w:p w14:paraId="4C839566" w14:textId="77777777" w:rsidR="00E75022" w:rsidRPr="004D4C2A" w:rsidRDefault="00E75022" w:rsidP="00ED35D0">
      <w:pPr>
        <w:pStyle w:val="Bibliography"/>
        <w:spacing w:before="240"/>
        <w:rPr>
          <w:lang w:val="en-GB"/>
        </w:rPr>
      </w:pPr>
      <w:r w:rsidRPr="004D4C2A">
        <w:rPr>
          <w:lang w:val="en-GB"/>
        </w:rPr>
        <w:t>[14]</w:t>
      </w:r>
      <w:r w:rsidRPr="004D4C2A">
        <w:rPr>
          <w:lang w:val="en-GB"/>
        </w:rPr>
        <w:tab/>
        <w:t xml:space="preserve">C. Laoudias, G. Constantinou, M. Constantinides, S. Nicolaou, D. Zeinalipour-Yazti, and C. G. Panayiotou, “The airplace indoor positioning platform for android smartphones,” in </w:t>
      </w:r>
      <w:r w:rsidRPr="004D4C2A">
        <w:rPr>
          <w:i/>
          <w:iCs/>
          <w:lang w:val="en-GB"/>
        </w:rPr>
        <w:t>Mobile Data Management (MDM), 2012 IEEE 13th International Conference on</w:t>
      </w:r>
      <w:r w:rsidRPr="004D4C2A">
        <w:rPr>
          <w:lang w:val="en-GB"/>
        </w:rPr>
        <w:t>, 2012, pp. 312–315.</w:t>
      </w:r>
    </w:p>
    <w:p w14:paraId="6F0758A5" w14:textId="77777777" w:rsidR="00E75022" w:rsidRPr="004D4C2A" w:rsidRDefault="00E75022" w:rsidP="00ED35D0">
      <w:pPr>
        <w:pStyle w:val="Bibliography"/>
        <w:spacing w:before="240"/>
        <w:rPr>
          <w:lang w:val="en-GB"/>
        </w:rPr>
      </w:pPr>
      <w:r w:rsidRPr="004D4C2A">
        <w:rPr>
          <w:lang w:val="en-GB"/>
        </w:rPr>
        <w:t>[15]</w:t>
      </w:r>
      <w:r w:rsidRPr="004D4C2A">
        <w:rPr>
          <w:lang w:val="en-GB"/>
        </w:rPr>
        <w:tab/>
        <w:t>Y. Kim, Y. Chon, H. Cha, M. Ji, and S. Park, “Scalable and Consistent Radio Map Management Scheme for Participatory Sensing-based Wi-Fi Fingerprinting.”</w:t>
      </w:r>
    </w:p>
    <w:p w14:paraId="07E0B60B" w14:textId="77777777" w:rsidR="00E75022" w:rsidRPr="004D4C2A" w:rsidRDefault="00E75022" w:rsidP="00ED35D0">
      <w:pPr>
        <w:pStyle w:val="Bibliography"/>
        <w:spacing w:before="240"/>
        <w:rPr>
          <w:lang w:val="en-GB"/>
        </w:rPr>
      </w:pPr>
      <w:r w:rsidRPr="004D4C2A">
        <w:rPr>
          <w:lang w:val="en-GB"/>
        </w:rPr>
        <w:lastRenderedPageBreak/>
        <w:t>[16]</w:t>
      </w:r>
      <w:r w:rsidRPr="004D4C2A">
        <w:rPr>
          <w:lang w:val="en-GB"/>
        </w:rPr>
        <w:tab/>
        <w:t>M. Ester, H. Kriegel, J. S, and X. Xu, “A density-based algorithm for discovering clusters in large spatial databases with noise,” 1996, pp. 226–231.</w:t>
      </w:r>
    </w:p>
    <w:p w14:paraId="52B48076" w14:textId="77777777" w:rsidR="00E75022" w:rsidRPr="004D4C2A" w:rsidRDefault="00E75022" w:rsidP="00ED35D0">
      <w:pPr>
        <w:pStyle w:val="Bibliography"/>
        <w:spacing w:before="240"/>
        <w:rPr>
          <w:lang w:val="en-GB"/>
        </w:rPr>
      </w:pPr>
      <w:r w:rsidRPr="004D4C2A">
        <w:rPr>
          <w:lang w:val="en-GB"/>
        </w:rPr>
        <w:t>[17]</w:t>
      </w:r>
      <w:r w:rsidRPr="004D4C2A">
        <w:rPr>
          <w:lang w:val="en-GB"/>
        </w:rPr>
        <w:tab/>
        <w:t>S. Eisa, J. Peixoto, F. Meneses, and A. Moreira, “Removing useless APs and fingerprints from WiFi indoor positioning radio maps,” 2013.</w:t>
      </w:r>
    </w:p>
    <w:p w14:paraId="71B11F1B" w14:textId="77777777" w:rsidR="00E75022" w:rsidRPr="004D4C2A" w:rsidRDefault="00E75022" w:rsidP="00ED35D0">
      <w:pPr>
        <w:pStyle w:val="Bibliography"/>
        <w:spacing w:before="240"/>
        <w:rPr>
          <w:lang w:val="en-GB"/>
        </w:rPr>
      </w:pPr>
      <w:r w:rsidRPr="004D4C2A">
        <w:rPr>
          <w:lang w:val="en-GB"/>
        </w:rPr>
        <w:t>[18]</w:t>
      </w:r>
      <w:r w:rsidRPr="004D4C2A">
        <w:rPr>
          <w:lang w:val="en-GB"/>
        </w:rPr>
        <w:tab/>
        <w:t>“Amazon Web Services.” [Online]. Available: https://aws.amazon.com/.</w:t>
      </w:r>
    </w:p>
    <w:p w14:paraId="330352C2" w14:textId="77777777" w:rsidR="00E75022" w:rsidRPr="004D4C2A" w:rsidRDefault="00E75022" w:rsidP="00ED35D0">
      <w:pPr>
        <w:pStyle w:val="Bibliography"/>
        <w:spacing w:before="240"/>
        <w:rPr>
          <w:lang w:val="en-GB"/>
        </w:rPr>
      </w:pPr>
      <w:r w:rsidRPr="004D4C2A">
        <w:rPr>
          <w:lang w:val="en-GB"/>
        </w:rPr>
        <w:t>[19]</w:t>
      </w:r>
      <w:r w:rsidRPr="004D4C2A">
        <w:rPr>
          <w:lang w:val="en-GB"/>
        </w:rPr>
        <w:tab/>
        <w:t>“Google Cloud Platform.” [Online]. Available: https://cloud.google.com/.</w:t>
      </w:r>
    </w:p>
    <w:p w14:paraId="218AB15F" w14:textId="77777777" w:rsidR="00E75022" w:rsidRPr="004D4C2A" w:rsidRDefault="00E75022" w:rsidP="00ED35D0">
      <w:pPr>
        <w:pStyle w:val="Bibliography"/>
        <w:spacing w:before="240"/>
        <w:rPr>
          <w:lang w:val="en-GB"/>
        </w:rPr>
      </w:pPr>
      <w:r w:rsidRPr="004D4C2A">
        <w:rPr>
          <w:lang w:val="en-GB"/>
        </w:rPr>
        <w:t>[20]</w:t>
      </w:r>
      <w:r w:rsidRPr="004D4C2A">
        <w:rPr>
          <w:lang w:val="en-GB"/>
        </w:rPr>
        <w:tab/>
        <w:t>“Message Passing Interface - MPI: http://en.wikipedia.org/wiki/Message_Passing_Interface.” .</w:t>
      </w:r>
    </w:p>
    <w:p w14:paraId="60C35BA2" w14:textId="77777777" w:rsidR="00E75022" w:rsidRPr="004D4C2A" w:rsidRDefault="00E75022" w:rsidP="00ED35D0">
      <w:pPr>
        <w:pStyle w:val="Bibliography"/>
        <w:spacing w:before="240"/>
        <w:rPr>
          <w:lang w:val="en-GB"/>
        </w:rPr>
      </w:pPr>
      <w:r w:rsidRPr="004D4C2A">
        <w:rPr>
          <w:lang w:val="en-GB"/>
        </w:rPr>
        <w:t>[21]</w:t>
      </w:r>
      <w:r w:rsidRPr="004D4C2A">
        <w:rPr>
          <w:lang w:val="en-GB"/>
        </w:rPr>
        <w:tab/>
        <w:t>“Map Reduce Slides.” [Online]. Available: http://research.google.com/archive/mapreduce-osdi04-slides/index-auto-0004.html.</w:t>
      </w:r>
    </w:p>
    <w:p w14:paraId="419F32B0" w14:textId="77777777" w:rsidR="00E75022" w:rsidRPr="004D4C2A" w:rsidRDefault="00E75022" w:rsidP="00ED35D0">
      <w:pPr>
        <w:pStyle w:val="Bibliography"/>
        <w:spacing w:before="240"/>
        <w:rPr>
          <w:lang w:val="en-GB"/>
        </w:rPr>
      </w:pPr>
      <w:r w:rsidRPr="004D4C2A">
        <w:rPr>
          <w:lang w:val="en-GB"/>
        </w:rPr>
        <w:t>[22]</w:t>
      </w:r>
      <w:r w:rsidRPr="004D4C2A">
        <w:rPr>
          <w:lang w:val="en-GB"/>
        </w:rPr>
        <w:tab/>
        <w:t>“Play framework.” [Online]. Available: http://www.playframework.com/.</w:t>
      </w:r>
    </w:p>
    <w:p w14:paraId="136865CD" w14:textId="77777777" w:rsidR="00E75022" w:rsidRPr="004D4C2A" w:rsidRDefault="00E75022" w:rsidP="00ED35D0">
      <w:pPr>
        <w:pStyle w:val="Bibliography"/>
        <w:spacing w:before="240"/>
        <w:rPr>
          <w:lang w:val="en-GB"/>
        </w:rPr>
      </w:pPr>
      <w:r w:rsidRPr="004D4C2A">
        <w:rPr>
          <w:lang w:val="en-GB"/>
        </w:rPr>
        <w:t>[23]</w:t>
      </w:r>
      <w:r w:rsidRPr="004D4C2A">
        <w:rPr>
          <w:lang w:val="en-GB"/>
        </w:rPr>
        <w:tab/>
        <w:t>“JSON Homepage.” [Online]. Available: http://www.json.org/.</w:t>
      </w:r>
    </w:p>
    <w:p w14:paraId="2716377A" w14:textId="77777777" w:rsidR="00E75022" w:rsidRPr="004D4C2A" w:rsidRDefault="00E75022" w:rsidP="00ED35D0">
      <w:pPr>
        <w:pStyle w:val="Bibliography"/>
        <w:spacing w:before="240"/>
        <w:rPr>
          <w:lang w:val="en-GB"/>
        </w:rPr>
      </w:pPr>
      <w:r w:rsidRPr="004D4C2A">
        <w:rPr>
          <w:lang w:val="en-GB"/>
        </w:rPr>
        <w:t>[24]</w:t>
      </w:r>
      <w:r w:rsidRPr="004D4C2A">
        <w:rPr>
          <w:lang w:val="en-GB"/>
        </w:rPr>
        <w:tab/>
        <w:t>“Couchbase.” [Online]. Available: http://www.couchbase.com/.</w:t>
      </w:r>
    </w:p>
    <w:p w14:paraId="1A5AFA2C" w14:textId="77777777" w:rsidR="00E75022" w:rsidRPr="004D4C2A" w:rsidRDefault="00E75022" w:rsidP="00ED35D0">
      <w:pPr>
        <w:pStyle w:val="Bibliography"/>
        <w:spacing w:before="240"/>
        <w:rPr>
          <w:lang w:val="en-GB"/>
        </w:rPr>
      </w:pPr>
      <w:r w:rsidRPr="004D4C2A">
        <w:rPr>
          <w:lang w:val="en-GB"/>
        </w:rPr>
        <w:t>[25]</w:t>
      </w:r>
      <w:r w:rsidRPr="004D4C2A">
        <w:rPr>
          <w:lang w:val="en-GB"/>
        </w:rPr>
        <w:tab/>
        <w:t>“GlusterFS.” [Online]. Available: http://www.gluster.org/.</w:t>
      </w:r>
    </w:p>
    <w:p w14:paraId="2F3C1BF7" w14:textId="77777777" w:rsidR="00E75022" w:rsidRPr="004D4C2A" w:rsidRDefault="00E75022" w:rsidP="00ED35D0">
      <w:pPr>
        <w:pStyle w:val="Bibliography"/>
        <w:spacing w:before="240"/>
        <w:rPr>
          <w:lang w:val="en-GB"/>
        </w:rPr>
      </w:pPr>
      <w:r w:rsidRPr="004D4C2A">
        <w:rPr>
          <w:lang w:val="en-GB"/>
        </w:rPr>
        <w:t>[26]</w:t>
      </w:r>
      <w:r w:rsidRPr="004D4C2A">
        <w:rPr>
          <w:lang w:val="en-GB"/>
        </w:rPr>
        <w:tab/>
        <w:t>“Dart Homepage.” [Online]. Available: https://www.dartlang.org/.</w:t>
      </w:r>
    </w:p>
    <w:p w14:paraId="30098C20" w14:textId="77777777" w:rsidR="00E75022" w:rsidRPr="004D4C2A" w:rsidRDefault="00E75022" w:rsidP="00ED35D0">
      <w:pPr>
        <w:pStyle w:val="Bibliography"/>
        <w:spacing w:before="240"/>
        <w:rPr>
          <w:lang w:val="en-GB"/>
        </w:rPr>
      </w:pPr>
      <w:r w:rsidRPr="004D4C2A">
        <w:rPr>
          <w:lang w:val="en-GB"/>
        </w:rPr>
        <w:t>[27]</w:t>
      </w:r>
      <w:r w:rsidRPr="004D4C2A">
        <w:rPr>
          <w:lang w:val="en-GB"/>
        </w:rPr>
        <w:tab/>
        <w:t>“AngularDart Homepage.” [Online]. Available: https://angulardart.org/.</w:t>
      </w:r>
    </w:p>
    <w:p w14:paraId="795186B5" w14:textId="77777777" w:rsidR="00E75022" w:rsidRPr="004D4C2A" w:rsidRDefault="00E75022" w:rsidP="00ED35D0">
      <w:pPr>
        <w:pStyle w:val="Bibliography"/>
        <w:spacing w:before="240"/>
        <w:rPr>
          <w:lang w:val="en-GB"/>
        </w:rPr>
      </w:pPr>
      <w:r w:rsidRPr="004D4C2A">
        <w:rPr>
          <w:lang w:val="en-GB"/>
        </w:rPr>
        <w:t>[28]</w:t>
      </w:r>
      <w:r w:rsidRPr="004D4C2A">
        <w:rPr>
          <w:lang w:val="en-GB"/>
        </w:rPr>
        <w:tab/>
        <w:t>“AngularJS Homepage.” [Online]. Available: https://angularjs.org/.</w:t>
      </w:r>
    </w:p>
    <w:p w14:paraId="47A9BAD9" w14:textId="77777777" w:rsidR="00E75022" w:rsidRPr="004D4C2A" w:rsidRDefault="00E75022" w:rsidP="00ED35D0">
      <w:pPr>
        <w:pStyle w:val="Bibliography"/>
        <w:spacing w:before="240"/>
        <w:rPr>
          <w:lang w:val="en-GB"/>
        </w:rPr>
      </w:pPr>
      <w:r w:rsidRPr="004D4C2A">
        <w:rPr>
          <w:lang w:val="en-GB"/>
        </w:rPr>
        <w:t>[29]</w:t>
      </w:r>
      <w:r w:rsidRPr="004D4C2A">
        <w:rPr>
          <w:lang w:val="en-GB"/>
        </w:rPr>
        <w:tab/>
        <w:t xml:space="preserve">S. Ghemawat, H. Gobioff, and S.-T. Leung, “The Google file system,” in </w:t>
      </w:r>
      <w:r w:rsidRPr="004D4C2A">
        <w:rPr>
          <w:i/>
          <w:iCs/>
          <w:lang w:val="en-GB"/>
        </w:rPr>
        <w:t>ACM SIGOPS Operating Systems Review</w:t>
      </w:r>
      <w:r w:rsidRPr="004D4C2A">
        <w:rPr>
          <w:lang w:val="en-GB"/>
        </w:rPr>
        <w:t>, 2003, vol. 37, pp. 29–43.</w:t>
      </w:r>
    </w:p>
    <w:p w14:paraId="557202A7" w14:textId="77777777" w:rsidR="00E75022" w:rsidRPr="004D4C2A" w:rsidRDefault="00E75022" w:rsidP="00ED35D0">
      <w:pPr>
        <w:pStyle w:val="Bibliography"/>
        <w:spacing w:before="240"/>
        <w:rPr>
          <w:lang w:val="en-GB"/>
        </w:rPr>
      </w:pPr>
      <w:r w:rsidRPr="004D4C2A">
        <w:rPr>
          <w:lang w:val="en-GB"/>
        </w:rPr>
        <w:t>[30]</w:t>
      </w:r>
      <w:r w:rsidRPr="004D4C2A">
        <w:rPr>
          <w:lang w:val="en-GB"/>
        </w:rPr>
        <w:tab/>
        <w:t>“Hadoop in IBM.” [Online]. Available: http://www-01.ibm.com/software/data/infosphere/hadoop/.</w:t>
      </w:r>
    </w:p>
    <w:p w14:paraId="11DCA91F" w14:textId="77777777" w:rsidR="00E75022" w:rsidRPr="004D4C2A" w:rsidRDefault="00E75022" w:rsidP="00ED35D0">
      <w:pPr>
        <w:pStyle w:val="Bibliography"/>
        <w:spacing w:before="240"/>
        <w:rPr>
          <w:lang w:val="en-GB"/>
        </w:rPr>
      </w:pPr>
      <w:r w:rsidRPr="004D4C2A">
        <w:rPr>
          <w:lang w:val="en-GB"/>
        </w:rPr>
        <w:t>[31]</w:t>
      </w:r>
      <w:r w:rsidRPr="004D4C2A">
        <w:rPr>
          <w:lang w:val="en-GB"/>
        </w:rPr>
        <w:tab/>
        <w:t>“Hadoop explanation from Information Week.” [Online]. Available: http://www.informationweek.com/big-data/software-platforms/how-to-explain-hadoop-to-non-geeks/d/d-id/899721.</w:t>
      </w:r>
    </w:p>
    <w:p w14:paraId="5950C5AE" w14:textId="77777777" w:rsidR="00E75022" w:rsidRPr="004D4C2A" w:rsidRDefault="00E75022" w:rsidP="00ED35D0">
      <w:pPr>
        <w:pStyle w:val="Bibliography"/>
        <w:spacing w:before="240"/>
        <w:rPr>
          <w:lang w:val="en-GB"/>
        </w:rPr>
      </w:pPr>
      <w:r w:rsidRPr="004D4C2A">
        <w:rPr>
          <w:lang w:val="en-GB"/>
        </w:rPr>
        <w:t>[32]</w:t>
      </w:r>
      <w:r w:rsidRPr="004D4C2A">
        <w:rPr>
          <w:lang w:val="en-GB"/>
        </w:rPr>
        <w:tab/>
        <w:t>“Hadoop slides - Worcester Polytechnic Institute.” [Online]. Available: http://web.cs.wpi.edu/~cs561/s12/Lectures/6/Hadoop.pdf.</w:t>
      </w:r>
    </w:p>
    <w:p w14:paraId="0ABC7FA1" w14:textId="77777777" w:rsidR="00E75022" w:rsidRPr="00E75022" w:rsidRDefault="00E75022" w:rsidP="00ED35D0">
      <w:pPr>
        <w:pStyle w:val="Bibliography"/>
        <w:spacing w:before="240"/>
        <w:rPr>
          <w:lang w:val="en-GB"/>
        </w:rPr>
      </w:pPr>
      <w:r w:rsidRPr="00E75022">
        <w:rPr>
          <w:lang w:val="en-GB"/>
        </w:rPr>
        <w:t>[33]</w:t>
      </w:r>
      <w:r w:rsidRPr="00E75022">
        <w:rPr>
          <w:lang w:val="en-GB"/>
        </w:rPr>
        <w:tab/>
        <w:t xml:space="preserve">C. Laoudias, P. Kemppi, and C. G. Panayiotou, “Localization Using Radial Basis Function Networks and Signal Trength Fingerprints in WLAN,” in </w:t>
      </w:r>
      <w:r w:rsidRPr="00E75022">
        <w:rPr>
          <w:i/>
          <w:iCs/>
          <w:lang w:val="en-GB"/>
        </w:rPr>
        <w:t>Proceedings of the 28th IEEE Conference on Global Telecommunications</w:t>
      </w:r>
      <w:r w:rsidRPr="00E75022">
        <w:rPr>
          <w:lang w:val="en-GB"/>
        </w:rPr>
        <w:t>, Piscataway, NJ, USA, 2009, pp. 3805–3810.</w:t>
      </w:r>
    </w:p>
    <w:p w14:paraId="7C78E7AD" w14:textId="77777777" w:rsidR="00E75022" w:rsidRPr="00E75022" w:rsidRDefault="00E75022" w:rsidP="00ED35D0">
      <w:pPr>
        <w:pStyle w:val="Bibliography"/>
        <w:spacing w:before="240"/>
        <w:rPr>
          <w:lang w:val="en-GB"/>
        </w:rPr>
      </w:pPr>
      <w:r w:rsidRPr="00E75022">
        <w:rPr>
          <w:lang w:val="en-GB"/>
        </w:rPr>
        <w:t>[34]</w:t>
      </w:r>
      <w:r w:rsidRPr="00E75022">
        <w:rPr>
          <w:lang w:val="en-GB"/>
        </w:rPr>
        <w:tab/>
        <w:t>“Google Places API.” [Online]. Available: https://developers.google.com/places/documentation/.</w:t>
      </w:r>
    </w:p>
    <w:p w14:paraId="455CCDC9" w14:textId="77777777" w:rsidR="00E75022" w:rsidRPr="00E75022" w:rsidRDefault="00E75022" w:rsidP="00ED35D0">
      <w:pPr>
        <w:pStyle w:val="Bibliography"/>
        <w:spacing w:before="240"/>
        <w:rPr>
          <w:lang w:val="en-GB"/>
        </w:rPr>
      </w:pPr>
      <w:r w:rsidRPr="00E75022">
        <w:rPr>
          <w:lang w:val="en-GB"/>
        </w:rPr>
        <w:lastRenderedPageBreak/>
        <w:t>[35]</w:t>
      </w:r>
      <w:r w:rsidRPr="00E75022">
        <w:rPr>
          <w:lang w:val="en-GB"/>
        </w:rPr>
        <w:tab/>
        <w:t>“MVC: Model-View-Controller.” [Online]. Available: http://en.wikipedia.org/wiki/Model%E2%80%93view%E2%80%93controller.</w:t>
      </w:r>
    </w:p>
    <w:p w14:paraId="144F6E44" w14:textId="77777777" w:rsidR="00E75022" w:rsidRPr="00E75022" w:rsidRDefault="00E75022" w:rsidP="00ED35D0">
      <w:pPr>
        <w:pStyle w:val="Bibliography"/>
        <w:spacing w:before="240"/>
        <w:rPr>
          <w:lang w:val="en-GB"/>
        </w:rPr>
      </w:pPr>
      <w:r w:rsidRPr="00E75022">
        <w:rPr>
          <w:lang w:val="en-GB"/>
        </w:rPr>
        <w:t>[36]</w:t>
      </w:r>
      <w:r w:rsidRPr="00E75022">
        <w:rPr>
          <w:lang w:val="en-GB"/>
        </w:rPr>
        <w:tab/>
        <w:t>“What is Java.” [Online]. Available: http://java.com/en/download/whatis_java.jsp.</w:t>
      </w:r>
    </w:p>
    <w:p w14:paraId="4645DCCD" w14:textId="77777777" w:rsidR="00E75022" w:rsidRPr="00E75022" w:rsidRDefault="00E75022" w:rsidP="00ED35D0">
      <w:pPr>
        <w:pStyle w:val="Bibliography"/>
        <w:spacing w:before="240"/>
        <w:rPr>
          <w:lang w:val="en-GB"/>
        </w:rPr>
      </w:pPr>
      <w:r w:rsidRPr="00E75022">
        <w:rPr>
          <w:lang w:val="en-GB"/>
        </w:rPr>
        <w:t>[37]</w:t>
      </w:r>
      <w:r w:rsidRPr="00E75022">
        <w:rPr>
          <w:lang w:val="en-GB"/>
        </w:rPr>
        <w:tab/>
        <w:t>“Scala Language.” [Online]. Available: http://www.scala-lang.org/.</w:t>
      </w:r>
    </w:p>
    <w:p w14:paraId="013483DC" w14:textId="77777777" w:rsidR="00E75022" w:rsidRPr="00E75022" w:rsidRDefault="00E75022" w:rsidP="00ED35D0">
      <w:pPr>
        <w:pStyle w:val="Bibliography"/>
        <w:spacing w:before="240"/>
        <w:rPr>
          <w:lang w:val="en-GB"/>
        </w:rPr>
      </w:pPr>
      <w:r w:rsidRPr="00E75022">
        <w:rPr>
          <w:lang w:val="en-GB"/>
        </w:rPr>
        <w:t>[38]</w:t>
      </w:r>
      <w:r w:rsidRPr="00E75022">
        <w:rPr>
          <w:lang w:val="en-GB"/>
        </w:rPr>
        <w:tab/>
        <w:t xml:space="preserve">“LinkedIn Engineering - Play Framework,” </w:t>
      </w:r>
      <w:r w:rsidRPr="00E75022">
        <w:rPr>
          <w:i/>
          <w:iCs/>
          <w:lang w:val="en-GB"/>
        </w:rPr>
        <w:t>The Play Framework at LinkedIn</w:t>
      </w:r>
      <w:r w:rsidRPr="00E75022">
        <w:rPr>
          <w:lang w:val="en-GB"/>
        </w:rPr>
        <w:t>. [Online]. Available: http://engineering.linkedin.com/play/play-framework-linkedin.</w:t>
      </w:r>
    </w:p>
    <w:p w14:paraId="56B34B2A" w14:textId="77777777" w:rsidR="00E75022" w:rsidRPr="00E75022" w:rsidRDefault="00E75022" w:rsidP="00ED35D0">
      <w:pPr>
        <w:pStyle w:val="Bibliography"/>
        <w:spacing w:before="240"/>
        <w:rPr>
          <w:lang w:val="en-GB"/>
        </w:rPr>
      </w:pPr>
      <w:r w:rsidRPr="00E75022">
        <w:rPr>
          <w:lang w:val="en-GB"/>
        </w:rPr>
        <w:t>[39]</w:t>
      </w:r>
      <w:r w:rsidRPr="00E75022">
        <w:rPr>
          <w:lang w:val="en-GB"/>
        </w:rPr>
        <w:tab/>
        <w:t>“Akka.” [Online]. Available: http://en.wikipedia.org/wiki/Akka_(toolkit).</w:t>
      </w:r>
    </w:p>
    <w:p w14:paraId="37576599" w14:textId="77777777" w:rsidR="00E75022" w:rsidRPr="00E75022" w:rsidRDefault="00E75022" w:rsidP="00ED35D0">
      <w:pPr>
        <w:pStyle w:val="Bibliography"/>
        <w:spacing w:before="240"/>
        <w:rPr>
          <w:lang w:val="en-GB"/>
        </w:rPr>
      </w:pPr>
      <w:r w:rsidRPr="00E75022">
        <w:rPr>
          <w:lang w:val="en-GB"/>
        </w:rPr>
        <w:t>[40]</w:t>
      </w:r>
      <w:r w:rsidRPr="00E75022">
        <w:rPr>
          <w:lang w:val="en-GB"/>
        </w:rPr>
        <w:tab/>
        <w:t>“Python Homepage.” [Online]. Available: https://www.python.org/.</w:t>
      </w:r>
    </w:p>
    <w:p w14:paraId="2EE16DA2" w14:textId="77777777" w:rsidR="00E75022" w:rsidRPr="00E75022" w:rsidRDefault="00E75022" w:rsidP="00ED35D0">
      <w:pPr>
        <w:pStyle w:val="Bibliography"/>
        <w:spacing w:before="240"/>
        <w:rPr>
          <w:lang w:val="en-GB"/>
        </w:rPr>
      </w:pPr>
      <w:r w:rsidRPr="00E75022">
        <w:rPr>
          <w:lang w:val="en-GB"/>
        </w:rPr>
        <w:t>[41]</w:t>
      </w:r>
      <w:r w:rsidRPr="00E75022">
        <w:rPr>
          <w:lang w:val="en-GB"/>
        </w:rPr>
        <w:tab/>
        <w:t>“Bash Scripting.” [Online]. Available: http://www.gnu.org/software/bash/.</w:t>
      </w:r>
    </w:p>
    <w:p w14:paraId="1937AB88" w14:textId="77777777" w:rsidR="00E75022" w:rsidRPr="00E75022" w:rsidRDefault="00E75022" w:rsidP="00ED35D0">
      <w:pPr>
        <w:pStyle w:val="Bibliography"/>
        <w:spacing w:before="240"/>
        <w:rPr>
          <w:lang w:val="en-GB"/>
        </w:rPr>
      </w:pPr>
      <w:r w:rsidRPr="00E75022">
        <w:rPr>
          <w:lang w:val="en-GB"/>
        </w:rPr>
        <w:t>[42]</w:t>
      </w:r>
      <w:r w:rsidRPr="00E75022">
        <w:rPr>
          <w:lang w:val="en-GB"/>
        </w:rPr>
        <w:tab/>
        <w:t>“ImageMagick Homepage.” [Online]. Available: http://www.imagemagick.org/.</w:t>
      </w:r>
    </w:p>
    <w:p w14:paraId="07BC456B" w14:textId="77777777" w:rsidR="00E75022" w:rsidRPr="00E75022" w:rsidRDefault="00E75022" w:rsidP="00ED35D0">
      <w:pPr>
        <w:pStyle w:val="Bibliography"/>
        <w:spacing w:before="240"/>
        <w:rPr>
          <w:lang w:val="en-GB"/>
        </w:rPr>
      </w:pPr>
      <w:r w:rsidRPr="00E75022">
        <w:rPr>
          <w:lang w:val="en-GB"/>
        </w:rPr>
        <w:t>[43]</w:t>
      </w:r>
      <w:r w:rsidRPr="00E75022">
        <w:rPr>
          <w:lang w:val="en-GB"/>
        </w:rPr>
        <w:tab/>
        <w:t>“AdvPNG Homepage.” [Online]. Available: http://advancemame.sourceforge.net/doc-advpng.html.</w:t>
      </w:r>
    </w:p>
    <w:p w14:paraId="5CBFD882" w14:textId="77777777" w:rsidR="00E75022" w:rsidRPr="00E75022" w:rsidRDefault="00E75022" w:rsidP="00ED35D0">
      <w:pPr>
        <w:pStyle w:val="Bibliography"/>
        <w:spacing w:before="240"/>
        <w:rPr>
          <w:lang w:val="en-GB"/>
        </w:rPr>
      </w:pPr>
      <w:r w:rsidRPr="00E75022">
        <w:rPr>
          <w:lang w:val="en-GB"/>
        </w:rPr>
        <w:t>[44]</w:t>
      </w:r>
      <w:r w:rsidRPr="00E75022">
        <w:rPr>
          <w:lang w:val="en-GB"/>
        </w:rPr>
        <w:tab/>
        <w:t>“Dijkstra’s Algorithm.” [Online]. Available: http://en.wikipedia.org/wiki/Dijkstra’s_algorithm.</w:t>
      </w:r>
    </w:p>
    <w:p w14:paraId="46E1EDBC" w14:textId="77777777" w:rsidR="00E75022" w:rsidRPr="00E75022" w:rsidRDefault="00E75022" w:rsidP="00ED35D0">
      <w:pPr>
        <w:pStyle w:val="Bibliography"/>
        <w:spacing w:before="240"/>
        <w:rPr>
          <w:lang w:val="en-GB"/>
        </w:rPr>
      </w:pPr>
      <w:r w:rsidRPr="00E75022">
        <w:rPr>
          <w:lang w:val="en-GB"/>
        </w:rPr>
        <w:t>[45]</w:t>
      </w:r>
      <w:r w:rsidRPr="00E75022">
        <w:rPr>
          <w:lang w:val="en-GB"/>
        </w:rPr>
        <w:tab/>
        <w:t>“Memcached Homepage.” [Online]. Available: http://memcached.org/.</w:t>
      </w:r>
    </w:p>
    <w:p w14:paraId="646A1E76" w14:textId="77777777" w:rsidR="00E75022" w:rsidRPr="00E75022" w:rsidRDefault="00E75022" w:rsidP="00ED35D0">
      <w:pPr>
        <w:pStyle w:val="Bibliography"/>
        <w:spacing w:before="240"/>
        <w:rPr>
          <w:lang w:val="en-GB"/>
        </w:rPr>
      </w:pPr>
      <w:r w:rsidRPr="00E75022">
        <w:rPr>
          <w:lang w:val="en-GB"/>
        </w:rPr>
        <w:t>[46]</w:t>
      </w:r>
      <w:r w:rsidRPr="00E75022">
        <w:rPr>
          <w:lang w:val="en-GB"/>
        </w:rPr>
        <w:tab/>
        <w:t>“MongoDB Homepage.” [Online]. Available: http://www.mongodb.org/.</w:t>
      </w:r>
    </w:p>
    <w:p w14:paraId="561F748D" w14:textId="77777777" w:rsidR="00E75022" w:rsidRPr="00E75022" w:rsidRDefault="00E75022" w:rsidP="00ED35D0">
      <w:pPr>
        <w:pStyle w:val="Bibliography"/>
        <w:spacing w:before="240"/>
        <w:rPr>
          <w:lang w:val="en-GB"/>
        </w:rPr>
      </w:pPr>
      <w:r w:rsidRPr="00E75022">
        <w:rPr>
          <w:lang w:val="en-GB"/>
        </w:rPr>
        <w:t>[47]</w:t>
      </w:r>
      <w:r w:rsidRPr="00E75022">
        <w:rPr>
          <w:lang w:val="en-GB"/>
        </w:rPr>
        <w:tab/>
        <w:t>“HyperTable Database Homepage.” [Online]. Available: http://hypertable.org/.</w:t>
      </w:r>
    </w:p>
    <w:p w14:paraId="0FC71D57" w14:textId="77777777" w:rsidR="00E75022" w:rsidRPr="00E75022" w:rsidRDefault="00E75022" w:rsidP="00ED35D0">
      <w:pPr>
        <w:pStyle w:val="Bibliography"/>
        <w:spacing w:before="240"/>
        <w:rPr>
          <w:lang w:val="en-GB"/>
        </w:rPr>
      </w:pPr>
      <w:r w:rsidRPr="00E75022">
        <w:rPr>
          <w:lang w:val="en-GB"/>
        </w:rPr>
        <w:t>[48]</w:t>
      </w:r>
      <w:r w:rsidRPr="00E75022">
        <w:rPr>
          <w:lang w:val="en-GB"/>
        </w:rPr>
        <w:tab/>
        <w:t>“Open Street Maps.” [Online]. Available: http://www.openstreetmap.org/.</w:t>
      </w:r>
    </w:p>
    <w:p w14:paraId="64BD5D75" w14:textId="77777777" w:rsidR="00E75022" w:rsidRPr="00E75022" w:rsidRDefault="00E75022" w:rsidP="00ED35D0">
      <w:pPr>
        <w:pStyle w:val="Bibliography"/>
        <w:spacing w:before="240"/>
        <w:rPr>
          <w:lang w:val="en-GB"/>
        </w:rPr>
      </w:pPr>
      <w:r w:rsidRPr="00E75022">
        <w:rPr>
          <w:lang w:val="en-GB"/>
        </w:rPr>
        <w:t>[49]</w:t>
      </w:r>
      <w:r w:rsidRPr="00E75022">
        <w:rPr>
          <w:lang w:val="en-GB"/>
        </w:rPr>
        <w:tab/>
        <w:t>“Google Directions API.” [Online]. Available: https://developers.google.com/maps/documentation/directions/.</w:t>
      </w:r>
    </w:p>
    <w:p w14:paraId="7B70FB75" w14:textId="4FB73CF3" w:rsidR="00C27387" w:rsidRPr="00AF2675" w:rsidRDefault="009D7ED7" w:rsidP="00ED35D0">
      <w:pPr>
        <w:spacing w:before="240" w:after="240" w:line="360" w:lineRule="auto"/>
        <w:jc w:val="both"/>
        <w:rPr>
          <w:lang w:val="en-GB"/>
        </w:rPr>
      </w:pPr>
      <w:r>
        <w:rPr>
          <w:lang w:val="en-GB"/>
        </w:rPr>
        <w:fldChar w:fldCharType="end"/>
      </w:r>
    </w:p>
    <w:p w14:paraId="386B9F21" w14:textId="77777777" w:rsidR="00C27387" w:rsidRPr="00AF2675" w:rsidRDefault="00C27387" w:rsidP="00C27387">
      <w:pPr>
        <w:spacing w:line="360" w:lineRule="auto"/>
        <w:jc w:val="both"/>
        <w:rPr>
          <w:lang w:val="en-GB"/>
        </w:rPr>
      </w:pPr>
    </w:p>
    <w:p w14:paraId="13C496EC" w14:textId="77777777" w:rsidR="00C27387" w:rsidRPr="00AF2675" w:rsidRDefault="00C27387" w:rsidP="00C27387">
      <w:pPr>
        <w:spacing w:line="360" w:lineRule="auto"/>
        <w:jc w:val="both"/>
        <w:rPr>
          <w:lang w:val="en-GB"/>
        </w:rPr>
      </w:pPr>
    </w:p>
    <w:p w14:paraId="77DE9EB8" w14:textId="77777777" w:rsidR="00C27387" w:rsidRPr="00AF2675" w:rsidRDefault="00C27387" w:rsidP="00C27387">
      <w:pPr>
        <w:spacing w:line="360" w:lineRule="auto"/>
        <w:jc w:val="both"/>
        <w:rPr>
          <w:lang w:val="en-GB"/>
        </w:rPr>
      </w:pPr>
    </w:p>
    <w:p w14:paraId="327BE185" w14:textId="77777777" w:rsidR="00C27387" w:rsidRPr="00AF2675" w:rsidRDefault="00C27387" w:rsidP="00C27387">
      <w:pPr>
        <w:spacing w:line="360" w:lineRule="auto"/>
        <w:jc w:val="both"/>
        <w:rPr>
          <w:lang w:val="en-GB"/>
        </w:rPr>
      </w:pPr>
    </w:p>
    <w:p w14:paraId="55877BB7" w14:textId="77777777" w:rsidR="00C27387" w:rsidRPr="00AF2675" w:rsidRDefault="00C27387" w:rsidP="00C27387">
      <w:pPr>
        <w:spacing w:line="360" w:lineRule="auto"/>
        <w:jc w:val="both"/>
        <w:rPr>
          <w:lang w:val="en-GB"/>
        </w:rPr>
      </w:pPr>
    </w:p>
    <w:p w14:paraId="49A1F17F" w14:textId="77777777" w:rsidR="00C27387" w:rsidRPr="00AF2675" w:rsidRDefault="00C27387" w:rsidP="00C27387">
      <w:pPr>
        <w:spacing w:line="360" w:lineRule="auto"/>
        <w:jc w:val="both"/>
        <w:rPr>
          <w:lang w:val="en-GB"/>
        </w:rPr>
      </w:pPr>
    </w:p>
    <w:p w14:paraId="64BA830E" w14:textId="77777777" w:rsidR="00C27387" w:rsidRPr="00AF2675" w:rsidRDefault="00C27387" w:rsidP="00C27387">
      <w:pPr>
        <w:spacing w:line="360" w:lineRule="auto"/>
        <w:jc w:val="both"/>
        <w:rPr>
          <w:lang w:val="en-GB"/>
        </w:rPr>
      </w:pPr>
    </w:p>
    <w:p w14:paraId="62429BD5" w14:textId="77777777" w:rsidR="00C27387" w:rsidRPr="00AF2675" w:rsidRDefault="00C27387" w:rsidP="00C27387">
      <w:pPr>
        <w:spacing w:line="360" w:lineRule="auto"/>
        <w:jc w:val="both"/>
        <w:rPr>
          <w:lang w:val="en-GB"/>
        </w:rPr>
      </w:pPr>
    </w:p>
    <w:p w14:paraId="19949A9C" w14:textId="77777777" w:rsidR="00C27387" w:rsidRPr="005658EF" w:rsidRDefault="00C27387" w:rsidP="00C27387">
      <w:pPr>
        <w:spacing w:line="360" w:lineRule="auto"/>
        <w:jc w:val="both"/>
        <w:rPr>
          <w:lang w:val="en-GB"/>
        </w:rPr>
      </w:pPr>
    </w:p>
    <w:sectPr w:rsidR="00C27387" w:rsidRPr="005658EF" w:rsidSect="003C1482">
      <w:footerReference w:type="first" r:id="rId14"/>
      <w:pgSz w:w="11906" w:h="16838" w:code="9"/>
      <w:pgMar w:top="1418" w:right="1418" w:bottom="1701" w:left="1985"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8E581E" w14:textId="77777777" w:rsidR="00972588" w:rsidRDefault="00972588" w:rsidP="009338FA">
      <w:r>
        <w:separator/>
      </w:r>
    </w:p>
  </w:endnote>
  <w:endnote w:type="continuationSeparator" w:id="0">
    <w:p w14:paraId="14BA716F" w14:textId="77777777" w:rsidR="00972588" w:rsidRDefault="00972588" w:rsidP="009338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1"/>
    <w:family w:val="roman"/>
    <w:pitch w:val="variable"/>
    <w:sig w:usb0="E0002EFF" w:usb1="C0007843" w:usb2="00000009" w:usb3="00000000" w:csb0="000001FF" w:csb1="00000000"/>
  </w:font>
  <w:font w:name="LM Roman 12">
    <w:panose1 w:val="00000000000000000000"/>
    <w:charset w:val="00"/>
    <w:family w:val="modern"/>
    <w:notTrueType/>
    <w:pitch w:val="variable"/>
    <w:sig w:usb0="20000007" w:usb1="00000000" w:usb2="00000000" w:usb3="00000000" w:csb0="00000193" w:csb1="00000000"/>
  </w:font>
  <w:font w:name="Tahoma">
    <w:panose1 w:val="020B0604030504040204"/>
    <w:charset w:val="A1"/>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A1"/>
    <w:family w:val="swiss"/>
    <w:pitch w:val="variable"/>
    <w:sig w:usb0="E00002FF" w:usb1="4000ACFF" w:usb2="00000001" w:usb3="00000000" w:csb0="0000019F" w:csb1="00000000"/>
  </w:font>
  <w:font w:name="Calibri Light">
    <w:panose1 w:val="020F0302020204030204"/>
    <w:charset w:val="A1"/>
    <w:family w:val="swiss"/>
    <w:pitch w:val="variable"/>
    <w:sig w:usb0="A00002EF" w:usb1="4000207B" w:usb2="00000000" w:usb3="00000000" w:csb0="0000019F" w:csb1="00000000"/>
  </w:font>
  <w:font w:name="Segoe UI">
    <w:panose1 w:val="020B0502040204020203"/>
    <w:charset w:val="A1"/>
    <w:family w:val="swiss"/>
    <w:pitch w:val="variable"/>
    <w:sig w:usb0="E4002EFF" w:usb1="C000E47F" w:usb2="00000009" w:usb3="00000000" w:csb0="000001FF" w:csb1="00000000"/>
  </w:font>
  <w:font w:name="Consolas">
    <w:panose1 w:val="020B0609020204030204"/>
    <w:charset w:val="A1"/>
    <w:family w:val="modern"/>
    <w:pitch w:val="fixed"/>
    <w:sig w:usb0="E10002FF" w:usb1="4000FCFF" w:usb2="00000009" w:usb3="00000000" w:csb0="0000019F" w:csb1="00000000"/>
  </w:font>
  <w:font w:name="Arial">
    <w:panose1 w:val="020B0604020202020204"/>
    <w:charset w:val="A1"/>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ED8BA4" w14:textId="77777777" w:rsidR="00FF55BD" w:rsidRDefault="00FF55BD">
    <w:pPr>
      <w:pStyle w:val="Footer"/>
      <w:jc w:val="center"/>
    </w:pPr>
    <w:r>
      <w:fldChar w:fldCharType="begin"/>
    </w:r>
    <w:r>
      <w:instrText xml:space="preserve"> PAGE   \* MERGEFORMAT </w:instrText>
    </w:r>
    <w:r>
      <w:fldChar w:fldCharType="separate"/>
    </w:r>
    <w:r w:rsidR="00F23ACB">
      <w:rPr>
        <w:noProof/>
      </w:rPr>
      <w:t>8</w:t>
    </w:r>
    <w:r>
      <w:rPr>
        <w:noProof/>
      </w:rPr>
      <w:fldChar w:fldCharType="end"/>
    </w:r>
  </w:p>
  <w:p w14:paraId="16355BCD" w14:textId="77777777" w:rsidR="00FF55BD" w:rsidRDefault="00FF55B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8431E3" w14:textId="12ACBD80" w:rsidR="00FF55BD" w:rsidRDefault="00FF55BD">
    <w:pPr>
      <w:pStyle w:val="Footer"/>
      <w:jc w:val="center"/>
    </w:pPr>
  </w:p>
  <w:p w14:paraId="4EECB0CE" w14:textId="77777777" w:rsidR="00FF55BD" w:rsidRDefault="00FF55B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97DA15" w14:textId="77777777" w:rsidR="00FF55BD" w:rsidRDefault="00FF55BD">
    <w:pPr>
      <w:pStyle w:val="Footer"/>
      <w:jc w:val="center"/>
    </w:pPr>
    <w:r>
      <w:fldChar w:fldCharType="begin"/>
    </w:r>
    <w:r>
      <w:instrText xml:space="preserve"> PAGE   \* MERGEFORMAT </w:instrText>
    </w:r>
    <w:r>
      <w:fldChar w:fldCharType="separate"/>
    </w:r>
    <w:r w:rsidR="00FD344F">
      <w:rPr>
        <w:noProof/>
      </w:rPr>
      <w:t>1</w:t>
    </w:r>
    <w:r>
      <w:rPr>
        <w:noProof/>
      </w:rPr>
      <w:fldChar w:fldCharType="end"/>
    </w:r>
  </w:p>
  <w:p w14:paraId="6E962F98" w14:textId="77777777" w:rsidR="00FF55BD" w:rsidRDefault="00FF55B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436624" w14:textId="77777777" w:rsidR="00972588" w:rsidRDefault="00972588" w:rsidP="009338FA">
      <w:r>
        <w:separator/>
      </w:r>
    </w:p>
  </w:footnote>
  <w:footnote w:type="continuationSeparator" w:id="0">
    <w:p w14:paraId="794189F8" w14:textId="77777777" w:rsidR="00972588" w:rsidRDefault="00972588" w:rsidP="009338F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F01853"/>
    <w:multiLevelType w:val="hybridMultilevel"/>
    <w:tmpl w:val="940E49AC"/>
    <w:lvl w:ilvl="0" w:tplc="AC5AA0A0">
      <w:start w:val="1"/>
      <w:numFmt w:val="lowerLetter"/>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 w15:restartNumberingAfterBreak="0">
    <w:nsid w:val="0D0B133A"/>
    <w:multiLevelType w:val="hybridMultilevel"/>
    <w:tmpl w:val="AD704A82"/>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 w15:restartNumberingAfterBreak="0">
    <w:nsid w:val="0FC1162B"/>
    <w:multiLevelType w:val="multilevel"/>
    <w:tmpl w:val="39B2BE48"/>
    <w:lvl w:ilvl="0">
      <w:start w:val="1"/>
      <w:numFmt w:val="decimal"/>
      <w:pStyle w:val="Heading1"/>
      <w:suff w:val="space"/>
      <w:lvlText w:val="Chapter %1"/>
      <w:lvlJc w:val="left"/>
      <w:pPr>
        <w:ind w:left="0" w:firstLine="0"/>
      </w:pPr>
      <w:rPr>
        <w:rFonts w:ascii="LM Roman 12" w:hAnsi="LM Roman 12" w:cs="Times New Roman" w:hint="default"/>
        <w:b/>
        <w:i w:val="0"/>
        <w:sz w:val="32"/>
        <w:szCs w:val="32"/>
      </w:rPr>
    </w:lvl>
    <w:lvl w:ilvl="1">
      <w:start w:val="1"/>
      <w:numFmt w:val="decimal"/>
      <w:pStyle w:val="Heading2"/>
      <w:suff w:val="space"/>
      <w:lvlText w:val="%1.%2"/>
      <w:lvlJc w:val="left"/>
      <w:pPr>
        <w:ind w:left="0" w:firstLine="567"/>
      </w:pPr>
      <w:rPr>
        <w:rFonts w:ascii="Times New Roman" w:hAnsi="Times New Roman" w:hint="default"/>
        <w:b/>
        <w:i w:val="0"/>
        <w:sz w:val="28"/>
        <w:szCs w:val="28"/>
      </w:rPr>
    </w:lvl>
    <w:lvl w:ilvl="2">
      <w:start w:val="1"/>
      <w:numFmt w:val="decimal"/>
      <w:pStyle w:val="Heading3"/>
      <w:suff w:val="space"/>
      <w:lvlText w:val="%1.%2.%3"/>
      <w:lvlJc w:val="left"/>
      <w:pPr>
        <w:ind w:left="720" w:firstLine="414"/>
      </w:pPr>
      <w:rPr>
        <w:rFonts w:ascii="Times New Roman" w:hAnsi="Times New Roman" w:hint="default"/>
        <w:b/>
        <w:i w:val="0"/>
        <w:sz w:val="24"/>
      </w:rPr>
    </w:lvl>
    <w:lvl w:ilvl="3">
      <w:start w:val="1"/>
      <w:numFmt w:val="lowerRoman"/>
      <w:pStyle w:val="Heading4"/>
      <w:lvlText w:val="(%4)"/>
      <w:lvlJc w:val="right"/>
      <w:pPr>
        <w:ind w:left="864" w:hanging="144"/>
      </w:pPr>
      <w:rPr>
        <w:rFonts w:hint="default"/>
      </w:rPr>
    </w:lvl>
    <w:lvl w:ilvl="4">
      <w:start w:val="1"/>
      <w:numFmt w:val="decimal"/>
      <w:pStyle w:val="Heading5"/>
      <w:lvlText w:val="%5)"/>
      <w:lvlJc w:val="left"/>
      <w:pPr>
        <w:ind w:left="1008" w:hanging="432"/>
      </w:pPr>
      <w:rPr>
        <w:rFonts w:hint="default"/>
      </w:rPr>
    </w:lvl>
    <w:lvl w:ilvl="5">
      <w:start w:val="1"/>
      <w:numFmt w:val="lowerLetter"/>
      <w:pStyle w:val="Heading6"/>
      <w:lvlText w:val="%6)"/>
      <w:lvlJc w:val="left"/>
      <w:pPr>
        <w:ind w:left="1152" w:hanging="432"/>
      </w:pPr>
      <w:rPr>
        <w:rFonts w:hint="default"/>
      </w:rPr>
    </w:lvl>
    <w:lvl w:ilvl="6">
      <w:start w:val="1"/>
      <w:numFmt w:val="lowerRoman"/>
      <w:pStyle w:val="Heading7"/>
      <w:lvlText w:val="%7)"/>
      <w:lvlJc w:val="right"/>
      <w:pPr>
        <w:ind w:left="1296" w:hanging="288"/>
      </w:pPr>
      <w:rPr>
        <w:rFonts w:hint="default"/>
      </w:rPr>
    </w:lvl>
    <w:lvl w:ilvl="7">
      <w:start w:val="1"/>
      <w:numFmt w:val="lowerLetter"/>
      <w:pStyle w:val="Heading8"/>
      <w:lvlText w:val="%8."/>
      <w:lvlJc w:val="left"/>
      <w:pPr>
        <w:ind w:left="1440" w:hanging="432"/>
      </w:pPr>
      <w:rPr>
        <w:rFonts w:hint="default"/>
      </w:rPr>
    </w:lvl>
    <w:lvl w:ilvl="8">
      <w:start w:val="1"/>
      <w:numFmt w:val="lowerRoman"/>
      <w:pStyle w:val="Heading9"/>
      <w:lvlText w:val="%9."/>
      <w:lvlJc w:val="right"/>
      <w:pPr>
        <w:ind w:left="1584" w:hanging="144"/>
      </w:pPr>
      <w:rPr>
        <w:rFonts w:hint="default"/>
      </w:rPr>
    </w:lvl>
  </w:abstractNum>
  <w:abstractNum w:abstractNumId="3" w15:restartNumberingAfterBreak="0">
    <w:nsid w:val="19E649B2"/>
    <w:multiLevelType w:val="hybridMultilevel"/>
    <w:tmpl w:val="47864E6A"/>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 w15:restartNumberingAfterBreak="0">
    <w:nsid w:val="1B1F3942"/>
    <w:multiLevelType w:val="hybridMultilevel"/>
    <w:tmpl w:val="C3063C72"/>
    <w:lvl w:ilvl="0" w:tplc="04080019">
      <w:start w:val="1"/>
      <w:numFmt w:val="lowerLetter"/>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5" w15:restartNumberingAfterBreak="0">
    <w:nsid w:val="1D393A5D"/>
    <w:multiLevelType w:val="multilevel"/>
    <w:tmpl w:val="0409001F"/>
    <w:styleLink w:val="111111"/>
    <w:lvl w:ilvl="0">
      <w:start w:val="1"/>
      <w:numFmt w:val="decimal"/>
      <w:lvlText w:val="%1."/>
      <w:lvlJc w:val="left"/>
      <w:pPr>
        <w:tabs>
          <w:tab w:val="num" w:pos="360"/>
        </w:tabs>
        <w:ind w:left="360" w:hanging="360"/>
      </w:pPr>
      <w:rPr>
        <w:rFonts w:ascii="Tahoma" w:hAnsi="Tahoma"/>
        <w:b/>
        <w:sz w:val="28"/>
      </w:rPr>
    </w:lvl>
    <w:lvl w:ilvl="1">
      <w:start w:val="1"/>
      <w:numFmt w:val="decimal"/>
      <w:lvlText w:val="%1.%2."/>
      <w:lvlJc w:val="left"/>
      <w:pPr>
        <w:tabs>
          <w:tab w:val="num" w:pos="1080"/>
        </w:tabs>
        <w:ind w:left="792" w:hanging="432"/>
      </w:pPr>
      <w:rPr>
        <w:rFonts w:ascii="Tahoma" w:hAnsi="Tahoma"/>
        <w:sz w:val="28"/>
      </w:r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400"/>
        </w:tabs>
        <w:ind w:left="4320" w:hanging="1440"/>
      </w:pPr>
    </w:lvl>
  </w:abstractNum>
  <w:abstractNum w:abstractNumId="6" w15:restartNumberingAfterBreak="0">
    <w:nsid w:val="1DA16968"/>
    <w:multiLevelType w:val="hybridMultilevel"/>
    <w:tmpl w:val="247E4E78"/>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7" w15:restartNumberingAfterBreak="0">
    <w:nsid w:val="281B4832"/>
    <w:multiLevelType w:val="hybridMultilevel"/>
    <w:tmpl w:val="F634C4DA"/>
    <w:lvl w:ilvl="0" w:tplc="0408000F">
      <w:start w:val="1"/>
      <w:numFmt w:val="decimal"/>
      <w:lvlText w:val="%1."/>
      <w:lvlJc w:val="left"/>
      <w:pPr>
        <w:ind w:left="780" w:hanging="360"/>
      </w:pPr>
    </w:lvl>
    <w:lvl w:ilvl="1" w:tplc="04080019" w:tentative="1">
      <w:start w:val="1"/>
      <w:numFmt w:val="lowerLetter"/>
      <w:lvlText w:val="%2."/>
      <w:lvlJc w:val="left"/>
      <w:pPr>
        <w:ind w:left="1500" w:hanging="360"/>
      </w:pPr>
    </w:lvl>
    <w:lvl w:ilvl="2" w:tplc="0408001B" w:tentative="1">
      <w:start w:val="1"/>
      <w:numFmt w:val="lowerRoman"/>
      <w:lvlText w:val="%3."/>
      <w:lvlJc w:val="right"/>
      <w:pPr>
        <w:ind w:left="2220" w:hanging="180"/>
      </w:pPr>
    </w:lvl>
    <w:lvl w:ilvl="3" w:tplc="0408000F" w:tentative="1">
      <w:start w:val="1"/>
      <w:numFmt w:val="decimal"/>
      <w:lvlText w:val="%4."/>
      <w:lvlJc w:val="left"/>
      <w:pPr>
        <w:ind w:left="2940" w:hanging="360"/>
      </w:pPr>
    </w:lvl>
    <w:lvl w:ilvl="4" w:tplc="04080019" w:tentative="1">
      <w:start w:val="1"/>
      <w:numFmt w:val="lowerLetter"/>
      <w:lvlText w:val="%5."/>
      <w:lvlJc w:val="left"/>
      <w:pPr>
        <w:ind w:left="3660" w:hanging="360"/>
      </w:pPr>
    </w:lvl>
    <w:lvl w:ilvl="5" w:tplc="0408001B" w:tentative="1">
      <w:start w:val="1"/>
      <w:numFmt w:val="lowerRoman"/>
      <w:lvlText w:val="%6."/>
      <w:lvlJc w:val="right"/>
      <w:pPr>
        <w:ind w:left="4380" w:hanging="180"/>
      </w:pPr>
    </w:lvl>
    <w:lvl w:ilvl="6" w:tplc="0408000F" w:tentative="1">
      <w:start w:val="1"/>
      <w:numFmt w:val="decimal"/>
      <w:lvlText w:val="%7."/>
      <w:lvlJc w:val="left"/>
      <w:pPr>
        <w:ind w:left="5100" w:hanging="360"/>
      </w:pPr>
    </w:lvl>
    <w:lvl w:ilvl="7" w:tplc="04080019" w:tentative="1">
      <w:start w:val="1"/>
      <w:numFmt w:val="lowerLetter"/>
      <w:lvlText w:val="%8."/>
      <w:lvlJc w:val="left"/>
      <w:pPr>
        <w:ind w:left="5820" w:hanging="360"/>
      </w:pPr>
    </w:lvl>
    <w:lvl w:ilvl="8" w:tplc="0408001B" w:tentative="1">
      <w:start w:val="1"/>
      <w:numFmt w:val="lowerRoman"/>
      <w:lvlText w:val="%9."/>
      <w:lvlJc w:val="right"/>
      <w:pPr>
        <w:ind w:left="6540" w:hanging="180"/>
      </w:pPr>
    </w:lvl>
  </w:abstractNum>
  <w:abstractNum w:abstractNumId="8" w15:restartNumberingAfterBreak="0">
    <w:nsid w:val="31833472"/>
    <w:multiLevelType w:val="hybridMultilevel"/>
    <w:tmpl w:val="73D87FB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9" w15:restartNumberingAfterBreak="0">
    <w:nsid w:val="38E85774"/>
    <w:multiLevelType w:val="hybridMultilevel"/>
    <w:tmpl w:val="9C4ED1C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0" w15:restartNumberingAfterBreak="0">
    <w:nsid w:val="3E992B66"/>
    <w:multiLevelType w:val="hybridMultilevel"/>
    <w:tmpl w:val="302C6962"/>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1" w15:restartNumberingAfterBreak="0">
    <w:nsid w:val="46C53F41"/>
    <w:multiLevelType w:val="hybridMultilevel"/>
    <w:tmpl w:val="A35463EA"/>
    <w:lvl w:ilvl="0" w:tplc="17A8F438">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2" w15:restartNumberingAfterBreak="0">
    <w:nsid w:val="497B2FD7"/>
    <w:multiLevelType w:val="hybridMultilevel"/>
    <w:tmpl w:val="06D80E32"/>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3" w15:restartNumberingAfterBreak="0">
    <w:nsid w:val="4A375879"/>
    <w:multiLevelType w:val="hybridMultilevel"/>
    <w:tmpl w:val="E13425F0"/>
    <w:lvl w:ilvl="0" w:tplc="0408000F">
      <w:start w:val="1"/>
      <w:numFmt w:val="decimal"/>
      <w:lvlText w:val="%1."/>
      <w:lvlJc w:val="left"/>
      <w:pPr>
        <w:ind w:left="720" w:hanging="360"/>
      </w:pPr>
      <w:rPr>
        <w:rFonts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4" w15:restartNumberingAfterBreak="0">
    <w:nsid w:val="4F774843"/>
    <w:multiLevelType w:val="multilevel"/>
    <w:tmpl w:val="804E968E"/>
    <w:lvl w:ilvl="0">
      <w:start w:val="1"/>
      <w:numFmt w:val="decimal"/>
      <w:lvlText w:val="%1."/>
      <w:lvlJc w:val="left"/>
      <w:pPr>
        <w:ind w:left="720" w:hanging="360"/>
      </w:pPr>
    </w:lvl>
    <w:lvl w:ilvl="1">
      <w:start w:val="3"/>
      <w:numFmt w:val="decimal"/>
      <w:isLgl/>
      <w:lvlText w:val="%1.%2"/>
      <w:lvlJc w:val="left"/>
      <w:pPr>
        <w:ind w:left="108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15" w15:restartNumberingAfterBreak="0">
    <w:nsid w:val="59027867"/>
    <w:multiLevelType w:val="multilevel"/>
    <w:tmpl w:val="DF2E66E4"/>
    <w:lvl w:ilvl="0">
      <w:start w:val="1"/>
      <w:numFmt w:val="decimal"/>
      <w:lvlText w:val="%1."/>
      <w:lvlJc w:val="left"/>
      <w:pPr>
        <w:ind w:left="720" w:hanging="360"/>
      </w:pPr>
    </w:lvl>
    <w:lvl w:ilvl="1">
      <w:start w:val="3"/>
      <w:numFmt w:val="decimal"/>
      <w:isLgl/>
      <w:lvlText w:val="%1.%2"/>
      <w:lvlJc w:val="left"/>
      <w:pPr>
        <w:ind w:left="1020"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16" w15:restartNumberingAfterBreak="0">
    <w:nsid w:val="627B5F84"/>
    <w:multiLevelType w:val="hybridMultilevel"/>
    <w:tmpl w:val="0C58D7CC"/>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7" w15:restartNumberingAfterBreak="0">
    <w:nsid w:val="6E2B2CEB"/>
    <w:multiLevelType w:val="hybridMultilevel"/>
    <w:tmpl w:val="EA5A265A"/>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8" w15:restartNumberingAfterBreak="0">
    <w:nsid w:val="761B2FED"/>
    <w:multiLevelType w:val="hybridMultilevel"/>
    <w:tmpl w:val="E244D79E"/>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9" w15:restartNumberingAfterBreak="0">
    <w:nsid w:val="767C4143"/>
    <w:multiLevelType w:val="hybridMultilevel"/>
    <w:tmpl w:val="B1163146"/>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0" w15:restartNumberingAfterBreak="0">
    <w:nsid w:val="7AA72E8C"/>
    <w:multiLevelType w:val="hybridMultilevel"/>
    <w:tmpl w:val="F09883C0"/>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1" w15:restartNumberingAfterBreak="0">
    <w:nsid w:val="7B2F0ABC"/>
    <w:multiLevelType w:val="hybridMultilevel"/>
    <w:tmpl w:val="F2400EB4"/>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2" w15:restartNumberingAfterBreak="0">
    <w:nsid w:val="7E792F24"/>
    <w:multiLevelType w:val="multilevel"/>
    <w:tmpl w:val="091A7EB4"/>
    <w:lvl w:ilvl="0">
      <w:start w:val="1"/>
      <w:numFmt w:val="decimal"/>
      <w:lvlText w:val="%1."/>
      <w:lvlJc w:val="left"/>
      <w:pPr>
        <w:ind w:left="720" w:hanging="360"/>
      </w:pPr>
    </w:lvl>
    <w:lvl w:ilvl="1">
      <w:start w:val="4"/>
      <w:numFmt w:val="decimal"/>
      <w:isLgl/>
      <w:lvlText w:val="%1.%2"/>
      <w:lvlJc w:val="left"/>
      <w:pPr>
        <w:ind w:left="108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num w:numId="1">
    <w:abstractNumId w:val="5"/>
  </w:num>
  <w:num w:numId="2">
    <w:abstractNumId w:val="2"/>
  </w:num>
  <w:num w:numId="3">
    <w:abstractNumId w:val="0"/>
  </w:num>
  <w:num w:numId="4">
    <w:abstractNumId w:val="9"/>
  </w:num>
  <w:num w:numId="5">
    <w:abstractNumId w:val="4"/>
  </w:num>
  <w:num w:numId="6">
    <w:abstractNumId w:val="18"/>
  </w:num>
  <w:num w:numId="7">
    <w:abstractNumId w:val="20"/>
  </w:num>
  <w:num w:numId="8">
    <w:abstractNumId w:val="21"/>
  </w:num>
  <w:num w:numId="9">
    <w:abstractNumId w:val="13"/>
  </w:num>
  <w:num w:numId="10">
    <w:abstractNumId w:val="19"/>
  </w:num>
  <w:num w:numId="11">
    <w:abstractNumId w:val="17"/>
  </w:num>
  <w:num w:numId="12">
    <w:abstractNumId w:val="16"/>
  </w:num>
  <w:num w:numId="13">
    <w:abstractNumId w:val="7"/>
  </w:num>
  <w:num w:numId="14">
    <w:abstractNumId w:val="22"/>
  </w:num>
  <w:num w:numId="15">
    <w:abstractNumId w:val="15"/>
  </w:num>
  <w:num w:numId="16">
    <w:abstractNumId w:val="14"/>
  </w:num>
  <w:num w:numId="17">
    <w:abstractNumId w:val="11"/>
  </w:num>
  <w:num w:numId="18">
    <w:abstractNumId w:val="8"/>
  </w:num>
  <w:num w:numId="19">
    <w:abstractNumId w:val="6"/>
  </w:num>
  <w:num w:numId="20">
    <w:abstractNumId w:val="12"/>
  </w:num>
  <w:num w:numId="21">
    <w:abstractNumId w:val="3"/>
  </w:num>
  <w:num w:numId="22">
    <w:abstractNumId w:val="1"/>
  </w:num>
  <w:num w:numId="23">
    <w:abstractNumId w:val="1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7387"/>
    <w:rsid w:val="0000163F"/>
    <w:rsid w:val="00002051"/>
    <w:rsid w:val="00002087"/>
    <w:rsid w:val="0000249E"/>
    <w:rsid w:val="00003276"/>
    <w:rsid w:val="000032D3"/>
    <w:rsid w:val="000037EF"/>
    <w:rsid w:val="00003F24"/>
    <w:rsid w:val="00004766"/>
    <w:rsid w:val="00004D3D"/>
    <w:rsid w:val="00004D41"/>
    <w:rsid w:val="000055F7"/>
    <w:rsid w:val="0000587A"/>
    <w:rsid w:val="00005FDD"/>
    <w:rsid w:val="000061F2"/>
    <w:rsid w:val="000063CD"/>
    <w:rsid w:val="000068DA"/>
    <w:rsid w:val="00007117"/>
    <w:rsid w:val="00007D10"/>
    <w:rsid w:val="00010E33"/>
    <w:rsid w:val="000112FB"/>
    <w:rsid w:val="000113A1"/>
    <w:rsid w:val="00011887"/>
    <w:rsid w:val="00011914"/>
    <w:rsid w:val="00011A1E"/>
    <w:rsid w:val="00012176"/>
    <w:rsid w:val="000121BD"/>
    <w:rsid w:val="00012A63"/>
    <w:rsid w:val="0001318B"/>
    <w:rsid w:val="000131B5"/>
    <w:rsid w:val="00013912"/>
    <w:rsid w:val="000141F5"/>
    <w:rsid w:val="000145E2"/>
    <w:rsid w:val="00014623"/>
    <w:rsid w:val="0001479B"/>
    <w:rsid w:val="000156D7"/>
    <w:rsid w:val="00015854"/>
    <w:rsid w:val="00016320"/>
    <w:rsid w:val="000164A1"/>
    <w:rsid w:val="00017ACB"/>
    <w:rsid w:val="000215F6"/>
    <w:rsid w:val="000217DC"/>
    <w:rsid w:val="00021A05"/>
    <w:rsid w:val="00021C49"/>
    <w:rsid w:val="00021E3E"/>
    <w:rsid w:val="00021EE8"/>
    <w:rsid w:val="0002231A"/>
    <w:rsid w:val="000223AE"/>
    <w:rsid w:val="00022E45"/>
    <w:rsid w:val="000233C7"/>
    <w:rsid w:val="000234F3"/>
    <w:rsid w:val="00024EA4"/>
    <w:rsid w:val="00025096"/>
    <w:rsid w:val="000251AF"/>
    <w:rsid w:val="00025302"/>
    <w:rsid w:val="000259E4"/>
    <w:rsid w:val="00025A11"/>
    <w:rsid w:val="00025E14"/>
    <w:rsid w:val="0002601E"/>
    <w:rsid w:val="000261F4"/>
    <w:rsid w:val="00026991"/>
    <w:rsid w:val="00026A4F"/>
    <w:rsid w:val="00026F0E"/>
    <w:rsid w:val="00027108"/>
    <w:rsid w:val="00027983"/>
    <w:rsid w:val="00027C64"/>
    <w:rsid w:val="00030709"/>
    <w:rsid w:val="000308C5"/>
    <w:rsid w:val="00030C80"/>
    <w:rsid w:val="00031304"/>
    <w:rsid w:val="0003196D"/>
    <w:rsid w:val="00031FE6"/>
    <w:rsid w:val="00031FF2"/>
    <w:rsid w:val="00032ADA"/>
    <w:rsid w:val="00032F20"/>
    <w:rsid w:val="000340E9"/>
    <w:rsid w:val="0003447A"/>
    <w:rsid w:val="000348A4"/>
    <w:rsid w:val="00034CCD"/>
    <w:rsid w:val="00035133"/>
    <w:rsid w:val="0003516C"/>
    <w:rsid w:val="00035370"/>
    <w:rsid w:val="0003576A"/>
    <w:rsid w:val="000359EE"/>
    <w:rsid w:val="00035B50"/>
    <w:rsid w:val="00036123"/>
    <w:rsid w:val="000361F7"/>
    <w:rsid w:val="000366F0"/>
    <w:rsid w:val="00036EE1"/>
    <w:rsid w:val="0003761B"/>
    <w:rsid w:val="00037F47"/>
    <w:rsid w:val="000401F8"/>
    <w:rsid w:val="0004047A"/>
    <w:rsid w:val="000413B8"/>
    <w:rsid w:val="000415CC"/>
    <w:rsid w:val="00041B66"/>
    <w:rsid w:val="00041CF3"/>
    <w:rsid w:val="00041F4A"/>
    <w:rsid w:val="000421F4"/>
    <w:rsid w:val="00042A98"/>
    <w:rsid w:val="00042C1A"/>
    <w:rsid w:val="00043B44"/>
    <w:rsid w:val="00043D06"/>
    <w:rsid w:val="0004411E"/>
    <w:rsid w:val="0004440B"/>
    <w:rsid w:val="00044EB1"/>
    <w:rsid w:val="000452F4"/>
    <w:rsid w:val="00045C93"/>
    <w:rsid w:val="000460C6"/>
    <w:rsid w:val="00046244"/>
    <w:rsid w:val="00046A9B"/>
    <w:rsid w:val="00046EE9"/>
    <w:rsid w:val="000477CD"/>
    <w:rsid w:val="0004799F"/>
    <w:rsid w:val="000501EA"/>
    <w:rsid w:val="0005040D"/>
    <w:rsid w:val="000505E3"/>
    <w:rsid w:val="00051297"/>
    <w:rsid w:val="00051F4F"/>
    <w:rsid w:val="000520BA"/>
    <w:rsid w:val="00052715"/>
    <w:rsid w:val="00052C24"/>
    <w:rsid w:val="00052D4B"/>
    <w:rsid w:val="0005335F"/>
    <w:rsid w:val="00053793"/>
    <w:rsid w:val="00053CBA"/>
    <w:rsid w:val="00053D82"/>
    <w:rsid w:val="00055030"/>
    <w:rsid w:val="0005503D"/>
    <w:rsid w:val="00055D87"/>
    <w:rsid w:val="000561BC"/>
    <w:rsid w:val="00056795"/>
    <w:rsid w:val="0005709D"/>
    <w:rsid w:val="0005763D"/>
    <w:rsid w:val="00057DB6"/>
    <w:rsid w:val="0006099B"/>
    <w:rsid w:val="00060BFB"/>
    <w:rsid w:val="00060E9A"/>
    <w:rsid w:val="00060F07"/>
    <w:rsid w:val="00061682"/>
    <w:rsid w:val="0006198F"/>
    <w:rsid w:val="00061E1F"/>
    <w:rsid w:val="000626CF"/>
    <w:rsid w:val="00062E81"/>
    <w:rsid w:val="000634DE"/>
    <w:rsid w:val="00063608"/>
    <w:rsid w:val="000639CD"/>
    <w:rsid w:val="00063C3D"/>
    <w:rsid w:val="000641F9"/>
    <w:rsid w:val="0006576B"/>
    <w:rsid w:val="00065B45"/>
    <w:rsid w:val="00065C75"/>
    <w:rsid w:val="00065C90"/>
    <w:rsid w:val="00065E8D"/>
    <w:rsid w:val="00066199"/>
    <w:rsid w:val="00066296"/>
    <w:rsid w:val="00066DCC"/>
    <w:rsid w:val="0006711C"/>
    <w:rsid w:val="000675D9"/>
    <w:rsid w:val="00067680"/>
    <w:rsid w:val="0007051B"/>
    <w:rsid w:val="000711D5"/>
    <w:rsid w:val="00071D5C"/>
    <w:rsid w:val="00071E54"/>
    <w:rsid w:val="000721B7"/>
    <w:rsid w:val="00072B97"/>
    <w:rsid w:val="000732C5"/>
    <w:rsid w:val="000739DE"/>
    <w:rsid w:val="00073EC5"/>
    <w:rsid w:val="00074BE2"/>
    <w:rsid w:val="0007510F"/>
    <w:rsid w:val="00075353"/>
    <w:rsid w:val="0007565E"/>
    <w:rsid w:val="000759D4"/>
    <w:rsid w:val="00075D26"/>
    <w:rsid w:val="00076AEA"/>
    <w:rsid w:val="00076C00"/>
    <w:rsid w:val="000770E4"/>
    <w:rsid w:val="00080895"/>
    <w:rsid w:val="00080CC5"/>
    <w:rsid w:val="0008158A"/>
    <w:rsid w:val="0008291E"/>
    <w:rsid w:val="00082B2A"/>
    <w:rsid w:val="000834F0"/>
    <w:rsid w:val="00083BE1"/>
    <w:rsid w:val="00083D3E"/>
    <w:rsid w:val="00084C4B"/>
    <w:rsid w:val="00085F27"/>
    <w:rsid w:val="00086071"/>
    <w:rsid w:val="000862DD"/>
    <w:rsid w:val="00086616"/>
    <w:rsid w:val="00086635"/>
    <w:rsid w:val="000869E5"/>
    <w:rsid w:val="00086A80"/>
    <w:rsid w:val="000871F1"/>
    <w:rsid w:val="0008749F"/>
    <w:rsid w:val="00090BB6"/>
    <w:rsid w:val="00091682"/>
    <w:rsid w:val="00091E0D"/>
    <w:rsid w:val="000920F8"/>
    <w:rsid w:val="00093338"/>
    <w:rsid w:val="000936E1"/>
    <w:rsid w:val="00093F90"/>
    <w:rsid w:val="00094383"/>
    <w:rsid w:val="00094553"/>
    <w:rsid w:val="00094EBF"/>
    <w:rsid w:val="00096354"/>
    <w:rsid w:val="0009648A"/>
    <w:rsid w:val="000A07D0"/>
    <w:rsid w:val="000A090A"/>
    <w:rsid w:val="000A1D2E"/>
    <w:rsid w:val="000A22D6"/>
    <w:rsid w:val="000A244E"/>
    <w:rsid w:val="000A25C7"/>
    <w:rsid w:val="000A466C"/>
    <w:rsid w:val="000A46D8"/>
    <w:rsid w:val="000A5818"/>
    <w:rsid w:val="000A6518"/>
    <w:rsid w:val="000B06E5"/>
    <w:rsid w:val="000B0B23"/>
    <w:rsid w:val="000B0CCC"/>
    <w:rsid w:val="000B1164"/>
    <w:rsid w:val="000B128C"/>
    <w:rsid w:val="000B16BB"/>
    <w:rsid w:val="000B1988"/>
    <w:rsid w:val="000B2CAF"/>
    <w:rsid w:val="000B337E"/>
    <w:rsid w:val="000B35CC"/>
    <w:rsid w:val="000B38C1"/>
    <w:rsid w:val="000B3974"/>
    <w:rsid w:val="000B469A"/>
    <w:rsid w:val="000B518B"/>
    <w:rsid w:val="000B5521"/>
    <w:rsid w:val="000B5F8D"/>
    <w:rsid w:val="000B6AF8"/>
    <w:rsid w:val="000B7075"/>
    <w:rsid w:val="000B73A5"/>
    <w:rsid w:val="000B7F82"/>
    <w:rsid w:val="000C040D"/>
    <w:rsid w:val="000C08EB"/>
    <w:rsid w:val="000C22B8"/>
    <w:rsid w:val="000C27D7"/>
    <w:rsid w:val="000C2BB3"/>
    <w:rsid w:val="000C2C32"/>
    <w:rsid w:val="000C39E2"/>
    <w:rsid w:val="000C3D1B"/>
    <w:rsid w:val="000C497B"/>
    <w:rsid w:val="000C5228"/>
    <w:rsid w:val="000C5407"/>
    <w:rsid w:val="000C5E8B"/>
    <w:rsid w:val="000C7C59"/>
    <w:rsid w:val="000D0A9E"/>
    <w:rsid w:val="000D1478"/>
    <w:rsid w:val="000D1660"/>
    <w:rsid w:val="000D175B"/>
    <w:rsid w:val="000D18FA"/>
    <w:rsid w:val="000D206F"/>
    <w:rsid w:val="000D264F"/>
    <w:rsid w:val="000D292A"/>
    <w:rsid w:val="000D2AA5"/>
    <w:rsid w:val="000D3137"/>
    <w:rsid w:val="000D3263"/>
    <w:rsid w:val="000D3EF9"/>
    <w:rsid w:val="000D49EF"/>
    <w:rsid w:val="000D4CB3"/>
    <w:rsid w:val="000D548D"/>
    <w:rsid w:val="000D5A85"/>
    <w:rsid w:val="000D7E34"/>
    <w:rsid w:val="000E0267"/>
    <w:rsid w:val="000E0584"/>
    <w:rsid w:val="000E150A"/>
    <w:rsid w:val="000E1D4A"/>
    <w:rsid w:val="000E2320"/>
    <w:rsid w:val="000E2927"/>
    <w:rsid w:val="000E3573"/>
    <w:rsid w:val="000E35A3"/>
    <w:rsid w:val="000E35BD"/>
    <w:rsid w:val="000E4345"/>
    <w:rsid w:val="000E4806"/>
    <w:rsid w:val="000E4813"/>
    <w:rsid w:val="000E4ADC"/>
    <w:rsid w:val="000E532F"/>
    <w:rsid w:val="000E5D67"/>
    <w:rsid w:val="000E61BD"/>
    <w:rsid w:val="000E6754"/>
    <w:rsid w:val="000E6C20"/>
    <w:rsid w:val="000E7566"/>
    <w:rsid w:val="000E7983"/>
    <w:rsid w:val="000F016C"/>
    <w:rsid w:val="000F0C4A"/>
    <w:rsid w:val="000F338E"/>
    <w:rsid w:val="000F39AB"/>
    <w:rsid w:val="000F3C1B"/>
    <w:rsid w:val="000F450F"/>
    <w:rsid w:val="000F4B8C"/>
    <w:rsid w:val="000F4F59"/>
    <w:rsid w:val="000F5642"/>
    <w:rsid w:val="000F6D92"/>
    <w:rsid w:val="000F719E"/>
    <w:rsid w:val="0010108B"/>
    <w:rsid w:val="00101F30"/>
    <w:rsid w:val="00102878"/>
    <w:rsid w:val="001028B2"/>
    <w:rsid w:val="00102B22"/>
    <w:rsid w:val="00102EE4"/>
    <w:rsid w:val="00103042"/>
    <w:rsid w:val="00103BF1"/>
    <w:rsid w:val="00104556"/>
    <w:rsid w:val="00104A73"/>
    <w:rsid w:val="00104B15"/>
    <w:rsid w:val="0010504E"/>
    <w:rsid w:val="001064C9"/>
    <w:rsid w:val="00106821"/>
    <w:rsid w:val="00106B37"/>
    <w:rsid w:val="00110383"/>
    <w:rsid w:val="00111523"/>
    <w:rsid w:val="00111DE3"/>
    <w:rsid w:val="00112B02"/>
    <w:rsid w:val="00112DEB"/>
    <w:rsid w:val="00113BD1"/>
    <w:rsid w:val="00113C08"/>
    <w:rsid w:val="001142A9"/>
    <w:rsid w:val="00114317"/>
    <w:rsid w:val="00114A14"/>
    <w:rsid w:val="00114D84"/>
    <w:rsid w:val="00115766"/>
    <w:rsid w:val="00116CA0"/>
    <w:rsid w:val="00116F34"/>
    <w:rsid w:val="00117935"/>
    <w:rsid w:val="0012021F"/>
    <w:rsid w:val="001212E2"/>
    <w:rsid w:val="0012282D"/>
    <w:rsid w:val="001229FA"/>
    <w:rsid w:val="001236F8"/>
    <w:rsid w:val="00123B53"/>
    <w:rsid w:val="001245CD"/>
    <w:rsid w:val="00124F8A"/>
    <w:rsid w:val="00125D81"/>
    <w:rsid w:val="0012659B"/>
    <w:rsid w:val="00126650"/>
    <w:rsid w:val="00127E89"/>
    <w:rsid w:val="001304BD"/>
    <w:rsid w:val="00130AE6"/>
    <w:rsid w:val="0013129D"/>
    <w:rsid w:val="00131D41"/>
    <w:rsid w:val="00131E7F"/>
    <w:rsid w:val="00132160"/>
    <w:rsid w:val="0013285E"/>
    <w:rsid w:val="00133FD9"/>
    <w:rsid w:val="00134107"/>
    <w:rsid w:val="00134A48"/>
    <w:rsid w:val="00134D19"/>
    <w:rsid w:val="00134D7A"/>
    <w:rsid w:val="00135D18"/>
    <w:rsid w:val="0013667A"/>
    <w:rsid w:val="00136AE2"/>
    <w:rsid w:val="00137612"/>
    <w:rsid w:val="001403C7"/>
    <w:rsid w:val="00142452"/>
    <w:rsid w:val="0014374A"/>
    <w:rsid w:val="00143CE0"/>
    <w:rsid w:val="001444C5"/>
    <w:rsid w:val="00144D0C"/>
    <w:rsid w:val="001451BF"/>
    <w:rsid w:val="00145208"/>
    <w:rsid w:val="00145CF2"/>
    <w:rsid w:val="001465E7"/>
    <w:rsid w:val="00146C44"/>
    <w:rsid w:val="001473B6"/>
    <w:rsid w:val="0014742A"/>
    <w:rsid w:val="00147642"/>
    <w:rsid w:val="0014774D"/>
    <w:rsid w:val="00147C06"/>
    <w:rsid w:val="00151941"/>
    <w:rsid w:val="00151C5C"/>
    <w:rsid w:val="00151F31"/>
    <w:rsid w:val="00152148"/>
    <w:rsid w:val="001534A5"/>
    <w:rsid w:val="00153633"/>
    <w:rsid w:val="00153642"/>
    <w:rsid w:val="00153657"/>
    <w:rsid w:val="0015485F"/>
    <w:rsid w:val="001549EF"/>
    <w:rsid w:val="001563EA"/>
    <w:rsid w:val="00156B34"/>
    <w:rsid w:val="00157E6B"/>
    <w:rsid w:val="0016063B"/>
    <w:rsid w:val="00160AFB"/>
    <w:rsid w:val="00160C57"/>
    <w:rsid w:val="00160EAE"/>
    <w:rsid w:val="00161ED2"/>
    <w:rsid w:val="001624A4"/>
    <w:rsid w:val="00162A67"/>
    <w:rsid w:val="00163299"/>
    <w:rsid w:val="00163EF7"/>
    <w:rsid w:val="0016490B"/>
    <w:rsid w:val="00164AFE"/>
    <w:rsid w:val="00165019"/>
    <w:rsid w:val="00165B1B"/>
    <w:rsid w:val="0016656C"/>
    <w:rsid w:val="001677E7"/>
    <w:rsid w:val="00167B2D"/>
    <w:rsid w:val="0017065B"/>
    <w:rsid w:val="0017221B"/>
    <w:rsid w:val="0017238C"/>
    <w:rsid w:val="00175073"/>
    <w:rsid w:val="001756E1"/>
    <w:rsid w:val="001766EA"/>
    <w:rsid w:val="00176A2C"/>
    <w:rsid w:val="00176A8C"/>
    <w:rsid w:val="001771D6"/>
    <w:rsid w:val="00177EB5"/>
    <w:rsid w:val="00181319"/>
    <w:rsid w:val="00182324"/>
    <w:rsid w:val="00182644"/>
    <w:rsid w:val="00183902"/>
    <w:rsid w:val="00183A38"/>
    <w:rsid w:val="00184565"/>
    <w:rsid w:val="00184DA4"/>
    <w:rsid w:val="001854CC"/>
    <w:rsid w:val="00186E7D"/>
    <w:rsid w:val="00186F9D"/>
    <w:rsid w:val="0018742B"/>
    <w:rsid w:val="001900B7"/>
    <w:rsid w:val="00190D39"/>
    <w:rsid w:val="00191340"/>
    <w:rsid w:val="00191E74"/>
    <w:rsid w:val="00193097"/>
    <w:rsid w:val="00193209"/>
    <w:rsid w:val="001938D9"/>
    <w:rsid w:val="001938F0"/>
    <w:rsid w:val="00193FF7"/>
    <w:rsid w:val="001940E7"/>
    <w:rsid w:val="00194578"/>
    <w:rsid w:val="001951E6"/>
    <w:rsid w:val="001966E2"/>
    <w:rsid w:val="0019682F"/>
    <w:rsid w:val="00196CF8"/>
    <w:rsid w:val="00197ECD"/>
    <w:rsid w:val="001A0192"/>
    <w:rsid w:val="001A1730"/>
    <w:rsid w:val="001A1B30"/>
    <w:rsid w:val="001A1BED"/>
    <w:rsid w:val="001A2A7A"/>
    <w:rsid w:val="001A397A"/>
    <w:rsid w:val="001A556B"/>
    <w:rsid w:val="001A567B"/>
    <w:rsid w:val="001A6876"/>
    <w:rsid w:val="001A6906"/>
    <w:rsid w:val="001A69B6"/>
    <w:rsid w:val="001A6D74"/>
    <w:rsid w:val="001A720D"/>
    <w:rsid w:val="001B0326"/>
    <w:rsid w:val="001B0BBD"/>
    <w:rsid w:val="001B12D5"/>
    <w:rsid w:val="001B1F11"/>
    <w:rsid w:val="001B310B"/>
    <w:rsid w:val="001B46BB"/>
    <w:rsid w:val="001B611E"/>
    <w:rsid w:val="001B67EB"/>
    <w:rsid w:val="001B6A75"/>
    <w:rsid w:val="001B7A37"/>
    <w:rsid w:val="001C03B8"/>
    <w:rsid w:val="001C0A73"/>
    <w:rsid w:val="001C1FCD"/>
    <w:rsid w:val="001C2D88"/>
    <w:rsid w:val="001C2F05"/>
    <w:rsid w:val="001C33D2"/>
    <w:rsid w:val="001C351E"/>
    <w:rsid w:val="001C38A5"/>
    <w:rsid w:val="001C3A69"/>
    <w:rsid w:val="001C3CF1"/>
    <w:rsid w:val="001C472C"/>
    <w:rsid w:val="001C4DC9"/>
    <w:rsid w:val="001C4E52"/>
    <w:rsid w:val="001C5249"/>
    <w:rsid w:val="001C535F"/>
    <w:rsid w:val="001C59E0"/>
    <w:rsid w:val="001C6070"/>
    <w:rsid w:val="001C6674"/>
    <w:rsid w:val="001C668F"/>
    <w:rsid w:val="001C6CB5"/>
    <w:rsid w:val="001C79AC"/>
    <w:rsid w:val="001D07D9"/>
    <w:rsid w:val="001D080F"/>
    <w:rsid w:val="001D0851"/>
    <w:rsid w:val="001D16E7"/>
    <w:rsid w:val="001D1A7A"/>
    <w:rsid w:val="001D1BD0"/>
    <w:rsid w:val="001D2016"/>
    <w:rsid w:val="001D202B"/>
    <w:rsid w:val="001D3226"/>
    <w:rsid w:val="001D3468"/>
    <w:rsid w:val="001D369C"/>
    <w:rsid w:val="001D3769"/>
    <w:rsid w:val="001D41AF"/>
    <w:rsid w:val="001D468E"/>
    <w:rsid w:val="001D4AF8"/>
    <w:rsid w:val="001D528F"/>
    <w:rsid w:val="001D58B3"/>
    <w:rsid w:val="001D5A34"/>
    <w:rsid w:val="001D5B33"/>
    <w:rsid w:val="001D5EC8"/>
    <w:rsid w:val="001D65D9"/>
    <w:rsid w:val="001D6A01"/>
    <w:rsid w:val="001D758D"/>
    <w:rsid w:val="001D7FEE"/>
    <w:rsid w:val="001E0127"/>
    <w:rsid w:val="001E0280"/>
    <w:rsid w:val="001E0ECE"/>
    <w:rsid w:val="001E1E9F"/>
    <w:rsid w:val="001E28BD"/>
    <w:rsid w:val="001E32CF"/>
    <w:rsid w:val="001E3D3D"/>
    <w:rsid w:val="001E41EC"/>
    <w:rsid w:val="001E4E47"/>
    <w:rsid w:val="001E5413"/>
    <w:rsid w:val="001E5D0C"/>
    <w:rsid w:val="001E5F76"/>
    <w:rsid w:val="001E6BFD"/>
    <w:rsid w:val="001E6FBE"/>
    <w:rsid w:val="001E7374"/>
    <w:rsid w:val="001F0E40"/>
    <w:rsid w:val="001F0ED8"/>
    <w:rsid w:val="001F1BC6"/>
    <w:rsid w:val="001F1CC2"/>
    <w:rsid w:val="001F248C"/>
    <w:rsid w:val="001F2E7E"/>
    <w:rsid w:val="001F31EC"/>
    <w:rsid w:val="001F353E"/>
    <w:rsid w:val="001F47F3"/>
    <w:rsid w:val="001F4AC5"/>
    <w:rsid w:val="001F4C52"/>
    <w:rsid w:val="001F4CCB"/>
    <w:rsid w:val="001F5693"/>
    <w:rsid w:val="001F65B4"/>
    <w:rsid w:val="001F6A8F"/>
    <w:rsid w:val="001F71D8"/>
    <w:rsid w:val="001F786F"/>
    <w:rsid w:val="00200451"/>
    <w:rsid w:val="00200899"/>
    <w:rsid w:val="002009CD"/>
    <w:rsid w:val="00201CD2"/>
    <w:rsid w:val="0020226B"/>
    <w:rsid w:val="00203502"/>
    <w:rsid w:val="00203592"/>
    <w:rsid w:val="0020374E"/>
    <w:rsid w:val="00203A07"/>
    <w:rsid w:val="00203BDF"/>
    <w:rsid w:val="002043AF"/>
    <w:rsid w:val="0020520D"/>
    <w:rsid w:val="00205337"/>
    <w:rsid w:val="0020579A"/>
    <w:rsid w:val="002065C6"/>
    <w:rsid w:val="00206752"/>
    <w:rsid w:val="00206822"/>
    <w:rsid w:val="00206904"/>
    <w:rsid w:val="00206B09"/>
    <w:rsid w:val="0020749D"/>
    <w:rsid w:val="002075EF"/>
    <w:rsid w:val="00210D4B"/>
    <w:rsid w:val="00211064"/>
    <w:rsid w:val="00211660"/>
    <w:rsid w:val="00211981"/>
    <w:rsid w:val="0021275F"/>
    <w:rsid w:val="00214C23"/>
    <w:rsid w:val="002155A9"/>
    <w:rsid w:val="00215C99"/>
    <w:rsid w:val="00216420"/>
    <w:rsid w:val="002167E4"/>
    <w:rsid w:val="0021745C"/>
    <w:rsid w:val="00217838"/>
    <w:rsid w:val="00217F40"/>
    <w:rsid w:val="0022049E"/>
    <w:rsid w:val="0022097C"/>
    <w:rsid w:val="00220EB6"/>
    <w:rsid w:val="0022203E"/>
    <w:rsid w:val="00222803"/>
    <w:rsid w:val="00222963"/>
    <w:rsid w:val="00223124"/>
    <w:rsid w:val="002231EB"/>
    <w:rsid w:val="00223BB2"/>
    <w:rsid w:val="00223FF8"/>
    <w:rsid w:val="0022417C"/>
    <w:rsid w:val="00224BCE"/>
    <w:rsid w:val="002251EC"/>
    <w:rsid w:val="00225720"/>
    <w:rsid w:val="00225743"/>
    <w:rsid w:val="00225872"/>
    <w:rsid w:val="00225CCA"/>
    <w:rsid w:val="002263EA"/>
    <w:rsid w:val="00226712"/>
    <w:rsid w:val="00227A58"/>
    <w:rsid w:val="00227F76"/>
    <w:rsid w:val="00231343"/>
    <w:rsid w:val="0023185C"/>
    <w:rsid w:val="00232587"/>
    <w:rsid w:val="0023266C"/>
    <w:rsid w:val="0023269C"/>
    <w:rsid w:val="00232A11"/>
    <w:rsid w:val="00232F32"/>
    <w:rsid w:val="00233395"/>
    <w:rsid w:val="002334B7"/>
    <w:rsid w:val="0023360F"/>
    <w:rsid w:val="00233FDE"/>
    <w:rsid w:val="002350A6"/>
    <w:rsid w:val="00235520"/>
    <w:rsid w:val="00235887"/>
    <w:rsid w:val="002373FC"/>
    <w:rsid w:val="002376C5"/>
    <w:rsid w:val="00237C25"/>
    <w:rsid w:val="002400F0"/>
    <w:rsid w:val="00240112"/>
    <w:rsid w:val="002405D8"/>
    <w:rsid w:val="00240F90"/>
    <w:rsid w:val="00241139"/>
    <w:rsid w:val="002411B3"/>
    <w:rsid w:val="00241677"/>
    <w:rsid w:val="002418CF"/>
    <w:rsid w:val="00241CC6"/>
    <w:rsid w:val="0024263F"/>
    <w:rsid w:val="00242B12"/>
    <w:rsid w:val="0024420C"/>
    <w:rsid w:val="00244BD1"/>
    <w:rsid w:val="002455B3"/>
    <w:rsid w:val="00245A24"/>
    <w:rsid w:val="00247481"/>
    <w:rsid w:val="002502B4"/>
    <w:rsid w:val="00250F78"/>
    <w:rsid w:val="00251B3B"/>
    <w:rsid w:val="00251BC9"/>
    <w:rsid w:val="002520F0"/>
    <w:rsid w:val="00252292"/>
    <w:rsid w:val="002524B3"/>
    <w:rsid w:val="0025268F"/>
    <w:rsid w:val="002527C7"/>
    <w:rsid w:val="00252E56"/>
    <w:rsid w:val="00253546"/>
    <w:rsid w:val="0025394E"/>
    <w:rsid w:val="00253DF7"/>
    <w:rsid w:val="002545A2"/>
    <w:rsid w:val="002549A8"/>
    <w:rsid w:val="002549C8"/>
    <w:rsid w:val="0025512C"/>
    <w:rsid w:val="00256479"/>
    <w:rsid w:val="00256569"/>
    <w:rsid w:val="0025722B"/>
    <w:rsid w:val="00257474"/>
    <w:rsid w:val="002614A9"/>
    <w:rsid w:val="00261EC8"/>
    <w:rsid w:val="002621C5"/>
    <w:rsid w:val="002630F8"/>
    <w:rsid w:val="0026395A"/>
    <w:rsid w:val="00263E3E"/>
    <w:rsid w:val="00264656"/>
    <w:rsid w:val="00264882"/>
    <w:rsid w:val="00264D25"/>
    <w:rsid w:val="00264E29"/>
    <w:rsid w:val="0026569B"/>
    <w:rsid w:val="00265AC1"/>
    <w:rsid w:val="00265DD7"/>
    <w:rsid w:val="00266FC7"/>
    <w:rsid w:val="00267364"/>
    <w:rsid w:val="00267711"/>
    <w:rsid w:val="00267CE2"/>
    <w:rsid w:val="00270B3C"/>
    <w:rsid w:val="00270DC0"/>
    <w:rsid w:val="00270F77"/>
    <w:rsid w:val="00270FBB"/>
    <w:rsid w:val="002715EF"/>
    <w:rsid w:val="00271707"/>
    <w:rsid w:val="00271A5C"/>
    <w:rsid w:val="00271C6A"/>
    <w:rsid w:val="00271FB4"/>
    <w:rsid w:val="00271FFF"/>
    <w:rsid w:val="00272FB5"/>
    <w:rsid w:val="00273276"/>
    <w:rsid w:val="00276305"/>
    <w:rsid w:val="00276668"/>
    <w:rsid w:val="00276CC0"/>
    <w:rsid w:val="00276E49"/>
    <w:rsid w:val="00277078"/>
    <w:rsid w:val="00277229"/>
    <w:rsid w:val="002773DD"/>
    <w:rsid w:val="0027783D"/>
    <w:rsid w:val="00277A37"/>
    <w:rsid w:val="00277FE3"/>
    <w:rsid w:val="0028021A"/>
    <w:rsid w:val="00280371"/>
    <w:rsid w:val="0028166B"/>
    <w:rsid w:val="002826E1"/>
    <w:rsid w:val="002827E1"/>
    <w:rsid w:val="002828BE"/>
    <w:rsid w:val="002831EB"/>
    <w:rsid w:val="00283D26"/>
    <w:rsid w:val="0028411E"/>
    <w:rsid w:val="0028501F"/>
    <w:rsid w:val="00285DB9"/>
    <w:rsid w:val="002862FB"/>
    <w:rsid w:val="0028745A"/>
    <w:rsid w:val="00291395"/>
    <w:rsid w:val="00291466"/>
    <w:rsid w:val="0029148F"/>
    <w:rsid w:val="002914F4"/>
    <w:rsid w:val="002914F7"/>
    <w:rsid w:val="0029216B"/>
    <w:rsid w:val="002921C4"/>
    <w:rsid w:val="002929FB"/>
    <w:rsid w:val="00293D6C"/>
    <w:rsid w:val="00294613"/>
    <w:rsid w:val="0029521D"/>
    <w:rsid w:val="00295763"/>
    <w:rsid w:val="00295874"/>
    <w:rsid w:val="0029595D"/>
    <w:rsid w:val="00295DA3"/>
    <w:rsid w:val="002963AB"/>
    <w:rsid w:val="00296CE4"/>
    <w:rsid w:val="00297316"/>
    <w:rsid w:val="00297B5B"/>
    <w:rsid w:val="00297E3D"/>
    <w:rsid w:val="002A0CFD"/>
    <w:rsid w:val="002A0E11"/>
    <w:rsid w:val="002A102F"/>
    <w:rsid w:val="002A1910"/>
    <w:rsid w:val="002A259C"/>
    <w:rsid w:val="002A2DCC"/>
    <w:rsid w:val="002A2F0E"/>
    <w:rsid w:val="002A3217"/>
    <w:rsid w:val="002A34F0"/>
    <w:rsid w:val="002A3FF0"/>
    <w:rsid w:val="002A46C1"/>
    <w:rsid w:val="002A4727"/>
    <w:rsid w:val="002A50BC"/>
    <w:rsid w:val="002A6397"/>
    <w:rsid w:val="002A6AC3"/>
    <w:rsid w:val="002A6E23"/>
    <w:rsid w:val="002A72B1"/>
    <w:rsid w:val="002A7C68"/>
    <w:rsid w:val="002B0378"/>
    <w:rsid w:val="002B04AC"/>
    <w:rsid w:val="002B0F97"/>
    <w:rsid w:val="002B1D1D"/>
    <w:rsid w:val="002B1DED"/>
    <w:rsid w:val="002B233E"/>
    <w:rsid w:val="002B2AEB"/>
    <w:rsid w:val="002B2C7F"/>
    <w:rsid w:val="002B314A"/>
    <w:rsid w:val="002B3352"/>
    <w:rsid w:val="002B34AF"/>
    <w:rsid w:val="002B3D98"/>
    <w:rsid w:val="002B431B"/>
    <w:rsid w:val="002B5843"/>
    <w:rsid w:val="002B5BE5"/>
    <w:rsid w:val="002B5CDE"/>
    <w:rsid w:val="002B6AC2"/>
    <w:rsid w:val="002B6B97"/>
    <w:rsid w:val="002B6D99"/>
    <w:rsid w:val="002B70CC"/>
    <w:rsid w:val="002B7921"/>
    <w:rsid w:val="002B7AAB"/>
    <w:rsid w:val="002B7D63"/>
    <w:rsid w:val="002B7E51"/>
    <w:rsid w:val="002C0AA0"/>
    <w:rsid w:val="002C0E9E"/>
    <w:rsid w:val="002C116E"/>
    <w:rsid w:val="002C158C"/>
    <w:rsid w:val="002C1D30"/>
    <w:rsid w:val="002C2D94"/>
    <w:rsid w:val="002C32D6"/>
    <w:rsid w:val="002C4EFE"/>
    <w:rsid w:val="002C5599"/>
    <w:rsid w:val="002C6BC8"/>
    <w:rsid w:val="002C6DCF"/>
    <w:rsid w:val="002C70A3"/>
    <w:rsid w:val="002C78B4"/>
    <w:rsid w:val="002C79DC"/>
    <w:rsid w:val="002D02EB"/>
    <w:rsid w:val="002D0F37"/>
    <w:rsid w:val="002D2E2A"/>
    <w:rsid w:val="002D334F"/>
    <w:rsid w:val="002D35BF"/>
    <w:rsid w:val="002D3B9E"/>
    <w:rsid w:val="002D4519"/>
    <w:rsid w:val="002D478D"/>
    <w:rsid w:val="002D4D31"/>
    <w:rsid w:val="002D4FC0"/>
    <w:rsid w:val="002D5160"/>
    <w:rsid w:val="002D5C32"/>
    <w:rsid w:val="002D654F"/>
    <w:rsid w:val="002D6C2F"/>
    <w:rsid w:val="002D6D35"/>
    <w:rsid w:val="002D7266"/>
    <w:rsid w:val="002D7699"/>
    <w:rsid w:val="002E0244"/>
    <w:rsid w:val="002E1103"/>
    <w:rsid w:val="002E1DCD"/>
    <w:rsid w:val="002E2053"/>
    <w:rsid w:val="002E2BE7"/>
    <w:rsid w:val="002E33C2"/>
    <w:rsid w:val="002E3FF5"/>
    <w:rsid w:val="002E44D0"/>
    <w:rsid w:val="002E4559"/>
    <w:rsid w:val="002E47F7"/>
    <w:rsid w:val="002E49E3"/>
    <w:rsid w:val="002E5B2A"/>
    <w:rsid w:val="002E5C0B"/>
    <w:rsid w:val="002E5E12"/>
    <w:rsid w:val="002E5F8F"/>
    <w:rsid w:val="002E6293"/>
    <w:rsid w:val="002E6684"/>
    <w:rsid w:val="002E6C37"/>
    <w:rsid w:val="002E6DEF"/>
    <w:rsid w:val="002E729A"/>
    <w:rsid w:val="002E7BA5"/>
    <w:rsid w:val="002E7C88"/>
    <w:rsid w:val="002F0E9F"/>
    <w:rsid w:val="002F23CD"/>
    <w:rsid w:val="002F326B"/>
    <w:rsid w:val="002F36ED"/>
    <w:rsid w:val="002F3946"/>
    <w:rsid w:val="002F455F"/>
    <w:rsid w:val="002F5B09"/>
    <w:rsid w:val="002F68D7"/>
    <w:rsid w:val="002F7C85"/>
    <w:rsid w:val="00300CDC"/>
    <w:rsid w:val="00300D42"/>
    <w:rsid w:val="00301734"/>
    <w:rsid w:val="00302BF8"/>
    <w:rsid w:val="00302F05"/>
    <w:rsid w:val="00302F54"/>
    <w:rsid w:val="00303310"/>
    <w:rsid w:val="00304221"/>
    <w:rsid w:val="0030569E"/>
    <w:rsid w:val="00305C67"/>
    <w:rsid w:val="00305E8D"/>
    <w:rsid w:val="00306B01"/>
    <w:rsid w:val="00307429"/>
    <w:rsid w:val="003100B9"/>
    <w:rsid w:val="00310510"/>
    <w:rsid w:val="003106A3"/>
    <w:rsid w:val="003117B6"/>
    <w:rsid w:val="00311DC8"/>
    <w:rsid w:val="00313243"/>
    <w:rsid w:val="003143D0"/>
    <w:rsid w:val="00314D41"/>
    <w:rsid w:val="003150D3"/>
    <w:rsid w:val="003152AC"/>
    <w:rsid w:val="0031532F"/>
    <w:rsid w:val="00315ADE"/>
    <w:rsid w:val="0031646F"/>
    <w:rsid w:val="003168C0"/>
    <w:rsid w:val="003169C5"/>
    <w:rsid w:val="003169C7"/>
    <w:rsid w:val="00317463"/>
    <w:rsid w:val="003200A2"/>
    <w:rsid w:val="00320417"/>
    <w:rsid w:val="003209A5"/>
    <w:rsid w:val="00320BC4"/>
    <w:rsid w:val="00320DF0"/>
    <w:rsid w:val="003210F7"/>
    <w:rsid w:val="00322998"/>
    <w:rsid w:val="00323889"/>
    <w:rsid w:val="00323D01"/>
    <w:rsid w:val="00323DCD"/>
    <w:rsid w:val="0032414A"/>
    <w:rsid w:val="003251B3"/>
    <w:rsid w:val="0032538A"/>
    <w:rsid w:val="00326B47"/>
    <w:rsid w:val="00326EB2"/>
    <w:rsid w:val="00327CA6"/>
    <w:rsid w:val="003312EE"/>
    <w:rsid w:val="00332045"/>
    <w:rsid w:val="003323CE"/>
    <w:rsid w:val="0033244B"/>
    <w:rsid w:val="00332C8E"/>
    <w:rsid w:val="00333B18"/>
    <w:rsid w:val="00334398"/>
    <w:rsid w:val="00334F08"/>
    <w:rsid w:val="003357F4"/>
    <w:rsid w:val="00335CFA"/>
    <w:rsid w:val="00336BC6"/>
    <w:rsid w:val="00336CCB"/>
    <w:rsid w:val="00336E70"/>
    <w:rsid w:val="00337102"/>
    <w:rsid w:val="00337921"/>
    <w:rsid w:val="00340493"/>
    <w:rsid w:val="0034078A"/>
    <w:rsid w:val="00341975"/>
    <w:rsid w:val="00341D69"/>
    <w:rsid w:val="00341F9C"/>
    <w:rsid w:val="00342898"/>
    <w:rsid w:val="00342BDD"/>
    <w:rsid w:val="00342EFE"/>
    <w:rsid w:val="00342F45"/>
    <w:rsid w:val="003430A4"/>
    <w:rsid w:val="003435C5"/>
    <w:rsid w:val="00343B2C"/>
    <w:rsid w:val="0034556B"/>
    <w:rsid w:val="003456FC"/>
    <w:rsid w:val="00345BC9"/>
    <w:rsid w:val="00346106"/>
    <w:rsid w:val="00346412"/>
    <w:rsid w:val="003464EB"/>
    <w:rsid w:val="00346572"/>
    <w:rsid w:val="00346B10"/>
    <w:rsid w:val="00346E4A"/>
    <w:rsid w:val="00346E80"/>
    <w:rsid w:val="00347407"/>
    <w:rsid w:val="003504F9"/>
    <w:rsid w:val="00350AC6"/>
    <w:rsid w:val="00350CA9"/>
    <w:rsid w:val="003513AA"/>
    <w:rsid w:val="00352570"/>
    <w:rsid w:val="00352AE9"/>
    <w:rsid w:val="00353236"/>
    <w:rsid w:val="00353935"/>
    <w:rsid w:val="00354695"/>
    <w:rsid w:val="00354CE5"/>
    <w:rsid w:val="00355D22"/>
    <w:rsid w:val="00355EEC"/>
    <w:rsid w:val="00356224"/>
    <w:rsid w:val="00356258"/>
    <w:rsid w:val="00356832"/>
    <w:rsid w:val="003569B8"/>
    <w:rsid w:val="00356FFE"/>
    <w:rsid w:val="003570B1"/>
    <w:rsid w:val="003571C1"/>
    <w:rsid w:val="003572DF"/>
    <w:rsid w:val="00357C47"/>
    <w:rsid w:val="00360A07"/>
    <w:rsid w:val="0036103D"/>
    <w:rsid w:val="0036189E"/>
    <w:rsid w:val="003619ED"/>
    <w:rsid w:val="003620D4"/>
    <w:rsid w:val="00362B7C"/>
    <w:rsid w:val="00362EF4"/>
    <w:rsid w:val="003630A1"/>
    <w:rsid w:val="0036326A"/>
    <w:rsid w:val="003632BE"/>
    <w:rsid w:val="00364AB3"/>
    <w:rsid w:val="00364D84"/>
    <w:rsid w:val="00365B35"/>
    <w:rsid w:val="00365CEE"/>
    <w:rsid w:val="00366448"/>
    <w:rsid w:val="0036664D"/>
    <w:rsid w:val="003668CB"/>
    <w:rsid w:val="00370053"/>
    <w:rsid w:val="0037015E"/>
    <w:rsid w:val="00370A9B"/>
    <w:rsid w:val="00370FA2"/>
    <w:rsid w:val="00371D60"/>
    <w:rsid w:val="00372620"/>
    <w:rsid w:val="00372A53"/>
    <w:rsid w:val="00372D9D"/>
    <w:rsid w:val="0037330F"/>
    <w:rsid w:val="003736A7"/>
    <w:rsid w:val="003738F6"/>
    <w:rsid w:val="003757FC"/>
    <w:rsid w:val="0037583C"/>
    <w:rsid w:val="00375BB3"/>
    <w:rsid w:val="003762CE"/>
    <w:rsid w:val="00376580"/>
    <w:rsid w:val="003772B6"/>
    <w:rsid w:val="0037799D"/>
    <w:rsid w:val="00377AD9"/>
    <w:rsid w:val="00377C7B"/>
    <w:rsid w:val="00380B6F"/>
    <w:rsid w:val="00380D78"/>
    <w:rsid w:val="0038158E"/>
    <w:rsid w:val="003815CC"/>
    <w:rsid w:val="00381875"/>
    <w:rsid w:val="00382532"/>
    <w:rsid w:val="003828FD"/>
    <w:rsid w:val="00382C63"/>
    <w:rsid w:val="00383391"/>
    <w:rsid w:val="00384850"/>
    <w:rsid w:val="00384E78"/>
    <w:rsid w:val="00384F99"/>
    <w:rsid w:val="00385187"/>
    <w:rsid w:val="003854BF"/>
    <w:rsid w:val="00385AA8"/>
    <w:rsid w:val="00385B37"/>
    <w:rsid w:val="00386928"/>
    <w:rsid w:val="00390A2C"/>
    <w:rsid w:val="00390A94"/>
    <w:rsid w:val="00390B01"/>
    <w:rsid w:val="0039118C"/>
    <w:rsid w:val="00391874"/>
    <w:rsid w:val="00391CE8"/>
    <w:rsid w:val="003924C9"/>
    <w:rsid w:val="00392ED3"/>
    <w:rsid w:val="003934F6"/>
    <w:rsid w:val="00393A68"/>
    <w:rsid w:val="00393D06"/>
    <w:rsid w:val="003941B4"/>
    <w:rsid w:val="00395529"/>
    <w:rsid w:val="003958A5"/>
    <w:rsid w:val="00395A45"/>
    <w:rsid w:val="00395A6B"/>
    <w:rsid w:val="0039614E"/>
    <w:rsid w:val="0039619A"/>
    <w:rsid w:val="00397466"/>
    <w:rsid w:val="0039799F"/>
    <w:rsid w:val="003A1199"/>
    <w:rsid w:val="003A1AC0"/>
    <w:rsid w:val="003A1CB0"/>
    <w:rsid w:val="003A1FF7"/>
    <w:rsid w:val="003A27D3"/>
    <w:rsid w:val="003A2CCB"/>
    <w:rsid w:val="003A34A6"/>
    <w:rsid w:val="003A3CDF"/>
    <w:rsid w:val="003A4428"/>
    <w:rsid w:val="003A4B58"/>
    <w:rsid w:val="003A4D88"/>
    <w:rsid w:val="003A4DA4"/>
    <w:rsid w:val="003A5078"/>
    <w:rsid w:val="003A51C2"/>
    <w:rsid w:val="003A5B02"/>
    <w:rsid w:val="003A5B59"/>
    <w:rsid w:val="003A68A2"/>
    <w:rsid w:val="003A6CCC"/>
    <w:rsid w:val="003A7127"/>
    <w:rsid w:val="003A726E"/>
    <w:rsid w:val="003A748B"/>
    <w:rsid w:val="003A74DE"/>
    <w:rsid w:val="003A77AE"/>
    <w:rsid w:val="003A7892"/>
    <w:rsid w:val="003B00C6"/>
    <w:rsid w:val="003B0132"/>
    <w:rsid w:val="003B087B"/>
    <w:rsid w:val="003B1295"/>
    <w:rsid w:val="003B1A4E"/>
    <w:rsid w:val="003B1D02"/>
    <w:rsid w:val="003B2600"/>
    <w:rsid w:val="003B3086"/>
    <w:rsid w:val="003B3C4D"/>
    <w:rsid w:val="003B40EA"/>
    <w:rsid w:val="003B423C"/>
    <w:rsid w:val="003B4724"/>
    <w:rsid w:val="003B4749"/>
    <w:rsid w:val="003B4CB1"/>
    <w:rsid w:val="003B5149"/>
    <w:rsid w:val="003B51D9"/>
    <w:rsid w:val="003B5D85"/>
    <w:rsid w:val="003B6840"/>
    <w:rsid w:val="003B6E4D"/>
    <w:rsid w:val="003B6F36"/>
    <w:rsid w:val="003B7D45"/>
    <w:rsid w:val="003C00CE"/>
    <w:rsid w:val="003C016A"/>
    <w:rsid w:val="003C1482"/>
    <w:rsid w:val="003C27BC"/>
    <w:rsid w:val="003C2E35"/>
    <w:rsid w:val="003C30ED"/>
    <w:rsid w:val="003C38B9"/>
    <w:rsid w:val="003C3927"/>
    <w:rsid w:val="003C3BAD"/>
    <w:rsid w:val="003C41E1"/>
    <w:rsid w:val="003C4DA5"/>
    <w:rsid w:val="003C4FF8"/>
    <w:rsid w:val="003C525D"/>
    <w:rsid w:val="003C52A1"/>
    <w:rsid w:val="003C63BF"/>
    <w:rsid w:val="003C6732"/>
    <w:rsid w:val="003C7F38"/>
    <w:rsid w:val="003D09D6"/>
    <w:rsid w:val="003D1105"/>
    <w:rsid w:val="003D17BC"/>
    <w:rsid w:val="003D1968"/>
    <w:rsid w:val="003D1B15"/>
    <w:rsid w:val="003D212D"/>
    <w:rsid w:val="003D2CD3"/>
    <w:rsid w:val="003D3106"/>
    <w:rsid w:val="003D36EB"/>
    <w:rsid w:val="003D3E05"/>
    <w:rsid w:val="003D5335"/>
    <w:rsid w:val="003D55F6"/>
    <w:rsid w:val="003D5E2C"/>
    <w:rsid w:val="003D6DCF"/>
    <w:rsid w:val="003D770D"/>
    <w:rsid w:val="003E01BE"/>
    <w:rsid w:val="003E07FA"/>
    <w:rsid w:val="003E0ACC"/>
    <w:rsid w:val="003E0C26"/>
    <w:rsid w:val="003E0D6A"/>
    <w:rsid w:val="003E0E13"/>
    <w:rsid w:val="003E16FF"/>
    <w:rsid w:val="003E1872"/>
    <w:rsid w:val="003E194D"/>
    <w:rsid w:val="003E1A20"/>
    <w:rsid w:val="003E2084"/>
    <w:rsid w:val="003E2920"/>
    <w:rsid w:val="003E36FA"/>
    <w:rsid w:val="003E3825"/>
    <w:rsid w:val="003E473F"/>
    <w:rsid w:val="003E4971"/>
    <w:rsid w:val="003E49F1"/>
    <w:rsid w:val="003E4FDF"/>
    <w:rsid w:val="003E64E9"/>
    <w:rsid w:val="003E65C4"/>
    <w:rsid w:val="003E6894"/>
    <w:rsid w:val="003E7336"/>
    <w:rsid w:val="003E760A"/>
    <w:rsid w:val="003E7E5D"/>
    <w:rsid w:val="003F1220"/>
    <w:rsid w:val="003F15CC"/>
    <w:rsid w:val="003F160E"/>
    <w:rsid w:val="003F1949"/>
    <w:rsid w:val="003F1BAB"/>
    <w:rsid w:val="003F1D88"/>
    <w:rsid w:val="003F1E32"/>
    <w:rsid w:val="003F20EF"/>
    <w:rsid w:val="003F23D1"/>
    <w:rsid w:val="003F39AA"/>
    <w:rsid w:val="003F3B69"/>
    <w:rsid w:val="003F4674"/>
    <w:rsid w:val="003F57F4"/>
    <w:rsid w:val="003F59D6"/>
    <w:rsid w:val="003F5B31"/>
    <w:rsid w:val="003F5D1B"/>
    <w:rsid w:val="003F62E0"/>
    <w:rsid w:val="003F6EC9"/>
    <w:rsid w:val="003F77AA"/>
    <w:rsid w:val="003F792A"/>
    <w:rsid w:val="00400A2E"/>
    <w:rsid w:val="00400D81"/>
    <w:rsid w:val="004011CE"/>
    <w:rsid w:val="00401209"/>
    <w:rsid w:val="00401385"/>
    <w:rsid w:val="004018E8"/>
    <w:rsid w:val="00401D92"/>
    <w:rsid w:val="00401FE5"/>
    <w:rsid w:val="00402317"/>
    <w:rsid w:val="004025B2"/>
    <w:rsid w:val="00403029"/>
    <w:rsid w:val="00403B7F"/>
    <w:rsid w:val="004042AA"/>
    <w:rsid w:val="00404968"/>
    <w:rsid w:val="0040510F"/>
    <w:rsid w:val="004064EB"/>
    <w:rsid w:val="00406CC3"/>
    <w:rsid w:val="00406E18"/>
    <w:rsid w:val="0040776E"/>
    <w:rsid w:val="004104DF"/>
    <w:rsid w:val="00410A06"/>
    <w:rsid w:val="004115BE"/>
    <w:rsid w:val="00411C97"/>
    <w:rsid w:val="004121ED"/>
    <w:rsid w:val="0041230E"/>
    <w:rsid w:val="00412AF5"/>
    <w:rsid w:val="00412E7C"/>
    <w:rsid w:val="00412F4A"/>
    <w:rsid w:val="00412FA2"/>
    <w:rsid w:val="0041350A"/>
    <w:rsid w:val="00413B97"/>
    <w:rsid w:val="00413C6C"/>
    <w:rsid w:val="0041447F"/>
    <w:rsid w:val="004149C9"/>
    <w:rsid w:val="00414B89"/>
    <w:rsid w:val="004154CA"/>
    <w:rsid w:val="00415BB3"/>
    <w:rsid w:val="00415EC9"/>
    <w:rsid w:val="00416295"/>
    <w:rsid w:val="00416B4C"/>
    <w:rsid w:val="00416C80"/>
    <w:rsid w:val="00417C25"/>
    <w:rsid w:val="00421ECE"/>
    <w:rsid w:val="00421F05"/>
    <w:rsid w:val="00422CAC"/>
    <w:rsid w:val="0042326D"/>
    <w:rsid w:val="00423942"/>
    <w:rsid w:val="004239D7"/>
    <w:rsid w:val="00423E67"/>
    <w:rsid w:val="00424BE1"/>
    <w:rsid w:val="00424C86"/>
    <w:rsid w:val="004250A4"/>
    <w:rsid w:val="004252FB"/>
    <w:rsid w:val="00425720"/>
    <w:rsid w:val="0042614C"/>
    <w:rsid w:val="00426CCB"/>
    <w:rsid w:val="004273EA"/>
    <w:rsid w:val="004275F8"/>
    <w:rsid w:val="0043003C"/>
    <w:rsid w:val="00430D40"/>
    <w:rsid w:val="00432562"/>
    <w:rsid w:val="004325B8"/>
    <w:rsid w:val="00432676"/>
    <w:rsid w:val="004338DD"/>
    <w:rsid w:val="00433C6B"/>
    <w:rsid w:val="00435A62"/>
    <w:rsid w:val="00435E49"/>
    <w:rsid w:val="0043651C"/>
    <w:rsid w:val="00436544"/>
    <w:rsid w:val="00436845"/>
    <w:rsid w:val="00436D68"/>
    <w:rsid w:val="00437083"/>
    <w:rsid w:val="0043791D"/>
    <w:rsid w:val="00437976"/>
    <w:rsid w:val="00437BDA"/>
    <w:rsid w:val="00437C56"/>
    <w:rsid w:val="00440DD9"/>
    <w:rsid w:val="00440E24"/>
    <w:rsid w:val="00440E5B"/>
    <w:rsid w:val="00441E04"/>
    <w:rsid w:val="00442066"/>
    <w:rsid w:val="004420AA"/>
    <w:rsid w:val="00442BCD"/>
    <w:rsid w:val="004432D1"/>
    <w:rsid w:val="00443ECC"/>
    <w:rsid w:val="0044425A"/>
    <w:rsid w:val="004444A6"/>
    <w:rsid w:val="004453B6"/>
    <w:rsid w:val="00445ABF"/>
    <w:rsid w:val="004466F3"/>
    <w:rsid w:val="00446B3B"/>
    <w:rsid w:val="00446B79"/>
    <w:rsid w:val="004502B4"/>
    <w:rsid w:val="0045091A"/>
    <w:rsid w:val="00450BAB"/>
    <w:rsid w:val="0045190F"/>
    <w:rsid w:val="00451B11"/>
    <w:rsid w:val="004522BF"/>
    <w:rsid w:val="00452482"/>
    <w:rsid w:val="00452597"/>
    <w:rsid w:val="00454446"/>
    <w:rsid w:val="0045454D"/>
    <w:rsid w:val="004545DE"/>
    <w:rsid w:val="00455516"/>
    <w:rsid w:val="00455AF2"/>
    <w:rsid w:val="00455FF0"/>
    <w:rsid w:val="004560D0"/>
    <w:rsid w:val="004564D6"/>
    <w:rsid w:val="00456AA1"/>
    <w:rsid w:val="00457118"/>
    <w:rsid w:val="004603F0"/>
    <w:rsid w:val="00460BF4"/>
    <w:rsid w:val="00461482"/>
    <w:rsid w:val="00461688"/>
    <w:rsid w:val="004618B8"/>
    <w:rsid w:val="0046193D"/>
    <w:rsid w:val="0046199F"/>
    <w:rsid w:val="00461C53"/>
    <w:rsid w:val="00461C80"/>
    <w:rsid w:val="00462459"/>
    <w:rsid w:val="0046332E"/>
    <w:rsid w:val="00463806"/>
    <w:rsid w:val="00463A42"/>
    <w:rsid w:val="00463D14"/>
    <w:rsid w:val="00464923"/>
    <w:rsid w:val="00464DD4"/>
    <w:rsid w:val="00465B5E"/>
    <w:rsid w:val="0046633B"/>
    <w:rsid w:val="004664B4"/>
    <w:rsid w:val="0046676E"/>
    <w:rsid w:val="004670D6"/>
    <w:rsid w:val="004700C6"/>
    <w:rsid w:val="0047025D"/>
    <w:rsid w:val="004706B2"/>
    <w:rsid w:val="00470CD1"/>
    <w:rsid w:val="00470DE6"/>
    <w:rsid w:val="0047151C"/>
    <w:rsid w:val="00471631"/>
    <w:rsid w:val="004719DA"/>
    <w:rsid w:val="00471B36"/>
    <w:rsid w:val="00471D76"/>
    <w:rsid w:val="00472350"/>
    <w:rsid w:val="00473276"/>
    <w:rsid w:val="004735F4"/>
    <w:rsid w:val="0047375A"/>
    <w:rsid w:val="00474011"/>
    <w:rsid w:val="0047424A"/>
    <w:rsid w:val="00474914"/>
    <w:rsid w:val="00474B8C"/>
    <w:rsid w:val="00475073"/>
    <w:rsid w:val="00475935"/>
    <w:rsid w:val="00475974"/>
    <w:rsid w:val="00475DE8"/>
    <w:rsid w:val="00476514"/>
    <w:rsid w:val="004767C8"/>
    <w:rsid w:val="00477513"/>
    <w:rsid w:val="00477600"/>
    <w:rsid w:val="00477A41"/>
    <w:rsid w:val="00477E51"/>
    <w:rsid w:val="00477EB7"/>
    <w:rsid w:val="00477FA1"/>
    <w:rsid w:val="00480208"/>
    <w:rsid w:val="0048166C"/>
    <w:rsid w:val="004821F7"/>
    <w:rsid w:val="004826DD"/>
    <w:rsid w:val="00482790"/>
    <w:rsid w:val="00483042"/>
    <w:rsid w:val="0048386B"/>
    <w:rsid w:val="00483891"/>
    <w:rsid w:val="00483EEF"/>
    <w:rsid w:val="00484C97"/>
    <w:rsid w:val="00485587"/>
    <w:rsid w:val="0048579F"/>
    <w:rsid w:val="004857AD"/>
    <w:rsid w:val="00486016"/>
    <w:rsid w:val="004860D8"/>
    <w:rsid w:val="00486B0E"/>
    <w:rsid w:val="00486D54"/>
    <w:rsid w:val="004870F4"/>
    <w:rsid w:val="0048721D"/>
    <w:rsid w:val="004874D7"/>
    <w:rsid w:val="00487A6E"/>
    <w:rsid w:val="00487E3C"/>
    <w:rsid w:val="004902BF"/>
    <w:rsid w:val="0049098D"/>
    <w:rsid w:val="00491027"/>
    <w:rsid w:val="00491409"/>
    <w:rsid w:val="0049206B"/>
    <w:rsid w:val="0049228E"/>
    <w:rsid w:val="00492758"/>
    <w:rsid w:val="0049282A"/>
    <w:rsid w:val="00492AD4"/>
    <w:rsid w:val="00493CB4"/>
    <w:rsid w:val="00494160"/>
    <w:rsid w:val="00494DFE"/>
    <w:rsid w:val="00495164"/>
    <w:rsid w:val="00495C60"/>
    <w:rsid w:val="00495CF4"/>
    <w:rsid w:val="00495E39"/>
    <w:rsid w:val="00495EB3"/>
    <w:rsid w:val="00496147"/>
    <w:rsid w:val="0049742F"/>
    <w:rsid w:val="0049745B"/>
    <w:rsid w:val="00497B12"/>
    <w:rsid w:val="004A002B"/>
    <w:rsid w:val="004A0257"/>
    <w:rsid w:val="004A07D9"/>
    <w:rsid w:val="004A0E5C"/>
    <w:rsid w:val="004A1ADC"/>
    <w:rsid w:val="004A1F7B"/>
    <w:rsid w:val="004A25A7"/>
    <w:rsid w:val="004A2AA7"/>
    <w:rsid w:val="004A3E76"/>
    <w:rsid w:val="004A48AA"/>
    <w:rsid w:val="004A4B26"/>
    <w:rsid w:val="004A4F5B"/>
    <w:rsid w:val="004A5713"/>
    <w:rsid w:val="004A58EE"/>
    <w:rsid w:val="004A6215"/>
    <w:rsid w:val="004A68FE"/>
    <w:rsid w:val="004A7163"/>
    <w:rsid w:val="004A7189"/>
    <w:rsid w:val="004A7B97"/>
    <w:rsid w:val="004B18D1"/>
    <w:rsid w:val="004B1A87"/>
    <w:rsid w:val="004B1F81"/>
    <w:rsid w:val="004B21B6"/>
    <w:rsid w:val="004B2923"/>
    <w:rsid w:val="004B2CA9"/>
    <w:rsid w:val="004B30AF"/>
    <w:rsid w:val="004B377B"/>
    <w:rsid w:val="004B3A7E"/>
    <w:rsid w:val="004B554A"/>
    <w:rsid w:val="004B5C4A"/>
    <w:rsid w:val="004B60F7"/>
    <w:rsid w:val="004B6B0D"/>
    <w:rsid w:val="004B6D37"/>
    <w:rsid w:val="004B7875"/>
    <w:rsid w:val="004B7CE0"/>
    <w:rsid w:val="004C093A"/>
    <w:rsid w:val="004C0B0D"/>
    <w:rsid w:val="004C0BCD"/>
    <w:rsid w:val="004C15B4"/>
    <w:rsid w:val="004C167E"/>
    <w:rsid w:val="004C1D9A"/>
    <w:rsid w:val="004C23A4"/>
    <w:rsid w:val="004C2CA3"/>
    <w:rsid w:val="004C3C16"/>
    <w:rsid w:val="004C5A97"/>
    <w:rsid w:val="004C5D68"/>
    <w:rsid w:val="004C621C"/>
    <w:rsid w:val="004C675A"/>
    <w:rsid w:val="004C6835"/>
    <w:rsid w:val="004C7633"/>
    <w:rsid w:val="004C778E"/>
    <w:rsid w:val="004C798C"/>
    <w:rsid w:val="004D0181"/>
    <w:rsid w:val="004D0371"/>
    <w:rsid w:val="004D03EF"/>
    <w:rsid w:val="004D08AB"/>
    <w:rsid w:val="004D1DE6"/>
    <w:rsid w:val="004D2B08"/>
    <w:rsid w:val="004D2C34"/>
    <w:rsid w:val="004D3271"/>
    <w:rsid w:val="004D3639"/>
    <w:rsid w:val="004D4821"/>
    <w:rsid w:val="004D4C2A"/>
    <w:rsid w:val="004D4D9F"/>
    <w:rsid w:val="004D4F33"/>
    <w:rsid w:val="004D54ED"/>
    <w:rsid w:val="004D56F7"/>
    <w:rsid w:val="004D5F3F"/>
    <w:rsid w:val="004D64EF"/>
    <w:rsid w:val="004D68A3"/>
    <w:rsid w:val="004D6EB6"/>
    <w:rsid w:val="004D71FA"/>
    <w:rsid w:val="004D7258"/>
    <w:rsid w:val="004E0D63"/>
    <w:rsid w:val="004E1774"/>
    <w:rsid w:val="004E1832"/>
    <w:rsid w:val="004E35B5"/>
    <w:rsid w:val="004E3CC8"/>
    <w:rsid w:val="004E437B"/>
    <w:rsid w:val="004E455C"/>
    <w:rsid w:val="004E5459"/>
    <w:rsid w:val="004E5652"/>
    <w:rsid w:val="004E5884"/>
    <w:rsid w:val="004E5D69"/>
    <w:rsid w:val="004E6A7D"/>
    <w:rsid w:val="004E6B31"/>
    <w:rsid w:val="004E6E0E"/>
    <w:rsid w:val="004E718B"/>
    <w:rsid w:val="004E7FEB"/>
    <w:rsid w:val="004F13D7"/>
    <w:rsid w:val="004F16A1"/>
    <w:rsid w:val="004F1AF6"/>
    <w:rsid w:val="004F1E4A"/>
    <w:rsid w:val="004F277C"/>
    <w:rsid w:val="004F39F1"/>
    <w:rsid w:val="004F40E1"/>
    <w:rsid w:val="004F418D"/>
    <w:rsid w:val="004F4B4D"/>
    <w:rsid w:val="004F4B5F"/>
    <w:rsid w:val="004F5441"/>
    <w:rsid w:val="004F548C"/>
    <w:rsid w:val="004F5900"/>
    <w:rsid w:val="004F5A0E"/>
    <w:rsid w:val="004F5B62"/>
    <w:rsid w:val="004F62C2"/>
    <w:rsid w:val="004F64D2"/>
    <w:rsid w:val="004F6612"/>
    <w:rsid w:val="004F694E"/>
    <w:rsid w:val="004F6B4A"/>
    <w:rsid w:val="004F6C65"/>
    <w:rsid w:val="004F73EB"/>
    <w:rsid w:val="004F7649"/>
    <w:rsid w:val="004F78FA"/>
    <w:rsid w:val="004F7B3F"/>
    <w:rsid w:val="004F7ECC"/>
    <w:rsid w:val="004F7F5A"/>
    <w:rsid w:val="00500376"/>
    <w:rsid w:val="0050052A"/>
    <w:rsid w:val="00500AED"/>
    <w:rsid w:val="00501207"/>
    <w:rsid w:val="00502074"/>
    <w:rsid w:val="0050244B"/>
    <w:rsid w:val="00502715"/>
    <w:rsid w:val="005036CA"/>
    <w:rsid w:val="00503A9F"/>
    <w:rsid w:val="00503C46"/>
    <w:rsid w:val="00503FCA"/>
    <w:rsid w:val="005047BF"/>
    <w:rsid w:val="0050488D"/>
    <w:rsid w:val="00504A2C"/>
    <w:rsid w:val="00504A86"/>
    <w:rsid w:val="0050574E"/>
    <w:rsid w:val="00506018"/>
    <w:rsid w:val="00507277"/>
    <w:rsid w:val="0050738B"/>
    <w:rsid w:val="005106A5"/>
    <w:rsid w:val="0051075E"/>
    <w:rsid w:val="00510897"/>
    <w:rsid w:val="0051092F"/>
    <w:rsid w:val="00511117"/>
    <w:rsid w:val="005116F1"/>
    <w:rsid w:val="00511F4A"/>
    <w:rsid w:val="00511F63"/>
    <w:rsid w:val="00512037"/>
    <w:rsid w:val="005122E5"/>
    <w:rsid w:val="00512C55"/>
    <w:rsid w:val="00514DCE"/>
    <w:rsid w:val="00514EF7"/>
    <w:rsid w:val="005153C3"/>
    <w:rsid w:val="00515EB6"/>
    <w:rsid w:val="0051601E"/>
    <w:rsid w:val="005165DC"/>
    <w:rsid w:val="005169AB"/>
    <w:rsid w:val="00517903"/>
    <w:rsid w:val="005179E7"/>
    <w:rsid w:val="005204DB"/>
    <w:rsid w:val="0052071A"/>
    <w:rsid w:val="00521010"/>
    <w:rsid w:val="0052163F"/>
    <w:rsid w:val="0052173D"/>
    <w:rsid w:val="00521797"/>
    <w:rsid w:val="005218CD"/>
    <w:rsid w:val="0052195C"/>
    <w:rsid w:val="005219C3"/>
    <w:rsid w:val="005248CA"/>
    <w:rsid w:val="00524FE6"/>
    <w:rsid w:val="00525DFA"/>
    <w:rsid w:val="005266A2"/>
    <w:rsid w:val="00526BF0"/>
    <w:rsid w:val="00527D55"/>
    <w:rsid w:val="0053052B"/>
    <w:rsid w:val="00530AB6"/>
    <w:rsid w:val="00530EBB"/>
    <w:rsid w:val="0053116E"/>
    <w:rsid w:val="005315D7"/>
    <w:rsid w:val="005319FE"/>
    <w:rsid w:val="00531F30"/>
    <w:rsid w:val="0053283C"/>
    <w:rsid w:val="00533096"/>
    <w:rsid w:val="00533B79"/>
    <w:rsid w:val="00533C68"/>
    <w:rsid w:val="00533FFE"/>
    <w:rsid w:val="00534450"/>
    <w:rsid w:val="0053475C"/>
    <w:rsid w:val="00534F9A"/>
    <w:rsid w:val="00535A91"/>
    <w:rsid w:val="00535EA3"/>
    <w:rsid w:val="00536881"/>
    <w:rsid w:val="005374F2"/>
    <w:rsid w:val="005379EB"/>
    <w:rsid w:val="00537FDD"/>
    <w:rsid w:val="00540876"/>
    <w:rsid w:val="00540D94"/>
    <w:rsid w:val="00540E92"/>
    <w:rsid w:val="00540FEC"/>
    <w:rsid w:val="00541271"/>
    <w:rsid w:val="0054149A"/>
    <w:rsid w:val="0054194A"/>
    <w:rsid w:val="00541DDF"/>
    <w:rsid w:val="0054216A"/>
    <w:rsid w:val="0054249D"/>
    <w:rsid w:val="00542550"/>
    <w:rsid w:val="00542A38"/>
    <w:rsid w:val="00542AD9"/>
    <w:rsid w:val="00543470"/>
    <w:rsid w:val="005434A6"/>
    <w:rsid w:val="0054411B"/>
    <w:rsid w:val="00544A87"/>
    <w:rsid w:val="005458DF"/>
    <w:rsid w:val="0054649D"/>
    <w:rsid w:val="00546536"/>
    <w:rsid w:val="00546A14"/>
    <w:rsid w:val="00550FA7"/>
    <w:rsid w:val="00551148"/>
    <w:rsid w:val="00551230"/>
    <w:rsid w:val="00552120"/>
    <w:rsid w:val="005523C5"/>
    <w:rsid w:val="005524E1"/>
    <w:rsid w:val="005528C8"/>
    <w:rsid w:val="00552EAF"/>
    <w:rsid w:val="005530FB"/>
    <w:rsid w:val="00553A9D"/>
    <w:rsid w:val="0055431B"/>
    <w:rsid w:val="00554B24"/>
    <w:rsid w:val="00555435"/>
    <w:rsid w:val="0055576F"/>
    <w:rsid w:val="005569CF"/>
    <w:rsid w:val="00556E92"/>
    <w:rsid w:val="0055705D"/>
    <w:rsid w:val="0056068F"/>
    <w:rsid w:val="005607E0"/>
    <w:rsid w:val="00560FE3"/>
    <w:rsid w:val="005611B0"/>
    <w:rsid w:val="005614BD"/>
    <w:rsid w:val="005614E5"/>
    <w:rsid w:val="00561E71"/>
    <w:rsid w:val="00561FE2"/>
    <w:rsid w:val="00561FF2"/>
    <w:rsid w:val="0056293C"/>
    <w:rsid w:val="00562B56"/>
    <w:rsid w:val="00563285"/>
    <w:rsid w:val="00563452"/>
    <w:rsid w:val="005636E4"/>
    <w:rsid w:val="005637AF"/>
    <w:rsid w:val="005637EC"/>
    <w:rsid w:val="00563FB0"/>
    <w:rsid w:val="005641DD"/>
    <w:rsid w:val="005645F1"/>
    <w:rsid w:val="00564F83"/>
    <w:rsid w:val="005658EF"/>
    <w:rsid w:val="0056623E"/>
    <w:rsid w:val="00566A98"/>
    <w:rsid w:val="005672B1"/>
    <w:rsid w:val="005676CD"/>
    <w:rsid w:val="00567A48"/>
    <w:rsid w:val="00567C9D"/>
    <w:rsid w:val="005700C4"/>
    <w:rsid w:val="00570602"/>
    <w:rsid w:val="00570735"/>
    <w:rsid w:val="00570B6B"/>
    <w:rsid w:val="00571545"/>
    <w:rsid w:val="0057166C"/>
    <w:rsid w:val="00571792"/>
    <w:rsid w:val="0057211A"/>
    <w:rsid w:val="00572131"/>
    <w:rsid w:val="0057232C"/>
    <w:rsid w:val="005731CB"/>
    <w:rsid w:val="00573CF1"/>
    <w:rsid w:val="005741E1"/>
    <w:rsid w:val="005775B8"/>
    <w:rsid w:val="00577828"/>
    <w:rsid w:val="005804B6"/>
    <w:rsid w:val="00580775"/>
    <w:rsid w:val="00580C81"/>
    <w:rsid w:val="005810CE"/>
    <w:rsid w:val="00581734"/>
    <w:rsid w:val="00581F47"/>
    <w:rsid w:val="00582B49"/>
    <w:rsid w:val="00583070"/>
    <w:rsid w:val="00583561"/>
    <w:rsid w:val="00584289"/>
    <w:rsid w:val="00584643"/>
    <w:rsid w:val="005850AB"/>
    <w:rsid w:val="005853B4"/>
    <w:rsid w:val="00585493"/>
    <w:rsid w:val="00585651"/>
    <w:rsid w:val="00585ED2"/>
    <w:rsid w:val="00587B89"/>
    <w:rsid w:val="00587D39"/>
    <w:rsid w:val="005900CB"/>
    <w:rsid w:val="0059016C"/>
    <w:rsid w:val="00590BE3"/>
    <w:rsid w:val="0059152F"/>
    <w:rsid w:val="0059170E"/>
    <w:rsid w:val="005918A9"/>
    <w:rsid w:val="00591AD9"/>
    <w:rsid w:val="00593618"/>
    <w:rsid w:val="00593A66"/>
    <w:rsid w:val="00595445"/>
    <w:rsid w:val="005955D2"/>
    <w:rsid w:val="005969C8"/>
    <w:rsid w:val="00596D98"/>
    <w:rsid w:val="00596E6D"/>
    <w:rsid w:val="00597892"/>
    <w:rsid w:val="005A0998"/>
    <w:rsid w:val="005A2033"/>
    <w:rsid w:val="005A2164"/>
    <w:rsid w:val="005A220F"/>
    <w:rsid w:val="005A22B4"/>
    <w:rsid w:val="005A318B"/>
    <w:rsid w:val="005A39F6"/>
    <w:rsid w:val="005A47F9"/>
    <w:rsid w:val="005A4E4D"/>
    <w:rsid w:val="005A4FDF"/>
    <w:rsid w:val="005A7615"/>
    <w:rsid w:val="005A7638"/>
    <w:rsid w:val="005A7DA5"/>
    <w:rsid w:val="005B0EA7"/>
    <w:rsid w:val="005B1349"/>
    <w:rsid w:val="005B1AB5"/>
    <w:rsid w:val="005B1B05"/>
    <w:rsid w:val="005B2FCF"/>
    <w:rsid w:val="005B3364"/>
    <w:rsid w:val="005B3944"/>
    <w:rsid w:val="005B3E05"/>
    <w:rsid w:val="005B40B6"/>
    <w:rsid w:val="005B4672"/>
    <w:rsid w:val="005B5875"/>
    <w:rsid w:val="005B58E4"/>
    <w:rsid w:val="005B5E4E"/>
    <w:rsid w:val="005B62D3"/>
    <w:rsid w:val="005B7006"/>
    <w:rsid w:val="005B72E3"/>
    <w:rsid w:val="005B7489"/>
    <w:rsid w:val="005B7A67"/>
    <w:rsid w:val="005C0CB7"/>
    <w:rsid w:val="005C19EF"/>
    <w:rsid w:val="005C2659"/>
    <w:rsid w:val="005C26E5"/>
    <w:rsid w:val="005C2F73"/>
    <w:rsid w:val="005C33DA"/>
    <w:rsid w:val="005C3AD6"/>
    <w:rsid w:val="005C4148"/>
    <w:rsid w:val="005C42D6"/>
    <w:rsid w:val="005C47D9"/>
    <w:rsid w:val="005C4C04"/>
    <w:rsid w:val="005C520B"/>
    <w:rsid w:val="005C5316"/>
    <w:rsid w:val="005C5782"/>
    <w:rsid w:val="005C630C"/>
    <w:rsid w:val="005C6EE5"/>
    <w:rsid w:val="005C7177"/>
    <w:rsid w:val="005C7833"/>
    <w:rsid w:val="005C7C9C"/>
    <w:rsid w:val="005D0318"/>
    <w:rsid w:val="005D06B3"/>
    <w:rsid w:val="005D237A"/>
    <w:rsid w:val="005D2CE2"/>
    <w:rsid w:val="005D2EF1"/>
    <w:rsid w:val="005D38D6"/>
    <w:rsid w:val="005D3C8C"/>
    <w:rsid w:val="005D409B"/>
    <w:rsid w:val="005D415C"/>
    <w:rsid w:val="005D41C6"/>
    <w:rsid w:val="005D4934"/>
    <w:rsid w:val="005D4B4C"/>
    <w:rsid w:val="005D66FA"/>
    <w:rsid w:val="005D6D2F"/>
    <w:rsid w:val="005D6D85"/>
    <w:rsid w:val="005D6D96"/>
    <w:rsid w:val="005E05E8"/>
    <w:rsid w:val="005E0C58"/>
    <w:rsid w:val="005E0E18"/>
    <w:rsid w:val="005E221A"/>
    <w:rsid w:val="005E2328"/>
    <w:rsid w:val="005E290A"/>
    <w:rsid w:val="005E3A57"/>
    <w:rsid w:val="005E3CB4"/>
    <w:rsid w:val="005E3E8D"/>
    <w:rsid w:val="005E461F"/>
    <w:rsid w:val="005E51BC"/>
    <w:rsid w:val="005E5331"/>
    <w:rsid w:val="005E63C8"/>
    <w:rsid w:val="005E6E25"/>
    <w:rsid w:val="005E79B8"/>
    <w:rsid w:val="005F00A6"/>
    <w:rsid w:val="005F0194"/>
    <w:rsid w:val="005F0323"/>
    <w:rsid w:val="005F0AD9"/>
    <w:rsid w:val="005F0D04"/>
    <w:rsid w:val="005F1099"/>
    <w:rsid w:val="005F14BF"/>
    <w:rsid w:val="005F1790"/>
    <w:rsid w:val="005F1BBC"/>
    <w:rsid w:val="005F36EC"/>
    <w:rsid w:val="005F39E5"/>
    <w:rsid w:val="005F3CB7"/>
    <w:rsid w:val="005F3FD3"/>
    <w:rsid w:val="005F41F7"/>
    <w:rsid w:val="005F43F5"/>
    <w:rsid w:val="005F4636"/>
    <w:rsid w:val="005F5442"/>
    <w:rsid w:val="005F6E23"/>
    <w:rsid w:val="005F73F4"/>
    <w:rsid w:val="005F7665"/>
    <w:rsid w:val="005F7C11"/>
    <w:rsid w:val="005F7C75"/>
    <w:rsid w:val="00600131"/>
    <w:rsid w:val="006008D7"/>
    <w:rsid w:val="006021CD"/>
    <w:rsid w:val="0060229C"/>
    <w:rsid w:val="006027EC"/>
    <w:rsid w:val="00602B9E"/>
    <w:rsid w:val="00602FCE"/>
    <w:rsid w:val="00603422"/>
    <w:rsid w:val="00603493"/>
    <w:rsid w:val="0060362E"/>
    <w:rsid w:val="006040C5"/>
    <w:rsid w:val="006041BD"/>
    <w:rsid w:val="006044AC"/>
    <w:rsid w:val="006058F6"/>
    <w:rsid w:val="00605E4C"/>
    <w:rsid w:val="00607383"/>
    <w:rsid w:val="00610141"/>
    <w:rsid w:val="00610942"/>
    <w:rsid w:val="00611528"/>
    <w:rsid w:val="0061169E"/>
    <w:rsid w:val="00611B22"/>
    <w:rsid w:val="0061260C"/>
    <w:rsid w:val="006133D2"/>
    <w:rsid w:val="006137D8"/>
    <w:rsid w:val="00613978"/>
    <w:rsid w:val="00613BFA"/>
    <w:rsid w:val="00613C2A"/>
    <w:rsid w:val="00613F77"/>
    <w:rsid w:val="006144F4"/>
    <w:rsid w:val="0061467D"/>
    <w:rsid w:val="00614C6D"/>
    <w:rsid w:val="0061540A"/>
    <w:rsid w:val="00615BAB"/>
    <w:rsid w:val="00615D28"/>
    <w:rsid w:val="006167F1"/>
    <w:rsid w:val="00617654"/>
    <w:rsid w:val="00620326"/>
    <w:rsid w:val="006213D8"/>
    <w:rsid w:val="00621712"/>
    <w:rsid w:val="00622701"/>
    <w:rsid w:val="006228D0"/>
    <w:rsid w:val="0062305D"/>
    <w:rsid w:val="0062480F"/>
    <w:rsid w:val="006248DE"/>
    <w:rsid w:val="00624BDF"/>
    <w:rsid w:val="00624CA3"/>
    <w:rsid w:val="00624FD0"/>
    <w:rsid w:val="006259C0"/>
    <w:rsid w:val="00625EB1"/>
    <w:rsid w:val="006262C0"/>
    <w:rsid w:val="00626492"/>
    <w:rsid w:val="00627121"/>
    <w:rsid w:val="00630024"/>
    <w:rsid w:val="006303FF"/>
    <w:rsid w:val="006308DA"/>
    <w:rsid w:val="0063094C"/>
    <w:rsid w:val="00630C5F"/>
    <w:rsid w:val="00630EBE"/>
    <w:rsid w:val="00631BF8"/>
    <w:rsid w:val="0063213C"/>
    <w:rsid w:val="006335B3"/>
    <w:rsid w:val="00633811"/>
    <w:rsid w:val="00633A88"/>
    <w:rsid w:val="00633FA6"/>
    <w:rsid w:val="00635697"/>
    <w:rsid w:val="00635F02"/>
    <w:rsid w:val="0063662F"/>
    <w:rsid w:val="00636908"/>
    <w:rsid w:val="006369F6"/>
    <w:rsid w:val="00637C05"/>
    <w:rsid w:val="0064059C"/>
    <w:rsid w:val="006407AD"/>
    <w:rsid w:val="00640AB1"/>
    <w:rsid w:val="006413B4"/>
    <w:rsid w:val="00641D54"/>
    <w:rsid w:val="00641D6A"/>
    <w:rsid w:val="00641FE4"/>
    <w:rsid w:val="00642753"/>
    <w:rsid w:val="00642BE9"/>
    <w:rsid w:val="00643392"/>
    <w:rsid w:val="00643FBB"/>
    <w:rsid w:val="006443F0"/>
    <w:rsid w:val="0064443B"/>
    <w:rsid w:val="006446C7"/>
    <w:rsid w:val="00644C63"/>
    <w:rsid w:val="00645112"/>
    <w:rsid w:val="00645325"/>
    <w:rsid w:val="00645352"/>
    <w:rsid w:val="006455DC"/>
    <w:rsid w:val="00645603"/>
    <w:rsid w:val="0064565B"/>
    <w:rsid w:val="00645757"/>
    <w:rsid w:val="00645985"/>
    <w:rsid w:val="006463DB"/>
    <w:rsid w:val="006465A4"/>
    <w:rsid w:val="00646E98"/>
    <w:rsid w:val="006475A8"/>
    <w:rsid w:val="0065018D"/>
    <w:rsid w:val="00650B56"/>
    <w:rsid w:val="006512CA"/>
    <w:rsid w:val="006514CE"/>
    <w:rsid w:val="00651553"/>
    <w:rsid w:val="0065208E"/>
    <w:rsid w:val="00652E0A"/>
    <w:rsid w:val="00653C55"/>
    <w:rsid w:val="00653DF4"/>
    <w:rsid w:val="00654902"/>
    <w:rsid w:val="00655293"/>
    <w:rsid w:val="0065583F"/>
    <w:rsid w:val="00656926"/>
    <w:rsid w:val="00656F4C"/>
    <w:rsid w:val="0066035A"/>
    <w:rsid w:val="006607E7"/>
    <w:rsid w:val="00660A0B"/>
    <w:rsid w:val="00660EE5"/>
    <w:rsid w:val="006611D0"/>
    <w:rsid w:val="006611FE"/>
    <w:rsid w:val="00661714"/>
    <w:rsid w:val="00661C6E"/>
    <w:rsid w:val="00662AEA"/>
    <w:rsid w:val="00662D15"/>
    <w:rsid w:val="0066375D"/>
    <w:rsid w:val="006639AE"/>
    <w:rsid w:val="00663AF5"/>
    <w:rsid w:val="00663B43"/>
    <w:rsid w:val="00664572"/>
    <w:rsid w:val="00665153"/>
    <w:rsid w:val="006656CE"/>
    <w:rsid w:val="00665A93"/>
    <w:rsid w:val="00665EA5"/>
    <w:rsid w:val="0066661F"/>
    <w:rsid w:val="0066685C"/>
    <w:rsid w:val="00666F1D"/>
    <w:rsid w:val="00667B5D"/>
    <w:rsid w:val="006711FD"/>
    <w:rsid w:val="00671BD2"/>
    <w:rsid w:val="0067215A"/>
    <w:rsid w:val="00672212"/>
    <w:rsid w:val="00672918"/>
    <w:rsid w:val="0067303D"/>
    <w:rsid w:val="00675A46"/>
    <w:rsid w:val="0067644B"/>
    <w:rsid w:val="00676B73"/>
    <w:rsid w:val="00676CCB"/>
    <w:rsid w:val="00676F30"/>
    <w:rsid w:val="00677582"/>
    <w:rsid w:val="00677C39"/>
    <w:rsid w:val="00677ED9"/>
    <w:rsid w:val="006808D0"/>
    <w:rsid w:val="00681EAB"/>
    <w:rsid w:val="00682D7F"/>
    <w:rsid w:val="00682EE4"/>
    <w:rsid w:val="0068300C"/>
    <w:rsid w:val="00683496"/>
    <w:rsid w:val="00683C64"/>
    <w:rsid w:val="00684467"/>
    <w:rsid w:val="00684C39"/>
    <w:rsid w:val="00684C98"/>
    <w:rsid w:val="006854DE"/>
    <w:rsid w:val="00686195"/>
    <w:rsid w:val="00686A2A"/>
    <w:rsid w:val="00686AB1"/>
    <w:rsid w:val="00686D36"/>
    <w:rsid w:val="0068704D"/>
    <w:rsid w:val="0068730E"/>
    <w:rsid w:val="006877F6"/>
    <w:rsid w:val="00690C8C"/>
    <w:rsid w:val="00690F79"/>
    <w:rsid w:val="00692C2C"/>
    <w:rsid w:val="00692E4F"/>
    <w:rsid w:val="00692E7C"/>
    <w:rsid w:val="006938A2"/>
    <w:rsid w:val="0069390F"/>
    <w:rsid w:val="006941B2"/>
    <w:rsid w:val="006941F5"/>
    <w:rsid w:val="00694CED"/>
    <w:rsid w:val="00695162"/>
    <w:rsid w:val="006953CC"/>
    <w:rsid w:val="00696161"/>
    <w:rsid w:val="00696209"/>
    <w:rsid w:val="00696481"/>
    <w:rsid w:val="0069687F"/>
    <w:rsid w:val="006972D7"/>
    <w:rsid w:val="006972E1"/>
    <w:rsid w:val="00697D4D"/>
    <w:rsid w:val="00697EE9"/>
    <w:rsid w:val="00697F67"/>
    <w:rsid w:val="006A0977"/>
    <w:rsid w:val="006A09A9"/>
    <w:rsid w:val="006A155C"/>
    <w:rsid w:val="006A2904"/>
    <w:rsid w:val="006A2AAF"/>
    <w:rsid w:val="006A388A"/>
    <w:rsid w:val="006A3A1C"/>
    <w:rsid w:val="006A3ACD"/>
    <w:rsid w:val="006A3C38"/>
    <w:rsid w:val="006A3E06"/>
    <w:rsid w:val="006A4238"/>
    <w:rsid w:val="006A4374"/>
    <w:rsid w:val="006A4403"/>
    <w:rsid w:val="006A49EA"/>
    <w:rsid w:val="006A511A"/>
    <w:rsid w:val="006A57EB"/>
    <w:rsid w:val="006A5819"/>
    <w:rsid w:val="006A5A63"/>
    <w:rsid w:val="006A5D31"/>
    <w:rsid w:val="006A6309"/>
    <w:rsid w:val="006A6635"/>
    <w:rsid w:val="006A69A7"/>
    <w:rsid w:val="006A6B18"/>
    <w:rsid w:val="006A6BA0"/>
    <w:rsid w:val="006A6BFA"/>
    <w:rsid w:val="006A7B8F"/>
    <w:rsid w:val="006B14B4"/>
    <w:rsid w:val="006B1936"/>
    <w:rsid w:val="006B3632"/>
    <w:rsid w:val="006B3C50"/>
    <w:rsid w:val="006B3F26"/>
    <w:rsid w:val="006B43CC"/>
    <w:rsid w:val="006B4E74"/>
    <w:rsid w:val="006B593B"/>
    <w:rsid w:val="006B5FAE"/>
    <w:rsid w:val="006C0B2B"/>
    <w:rsid w:val="006C0E2D"/>
    <w:rsid w:val="006C10D7"/>
    <w:rsid w:val="006C1502"/>
    <w:rsid w:val="006C1955"/>
    <w:rsid w:val="006C1D87"/>
    <w:rsid w:val="006C24E0"/>
    <w:rsid w:val="006C2994"/>
    <w:rsid w:val="006C31FD"/>
    <w:rsid w:val="006C37D4"/>
    <w:rsid w:val="006C38FF"/>
    <w:rsid w:val="006C3E3C"/>
    <w:rsid w:val="006C3EF3"/>
    <w:rsid w:val="006C4D9F"/>
    <w:rsid w:val="006C5EB7"/>
    <w:rsid w:val="006C6685"/>
    <w:rsid w:val="006C6706"/>
    <w:rsid w:val="006D06C7"/>
    <w:rsid w:val="006D17BF"/>
    <w:rsid w:val="006D185C"/>
    <w:rsid w:val="006D22DA"/>
    <w:rsid w:val="006D313D"/>
    <w:rsid w:val="006D4AC6"/>
    <w:rsid w:val="006D4D66"/>
    <w:rsid w:val="006D5D9A"/>
    <w:rsid w:val="006D5F36"/>
    <w:rsid w:val="006D6A60"/>
    <w:rsid w:val="006D7380"/>
    <w:rsid w:val="006E08DF"/>
    <w:rsid w:val="006E1F91"/>
    <w:rsid w:val="006E26CB"/>
    <w:rsid w:val="006E294C"/>
    <w:rsid w:val="006E2CC8"/>
    <w:rsid w:val="006E2DF5"/>
    <w:rsid w:val="006E3453"/>
    <w:rsid w:val="006E41E7"/>
    <w:rsid w:val="006E456D"/>
    <w:rsid w:val="006E45C0"/>
    <w:rsid w:val="006E48D2"/>
    <w:rsid w:val="006E4AA0"/>
    <w:rsid w:val="006E4CBC"/>
    <w:rsid w:val="006E4F73"/>
    <w:rsid w:val="006E5B2C"/>
    <w:rsid w:val="006E5E17"/>
    <w:rsid w:val="006E5FE7"/>
    <w:rsid w:val="006E6271"/>
    <w:rsid w:val="006E66EC"/>
    <w:rsid w:val="006E74A2"/>
    <w:rsid w:val="006E7683"/>
    <w:rsid w:val="006E7C2C"/>
    <w:rsid w:val="006E7D79"/>
    <w:rsid w:val="006F0BD7"/>
    <w:rsid w:val="006F0D03"/>
    <w:rsid w:val="006F0EDD"/>
    <w:rsid w:val="006F16D1"/>
    <w:rsid w:val="006F180E"/>
    <w:rsid w:val="006F221C"/>
    <w:rsid w:val="006F2474"/>
    <w:rsid w:val="006F2942"/>
    <w:rsid w:val="006F29B4"/>
    <w:rsid w:val="006F2ED1"/>
    <w:rsid w:val="006F42AE"/>
    <w:rsid w:val="006F4F78"/>
    <w:rsid w:val="006F5967"/>
    <w:rsid w:val="006F5A0C"/>
    <w:rsid w:val="006F5B59"/>
    <w:rsid w:val="006F5CDD"/>
    <w:rsid w:val="006F6C24"/>
    <w:rsid w:val="00700114"/>
    <w:rsid w:val="00700FF8"/>
    <w:rsid w:val="00702A80"/>
    <w:rsid w:val="00702AC1"/>
    <w:rsid w:val="007033CF"/>
    <w:rsid w:val="00703584"/>
    <w:rsid w:val="00703B94"/>
    <w:rsid w:val="00703EAF"/>
    <w:rsid w:val="0070401E"/>
    <w:rsid w:val="0070498C"/>
    <w:rsid w:val="00704A24"/>
    <w:rsid w:val="00704EE0"/>
    <w:rsid w:val="00705280"/>
    <w:rsid w:val="00705569"/>
    <w:rsid w:val="0070683A"/>
    <w:rsid w:val="00706D8F"/>
    <w:rsid w:val="00710C28"/>
    <w:rsid w:val="00711958"/>
    <w:rsid w:val="00712319"/>
    <w:rsid w:val="0071286E"/>
    <w:rsid w:val="00712B18"/>
    <w:rsid w:val="007131A3"/>
    <w:rsid w:val="00713272"/>
    <w:rsid w:val="007134E7"/>
    <w:rsid w:val="00713A3A"/>
    <w:rsid w:val="00714247"/>
    <w:rsid w:val="00714A46"/>
    <w:rsid w:val="00715B7A"/>
    <w:rsid w:val="00716119"/>
    <w:rsid w:val="007164A5"/>
    <w:rsid w:val="0072043F"/>
    <w:rsid w:val="007206C2"/>
    <w:rsid w:val="007207D8"/>
    <w:rsid w:val="00720D30"/>
    <w:rsid w:val="00720D65"/>
    <w:rsid w:val="00720E68"/>
    <w:rsid w:val="00720EB4"/>
    <w:rsid w:val="00721912"/>
    <w:rsid w:val="00722A00"/>
    <w:rsid w:val="00722AC4"/>
    <w:rsid w:val="0072411F"/>
    <w:rsid w:val="00724B4E"/>
    <w:rsid w:val="00724DBA"/>
    <w:rsid w:val="00725207"/>
    <w:rsid w:val="00725FB7"/>
    <w:rsid w:val="00726920"/>
    <w:rsid w:val="00726B3D"/>
    <w:rsid w:val="00727491"/>
    <w:rsid w:val="007274EF"/>
    <w:rsid w:val="00727562"/>
    <w:rsid w:val="00727B6A"/>
    <w:rsid w:val="00727C2C"/>
    <w:rsid w:val="00730068"/>
    <w:rsid w:val="0073022E"/>
    <w:rsid w:val="007303D4"/>
    <w:rsid w:val="007309E1"/>
    <w:rsid w:val="007322D3"/>
    <w:rsid w:val="00732A8A"/>
    <w:rsid w:val="00733FA5"/>
    <w:rsid w:val="007354BD"/>
    <w:rsid w:val="00735F14"/>
    <w:rsid w:val="00736FC5"/>
    <w:rsid w:val="00737441"/>
    <w:rsid w:val="007376C7"/>
    <w:rsid w:val="00737D79"/>
    <w:rsid w:val="00740188"/>
    <w:rsid w:val="00740C0D"/>
    <w:rsid w:val="00740E97"/>
    <w:rsid w:val="00741EEE"/>
    <w:rsid w:val="00741F29"/>
    <w:rsid w:val="007420E2"/>
    <w:rsid w:val="007427FB"/>
    <w:rsid w:val="00742ECC"/>
    <w:rsid w:val="00743828"/>
    <w:rsid w:val="0074390D"/>
    <w:rsid w:val="00743C01"/>
    <w:rsid w:val="00743CC6"/>
    <w:rsid w:val="0074434E"/>
    <w:rsid w:val="00744E02"/>
    <w:rsid w:val="00744F71"/>
    <w:rsid w:val="00744FEF"/>
    <w:rsid w:val="007453C8"/>
    <w:rsid w:val="00745504"/>
    <w:rsid w:val="0074650E"/>
    <w:rsid w:val="00746885"/>
    <w:rsid w:val="00746DCF"/>
    <w:rsid w:val="00746FFE"/>
    <w:rsid w:val="00747212"/>
    <w:rsid w:val="0074782F"/>
    <w:rsid w:val="00747BCF"/>
    <w:rsid w:val="00750762"/>
    <w:rsid w:val="00750D12"/>
    <w:rsid w:val="00751688"/>
    <w:rsid w:val="00752133"/>
    <w:rsid w:val="00752193"/>
    <w:rsid w:val="007522AC"/>
    <w:rsid w:val="00752385"/>
    <w:rsid w:val="007525B7"/>
    <w:rsid w:val="00752D71"/>
    <w:rsid w:val="00753013"/>
    <w:rsid w:val="0075307D"/>
    <w:rsid w:val="007536D9"/>
    <w:rsid w:val="007539D0"/>
    <w:rsid w:val="00754C5F"/>
    <w:rsid w:val="007551E7"/>
    <w:rsid w:val="0075520E"/>
    <w:rsid w:val="00755251"/>
    <w:rsid w:val="00755EE4"/>
    <w:rsid w:val="0075602F"/>
    <w:rsid w:val="00757A0C"/>
    <w:rsid w:val="007608D3"/>
    <w:rsid w:val="00760A99"/>
    <w:rsid w:val="007611EC"/>
    <w:rsid w:val="0076143B"/>
    <w:rsid w:val="0076156F"/>
    <w:rsid w:val="0076215B"/>
    <w:rsid w:val="0076242C"/>
    <w:rsid w:val="00762516"/>
    <w:rsid w:val="00763226"/>
    <w:rsid w:val="00763315"/>
    <w:rsid w:val="00763B12"/>
    <w:rsid w:val="00764369"/>
    <w:rsid w:val="007649EB"/>
    <w:rsid w:val="00764B90"/>
    <w:rsid w:val="00764CA8"/>
    <w:rsid w:val="00764E74"/>
    <w:rsid w:val="007652C2"/>
    <w:rsid w:val="007656E7"/>
    <w:rsid w:val="00765831"/>
    <w:rsid w:val="00765D5D"/>
    <w:rsid w:val="007670A3"/>
    <w:rsid w:val="00767A9A"/>
    <w:rsid w:val="0077015C"/>
    <w:rsid w:val="007704F8"/>
    <w:rsid w:val="00770735"/>
    <w:rsid w:val="00770912"/>
    <w:rsid w:val="00770C02"/>
    <w:rsid w:val="0077116B"/>
    <w:rsid w:val="0077123F"/>
    <w:rsid w:val="00771534"/>
    <w:rsid w:val="007719BD"/>
    <w:rsid w:val="0077221A"/>
    <w:rsid w:val="00772A46"/>
    <w:rsid w:val="00773138"/>
    <w:rsid w:val="0077317C"/>
    <w:rsid w:val="00773329"/>
    <w:rsid w:val="00774EA4"/>
    <w:rsid w:val="007750C2"/>
    <w:rsid w:val="0077515E"/>
    <w:rsid w:val="007751F6"/>
    <w:rsid w:val="00775681"/>
    <w:rsid w:val="00775C16"/>
    <w:rsid w:val="007760E7"/>
    <w:rsid w:val="0077689A"/>
    <w:rsid w:val="00777ABA"/>
    <w:rsid w:val="00777DB5"/>
    <w:rsid w:val="00780462"/>
    <w:rsid w:val="00780FA3"/>
    <w:rsid w:val="00781E13"/>
    <w:rsid w:val="007833A5"/>
    <w:rsid w:val="00783A4E"/>
    <w:rsid w:val="00784902"/>
    <w:rsid w:val="00784B27"/>
    <w:rsid w:val="007850BF"/>
    <w:rsid w:val="0078511D"/>
    <w:rsid w:val="007852DD"/>
    <w:rsid w:val="00785C06"/>
    <w:rsid w:val="00785CE4"/>
    <w:rsid w:val="0078628F"/>
    <w:rsid w:val="007862B7"/>
    <w:rsid w:val="00786864"/>
    <w:rsid w:val="007871F1"/>
    <w:rsid w:val="00787A88"/>
    <w:rsid w:val="00790DAD"/>
    <w:rsid w:val="00791B1F"/>
    <w:rsid w:val="00791DD8"/>
    <w:rsid w:val="00792475"/>
    <w:rsid w:val="007925F1"/>
    <w:rsid w:val="00792A32"/>
    <w:rsid w:val="0079344E"/>
    <w:rsid w:val="00794979"/>
    <w:rsid w:val="00795839"/>
    <w:rsid w:val="00795FE7"/>
    <w:rsid w:val="0079606D"/>
    <w:rsid w:val="007964D7"/>
    <w:rsid w:val="00796AF5"/>
    <w:rsid w:val="00796FED"/>
    <w:rsid w:val="00797002"/>
    <w:rsid w:val="00797013"/>
    <w:rsid w:val="0079769C"/>
    <w:rsid w:val="0079782C"/>
    <w:rsid w:val="00797F34"/>
    <w:rsid w:val="00797F4A"/>
    <w:rsid w:val="007A0233"/>
    <w:rsid w:val="007A0709"/>
    <w:rsid w:val="007A0A51"/>
    <w:rsid w:val="007A0AED"/>
    <w:rsid w:val="007A0B5B"/>
    <w:rsid w:val="007A12BA"/>
    <w:rsid w:val="007A1525"/>
    <w:rsid w:val="007A15E5"/>
    <w:rsid w:val="007A16B8"/>
    <w:rsid w:val="007A1841"/>
    <w:rsid w:val="007A1A5A"/>
    <w:rsid w:val="007A2414"/>
    <w:rsid w:val="007A2A6F"/>
    <w:rsid w:val="007A38E4"/>
    <w:rsid w:val="007A444D"/>
    <w:rsid w:val="007A58AD"/>
    <w:rsid w:val="007A58C6"/>
    <w:rsid w:val="007A5D16"/>
    <w:rsid w:val="007A6649"/>
    <w:rsid w:val="007A6ECA"/>
    <w:rsid w:val="007A7414"/>
    <w:rsid w:val="007A75FC"/>
    <w:rsid w:val="007A7831"/>
    <w:rsid w:val="007A78AE"/>
    <w:rsid w:val="007B07EC"/>
    <w:rsid w:val="007B0B68"/>
    <w:rsid w:val="007B0CD2"/>
    <w:rsid w:val="007B1A32"/>
    <w:rsid w:val="007B1CAF"/>
    <w:rsid w:val="007B1F67"/>
    <w:rsid w:val="007B2172"/>
    <w:rsid w:val="007B2A8E"/>
    <w:rsid w:val="007B2C90"/>
    <w:rsid w:val="007B41C6"/>
    <w:rsid w:val="007B442E"/>
    <w:rsid w:val="007B4596"/>
    <w:rsid w:val="007B5065"/>
    <w:rsid w:val="007B52EB"/>
    <w:rsid w:val="007B55B5"/>
    <w:rsid w:val="007B564B"/>
    <w:rsid w:val="007B5BBC"/>
    <w:rsid w:val="007B5DA0"/>
    <w:rsid w:val="007B6190"/>
    <w:rsid w:val="007B627E"/>
    <w:rsid w:val="007B68A2"/>
    <w:rsid w:val="007B68D3"/>
    <w:rsid w:val="007B6BB3"/>
    <w:rsid w:val="007B72B7"/>
    <w:rsid w:val="007B7449"/>
    <w:rsid w:val="007B7E1B"/>
    <w:rsid w:val="007C0E40"/>
    <w:rsid w:val="007C149E"/>
    <w:rsid w:val="007C15B4"/>
    <w:rsid w:val="007C1A9E"/>
    <w:rsid w:val="007C1F16"/>
    <w:rsid w:val="007C2293"/>
    <w:rsid w:val="007C288D"/>
    <w:rsid w:val="007C28BD"/>
    <w:rsid w:val="007C2C17"/>
    <w:rsid w:val="007C4033"/>
    <w:rsid w:val="007C448A"/>
    <w:rsid w:val="007C4D08"/>
    <w:rsid w:val="007C4E66"/>
    <w:rsid w:val="007C5AA8"/>
    <w:rsid w:val="007C5B18"/>
    <w:rsid w:val="007C6A11"/>
    <w:rsid w:val="007C70DF"/>
    <w:rsid w:val="007C7293"/>
    <w:rsid w:val="007C7549"/>
    <w:rsid w:val="007C7825"/>
    <w:rsid w:val="007C7EEB"/>
    <w:rsid w:val="007D0094"/>
    <w:rsid w:val="007D03CA"/>
    <w:rsid w:val="007D0CBA"/>
    <w:rsid w:val="007D147B"/>
    <w:rsid w:val="007D16C5"/>
    <w:rsid w:val="007D1D17"/>
    <w:rsid w:val="007D1FA8"/>
    <w:rsid w:val="007D2025"/>
    <w:rsid w:val="007D238A"/>
    <w:rsid w:val="007D2C36"/>
    <w:rsid w:val="007D3418"/>
    <w:rsid w:val="007D3E54"/>
    <w:rsid w:val="007D41C3"/>
    <w:rsid w:val="007D4C77"/>
    <w:rsid w:val="007D4E0A"/>
    <w:rsid w:val="007D563E"/>
    <w:rsid w:val="007D56AD"/>
    <w:rsid w:val="007D5EF0"/>
    <w:rsid w:val="007D61F9"/>
    <w:rsid w:val="007D63F6"/>
    <w:rsid w:val="007D6AEB"/>
    <w:rsid w:val="007D6D1B"/>
    <w:rsid w:val="007D7561"/>
    <w:rsid w:val="007D7CDF"/>
    <w:rsid w:val="007E0103"/>
    <w:rsid w:val="007E01A5"/>
    <w:rsid w:val="007E07C6"/>
    <w:rsid w:val="007E0C2F"/>
    <w:rsid w:val="007E119B"/>
    <w:rsid w:val="007E1FC9"/>
    <w:rsid w:val="007E2C6F"/>
    <w:rsid w:val="007E2F8D"/>
    <w:rsid w:val="007E3BE5"/>
    <w:rsid w:val="007E412E"/>
    <w:rsid w:val="007E47C8"/>
    <w:rsid w:val="007E482F"/>
    <w:rsid w:val="007E4EFA"/>
    <w:rsid w:val="007E56ED"/>
    <w:rsid w:val="007E5914"/>
    <w:rsid w:val="007E5F0F"/>
    <w:rsid w:val="007E61C8"/>
    <w:rsid w:val="007E63F1"/>
    <w:rsid w:val="007E72F0"/>
    <w:rsid w:val="007E77B2"/>
    <w:rsid w:val="007E79DE"/>
    <w:rsid w:val="007E7A2A"/>
    <w:rsid w:val="007F00D1"/>
    <w:rsid w:val="007F02F7"/>
    <w:rsid w:val="007F0728"/>
    <w:rsid w:val="007F0C3B"/>
    <w:rsid w:val="007F0EAC"/>
    <w:rsid w:val="007F19EF"/>
    <w:rsid w:val="007F1A0C"/>
    <w:rsid w:val="007F1E97"/>
    <w:rsid w:val="007F24CB"/>
    <w:rsid w:val="007F6DD4"/>
    <w:rsid w:val="007F76C8"/>
    <w:rsid w:val="007F7AEF"/>
    <w:rsid w:val="007F7E2B"/>
    <w:rsid w:val="007F7F56"/>
    <w:rsid w:val="00800476"/>
    <w:rsid w:val="0080053B"/>
    <w:rsid w:val="00800830"/>
    <w:rsid w:val="00800E76"/>
    <w:rsid w:val="008012A8"/>
    <w:rsid w:val="00801A62"/>
    <w:rsid w:val="00801AC0"/>
    <w:rsid w:val="00802EFE"/>
    <w:rsid w:val="00803748"/>
    <w:rsid w:val="0080499A"/>
    <w:rsid w:val="00804D2D"/>
    <w:rsid w:val="00805690"/>
    <w:rsid w:val="00806FC2"/>
    <w:rsid w:val="00807090"/>
    <w:rsid w:val="00807EE8"/>
    <w:rsid w:val="0081031C"/>
    <w:rsid w:val="00810428"/>
    <w:rsid w:val="0081055A"/>
    <w:rsid w:val="00812094"/>
    <w:rsid w:val="008121C4"/>
    <w:rsid w:val="0081267E"/>
    <w:rsid w:val="00813265"/>
    <w:rsid w:val="00813374"/>
    <w:rsid w:val="0081370D"/>
    <w:rsid w:val="0081374D"/>
    <w:rsid w:val="008143EA"/>
    <w:rsid w:val="008146F3"/>
    <w:rsid w:val="00814736"/>
    <w:rsid w:val="0081573F"/>
    <w:rsid w:val="00815BA4"/>
    <w:rsid w:val="00816123"/>
    <w:rsid w:val="00816831"/>
    <w:rsid w:val="008171F9"/>
    <w:rsid w:val="0081777F"/>
    <w:rsid w:val="00817ACC"/>
    <w:rsid w:val="00817FF5"/>
    <w:rsid w:val="00820CE3"/>
    <w:rsid w:val="00820CF0"/>
    <w:rsid w:val="00821136"/>
    <w:rsid w:val="0082139D"/>
    <w:rsid w:val="008217CA"/>
    <w:rsid w:val="008218F7"/>
    <w:rsid w:val="00821A55"/>
    <w:rsid w:val="00822159"/>
    <w:rsid w:val="008229D1"/>
    <w:rsid w:val="00822B67"/>
    <w:rsid w:val="00822D4E"/>
    <w:rsid w:val="00822FF7"/>
    <w:rsid w:val="00823E30"/>
    <w:rsid w:val="008245EE"/>
    <w:rsid w:val="00824A2A"/>
    <w:rsid w:val="008251B3"/>
    <w:rsid w:val="00825D8E"/>
    <w:rsid w:val="00826991"/>
    <w:rsid w:val="008274CE"/>
    <w:rsid w:val="00830AA8"/>
    <w:rsid w:val="00830BD4"/>
    <w:rsid w:val="00830E78"/>
    <w:rsid w:val="008315A1"/>
    <w:rsid w:val="00831738"/>
    <w:rsid w:val="00831B3C"/>
    <w:rsid w:val="00832408"/>
    <w:rsid w:val="00832EDB"/>
    <w:rsid w:val="00833C4A"/>
    <w:rsid w:val="00834576"/>
    <w:rsid w:val="0083477A"/>
    <w:rsid w:val="00836163"/>
    <w:rsid w:val="00836DE5"/>
    <w:rsid w:val="008379C3"/>
    <w:rsid w:val="00837A3B"/>
    <w:rsid w:val="00837E6B"/>
    <w:rsid w:val="00840254"/>
    <w:rsid w:val="00841B2F"/>
    <w:rsid w:val="00841E82"/>
    <w:rsid w:val="008429F6"/>
    <w:rsid w:val="00843CEB"/>
    <w:rsid w:val="008440BD"/>
    <w:rsid w:val="0084501A"/>
    <w:rsid w:val="00845E31"/>
    <w:rsid w:val="0084631A"/>
    <w:rsid w:val="008464DE"/>
    <w:rsid w:val="00846562"/>
    <w:rsid w:val="0084680C"/>
    <w:rsid w:val="008472DB"/>
    <w:rsid w:val="00847517"/>
    <w:rsid w:val="0084751C"/>
    <w:rsid w:val="00847F08"/>
    <w:rsid w:val="008508E0"/>
    <w:rsid w:val="00850DF7"/>
    <w:rsid w:val="00851005"/>
    <w:rsid w:val="008514D0"/>
    <w:rsid w:val="00852046"/>
    <w:rsid w:val="00852A4E"/>
    <w:rsid w:val="008530DA"/>
    <w:rsid w:val="008537EE"/>
    <w:rsid w:val="00854052"/>
    <w:rsid w:val="00854243"/>
    <w:rsid w:val="00854272"/>
    <w:rsid w:val="00854277"/>
    <w:rsid w:val="008547A0"/>
    <w:rsid w:val="00854FB5"/>
    <w:rsid w:val="008562FA"/>
    <w:rsid w:val="008563F5"/>
    <w:rsid w:val="00856E99"/>
    <w:rsid w:val="008571CA"/>
    <w:rsid w:val="00857965"/>
    <w:rsid w:val="00857ABD"/>
    <w:rsid w:val="0086045C"/>
    <w:rsid w:val="00861857"/>
    <w:rsid w:val="00861944"/>
    <w:rsid w:val="00863077"/>
    <w:rsid w:val="00863C4A"/>
    <w:rsid w:val="0086518A"/>
    <w:rsid w:val="00865CC1"/>
    <w:rsid w:val="00866B09"/>
    <w:rsid w:val="0086720B"/>
    <w:rsid w:val="00867A57"/>
    <w:rsid w:val="00870545"/>
    <w:rsid w:val="00871365"/>
    <w:rsid w:val="0087189F"/>
    <w:rsid w:val="00871CD1"/>
    <w:rsid w:val="0087294A"/>
    <w:rsid w:val="00872A28"/>
    <w:rsid w:val="00872CBA"/>
    <w:rsid w:val="00873209"/>
    <w:rsid w:val="008737E7"/>
    <w:rsid w:val="00873BC5"/>
    <w:rsid w:val="008749CD"/>
    <w:rsid w:val="00874B7D"/>
    <w:rsid w:val="00874BB5"/>
    <w:rsid w:val="008752E2"/>
    <w:rsid w:val="008756F4"/>
    <w:rsid w:val="00875855"/>
    <w:rsid w:val="008763EA"/>
    <w:rsid w:val="00876642"/>
    <w:rsid w:val="00876EAA"/>
    <w:rsid w:val="0087738B"/>
    <w:rsid w:val="0088038C"/>
    <w:rsid w:val="00880422"/>
    <w:rsid w:val="00880DF3"/>
    <w:rsid w:val="00880EC9"/>
    <w:rsid w:val="00880FB0"/>
    <w:rsid w:val="0088103C"/>
    <w:rsid w:val="008810D4"/>
    <w:rsid w:val="008811ED"/>
    <w:rsid w:val="00881614"/>
    <w:rsid w:val="00882E50"/>
    <w:rsid w:val="0088302C"/>
    <w:rsid w:val="008833C9"/>
    <w:rsid w:val="0088377D"/>
    <w:rsid w:val="00883B70"/>
    <w:rsid w:val="00883BE4"/>
    <w:rsid w:val="00883C70"/>
    <w:rsid w:val="00883D87"/>
    <w:rsid w:val="00884492"/>
    <w:rsid w:val="00885AD4"/>
    <w:rsid w:val="00885FBF"/>
    <w:rsid w:val="008863D7"/>
    <w:rsid w:val="00886F16"/>
    <w:rsid w:val="0088701F"/>
    <w:rsid w:val="00887542"/>
    <w:rsid w:val="00887968"/>
    <w:rsid w:val="008906DB"/>
    <w:rsid w:val="00890DBA"/>
    <w:rsid w:val="008910CC"/>
    <w:rsid w:val="008911D3"/>
    <w:rsid w:val="00891551"/>
    <w:rsid w:val="00891992"/>
    <w:rsid w:val="00891E4E"/>
    <w:rsid w:val="008924E2"/>
    <w:rsid w:val="00892892"/>
    <w:rsid w:val="008930D5"/>
    <w:rsid w:val="00894486"/>
    <w:rsid w:val="008947E3"/>
    <w:rsid w:val="00894940"/>
    <w:rsid w:val="00895600"/>
    <w:rsid w:val="008961A4"/>
    <w:rsid w:val="008971A1"/>
    <w:rsid w:val="008A0308"/>
    <w:rsid w:val="008A102C"/>
    <w:rsid w:val="008A107E"/>
    <w:rsid w:val="008A1167"/>
    <w:rsid w:val="008A18E8"/>
    <w:rsid w:val="008A190E"/>
    <w:rsid w:val="008A1CA6"/>
    <w:rsid w:val="008A1D6F"/>
    <w:rsid w:val="008A1D79"/>
    <w:rsid w:val="008A2946"/>
    <w:rsid w:val="008A2E5D"/>
    <w:rsid w:val="008A3AED"/>
    <w:rsid w:val="008A3C39"/>
    <w:rsid w:val="008A4036"/>
    <w:rsid w:val="008A527B"/>
    <w:rsid w:val="008A57BF"/>
    <w:rsid w:val="008A581C"/>
    <w:rsid w:val="008A5ACD"/>
    <w:rsid w:val="008A6005"/>
    <w:rsid w:val="008A67B1"/>
    <w:rsid w:val="008A7C80"/>
    <w:rsid w:val="008B0371"/>
    <w:rsid w:val="008B1023"/>
    <w:rsid w:val="008B18D4"/>
    <w:rsid w:val="008B2288"/>
    <w:rsid w:val="008B228E"/>
    <w:rsid w:val="008B3710"/>
    <w:rsid w:val="008B3BAE"/>
    <w:rsid w:val="008B3C26"/>
    <w:rsid w:val="008B3E78"/>
    <w:rsid w:val="008B464B"/>
    <w:rsid w:val="008B47FF"/>
    <w:rsid w:val="008B4B5C"/>
    <w:rsid w:val="008B4B78"/>
    <w:rsid w:val="008B4FEF"/>
    <w:rsid w:val="008B52D9"/>
    <w:rsid w:val="008B5C74"/>
    <w:rsid w:val="008B62EF"/>
    <w:rsid w:val="008B676C"/>
    <w:rsid w:val="008B698A"/>
    <w:rsid w:val="008B6EBE"/>
    <w:rsid w:val="008B7790"/>
    <w:rsid w:val="008B7D55"/>
    <w:rsid w:val="008C0DA5"/>
    <w:rsid w:val="008C165A"/>
    <w:rsid w:val="008C1CBD"/>
    <w:rsid w:val="008C224C"/>
    <w:rsid w:val="008C2915"/>
    <w:rsid w:val="008C2FD9"/>
    <w:rsid w:val="008C3749"/>
    <w:rsid w:val="008C3D24"/>
    <w:rsid w:val="008C46E2"/>
    <w:rsid w:val="008C493F"/>
    <w:rsid w:val="008C4FE8"/>
    <w:rsid w:val="008C5002"/>
    <w:rsid w:val="008C5549"/>
    <w:rsid w:val="008C5A93"/>
    <w:rsid w:val="008C5AA8"/>
    <w:rsid w:val="008C60A2"/>
    <w:rsid w:val="008C6886"/>
    <w:rsid w:val="008C69FF"/>
    <w:rsid w:val="008C782A"/>
    <w:rsid w:val="008C7D3C"/>
    <w:rsid w:val="008C7FF5"/>
    <w:rsid w:val="008D02E4"/>
    <w:rsid w:val="008D0FE6"/>
    <w:rsid w:val="008D145E"/>
    <w:rsid w:val="008D1792"/>
    <w:rsid w:val="008D1865"/>
    <w:rsid w:val="008D1885"/>
    <w:rsid w:val="008D20FB"/>
    <w:rsid w:val="008D2C4C"/>
    <w:rsid w:val="008D37CA"/>
    <w:rsid w:val="008D3BA1"/>
    <w:rsid w:val="008D405B"/>
    <w:rsid w:val="008D415E"/>
    <w:rsid w:val="008D41EE"/>
    <w:rsid w:val="008D41EF"/>
    <w:rsid w:val="008D444D"/>
    <w:rsid w:val="008D4450"/>
    <w:rsid w:val="008D4A04"/>
    <w:rsid w:val="008D4F74"/>
    <w:rsid w:val="008D59F1"/>
    <w:rsid w:val="008D5C17"/>
    <w:rsid w:val="008D5CD7"/>
    <w:rsid w:val="008D5F81"/>
    <w:rsid w:val="008D62EE"/>
    <w:rsid w:val="008D7159"/>
    <w:rsid w:val="008D74E0"/>
    <w:rsid w:val="008D7D52"/>
    <w:rsid w:val="008E0494"/>
    <w:rsid w:val="008E0BEA"/>
    <w:rsid w:val="008E0E8E"/>
    <w:rsid w:val="008E1404"/>
    <w:rsid w:val="008E23AE"/>
    <w:rsid w:val="008E2A30"/>
    <w:rsid w:val="008E3A3A"/>
    <w:rsid w:val="008E3AA3"/>
    <w:rsid w:val="008E4EFA"/>
    <w:rsid w:val="008E533A"/>
    <w:rsid w:val="008E5BBE"/>
    <w:rsid w:val="008E5F9D"/>
    <w:rsid w:val="008E6D05"/>
    <w:rsid w:val="008E709F"/>
    <w:rsid w:val="008E721C"/>
    <w:rsid w:val="008E724E"/>
    <w:rsid w:val="008E767C"/>
    <w:rsid w:val="008E7FD5"/>
    <w:rsid w:val="008F0162"/>
    <w:rsid w:val="008F0670"/>
    <w:rsid w:val="008F0968"/>
    <w:rsid w:val="008F0C50"/>
    <w:rsid w:val="008F0F62"/>
    <w:rsid w:val="008F1267"/>
    <w:rsid w:val="008F1E90"/>
    <w:rsid w:val="008F20BE"/>
    <w:rsid w:val="008F2BE1"/>
    <w:rsid w:val="008F3329"/>
    <w:rsid w:val="008F3DA8"/>
    <w:rsid w:val="008F3F16"/>
    <w:rsid w:val="008F4401"/>
    <w:rsid w:val="008F470B"/>
    <w:rsid w:val="008F4C99"/>
    <w:rsid w:val="008F798C"/>
    <w:rsid w:val="008F7F8F"/>
    <w:rsid w:val="00900208"/>
    <w:rsid w:val="0090052C"/>
    <w:rsid w:val="009009A9"/>
    <w:rsid w:val="00901039"/>
    <w:rsid w:val="00901AF1"/>
    <w:rsid w:val="00901BF6"/>
    <w:rsid w:val="00902663"/>
    <w:rsid w:val="00902B98"/>
    <w:rsid w:val="00902FDF"/>
    <w:rsid w:val="00903B5B"/>
    <w:rsid w:val="00903CA6"/>
    <w:rsid w:val="00903CE4"/>
    <w:rsid w:val="0090424C"/>
    <w:rsid w:val="009043FF"/>
    <w:rsid w:val="00905170"/>
    <w:rsid w:val="00906708"/>
    <w:rsid w:val="009069E7"/>
    <w:rsid w:val="0090732B"/>
    <w:rsid w:val="0090745F"/>
    <w:rsid w:val="00907ACC"/>
    <w:rsid w:val="0091000C"/>
    <w:rsid w:val="00910ED9"/>
    <w:rsid w:val="00911E0C"/>
    <w:rsid w:val="00912021"/>
    <w:rsid w:val="00912148"/>
    <w:rsid w:val="009129FE"/>
    <w:rsid w:val="00912A8F"/>
    <w:rsid w:val="00912CB0"/>
    <w:rsid w:val="00913879"/>
    <w:rsid w:val="00913D98"/>
    <w:rsid w:val="00914355"/>
    <w:rsid w:val="009147B3"/>
    <w:rsid w:val="00915418"/>
    <w:rsid w:val="00915AF4"/>
    <w:rsid w:val="00915EA5"/>
    <w:rsid w:val="00915FE7"/>
    <w:rsid w:val="009169BD"/>
    <w:rsid w:val="009172AF"/>
    <w:rsid w:val="00917FC6"/>
    <w:rsid w:val="0092040D"/>
    <w:rsid w:val="00920491"/>
    <w:rsid w:val="00920B31"/>
    <w:rsid w:val="00921213"/>
    <w:rsid w:val="009216D2"/>
    <w:rsid w:val="009219CE"/>
    <w:rsid w:val="0092227D"/>
    <w:rsid w:val="009234FE"/>
    <w:rsid w:val="0092370D"/>
    <w:rsid w:val="009241C9"/>
    <w:rsid w:val="00925201"/>
    <w:rsid w:val="0092527A"/>
    <w:rsid w:val="0092563D"/>
    <w:rsid w:val="00926E86"/>
    <w:rsid w:val="00926FAE"/>
    <w:rsid w:val="009275C4"/>
    <w:rsid w:val="00927879"/>
    <w:rsid w:val="00927DAB"/>
    <w:rsid w:val="00927F36"/>
    <w:rsid w:val="0093018F"/>
    <w:rsid w:val="00930903"/>
    <w:rsid w:val="009309C2"/>
    <w:rsid w:val="00930A96"/>
    <w:rsid w:val="00930CB4"/>
    <w:rsid w:val="0093113B"/>
    <w:rsid w:val="0093121B"/>
    <w:rsid w:val="00932FD8"/>
    <w:rsid w:val="009332DE"/>
    <w:rsid w:val="0093366A"/>
    <w:rsid w:val="009338B5"/>
    <w:rsid w:val="009338FA"/>
    <w:rsid w:val="00933D6C"/>
    <w:rsid w:val="00934278"/>
    <w:rsid w:val="009352CF"/>
    <w:rsid w:val="0093568E"/>
    <w:rsid w:val="00936430"/>
    <w:rsid w:val="009366EF"/>
    <w:rsid w:val="009369C2"/>
    <w:rsid w:val="0093703F"/>
    <w:rsid w:val="009414CC"/>
    <w:rsid w:val="009419F7"/>
    <w:rsid w:val="0094299F"/>
    <w:rsid w:val="00943977"/>
    <w:rsid w:val="00943B29"/>
    <w:rsid w:val="00943CB5"/>
    <w:rsid w:val="00944225"/>
    <w:rsid w:val="00944D07"/>
    <w:rsid w:val="009451E1"/>
    <w:rsid w:val="0094730D"/>
    <w:rsid w:val="009474B1"/>
    <w:rsid w:val="00947930"/>
    <w:rsid w:val="009506AB"/>
    <w:rsid w:val="00950767"/>
    <w:rsid w:val="009510D4"/>
    <w:rsid w:val="0095131F"/>
    <w:rsid w:val="009515EF"/>
    <w:rsid w:val="00951B60"/>
    <w:rsid w:val="009521CD"/>
    <w:rsid w:val="00952622"/>
    <w:rsid w:val="00952C8B"/>
    <w:rsid w:val="00954134"/>
    <w:rsid w:val="00954AFA"/>
    <w:rsid w:val="00954D42"/>
    <w:rsid w:val="00954DB7"/>
    <w:rsid w:val="00955220"/>
    <w:rsid w:val="009556F3"/>
    <w:rsid w:val="00955B69"/>
    <w:rsid w:val="00957359"/>
    <w:rsid w:val="009576F0"/>
    <w:rsid w:val="009601BD"/>
    <w:rsid w:val="009608BF"/>
    <w:rsid w:val="00960D64"/>
    <w:rsid w:val="00961537"/>
    <w:rsid w:val="00961CE9"/>
    <w:rsid w:val="00962125"/>
    <w:rsid w:val="00962143"/>
    <w:rsid w:val="00962572"/>
    <w:rsid w:val="009636B8"/>
    <w:rsid w:val="00963A1F"/>
    <w:rsid w:val="00963E33"/>
    <w:rsid w:val="00963E3B"/>
    <w:rsid w:val="00963E5D"/>
    <w:rsid w:val="00963FAB"/>
    <w:rsid w:val="00965712"/>
    <w:rsid w:val="00965A37"/>
    <w:rsid w:val="00965A8C"/>
    <w:rsid w:val="00966008"/>
    <w:rsid w:val="009661FB"/>
    <w:rsid w:val="009663F9"/>
    <w:rsid w:val="00967B87"/>
    <w:rsid w:val="00967F6E"/>
    <w:rsid w:val="00967FDE"/>
    <w:rsid w:val="0097089C"/>
    <w:rsid w:val="009723BA"/>
    <w:rsid w:val="00972588"/>
    <w:rsid w:val="0097259B"/>
    <w:rsid w:val="00972858"/>
    <w:rsid w:val="00972942"/>
    <w:rsid w:val="009731E3"/>
    <w:rsid w:val="00973616"/>
    <w:rsid w:val="00973DB9"/>
    <w:rsid w:val="00974A22"/>
    <w:rsid w:val="00974B84"/>
    <w:rsid w:val="00974C22"/>
    <w:rsid w:val="00975048"/>
    <w:rsid w:val="009751D3"/>
    <w:rsid w:val="009758B9"/>
    <w:rsid w:val="009759AC"/>
    <w:rsid w:val="009759F8"/>
    <w:rsid w:val="00976A6A"/>
    <w:rsid w:val="00976A88"/>
    <w:rsid w:val="00976DCD"/>
    <w:rsid w:val="009801EB"/>
    <w:rsid w:val="00981143"/>
    <w:rsid w:val="00981BEA"/>
    <w:rsid w:val="0098279C"/>
    <w:rsid w:val="009829B9"/>
    <w:rsid w:val="00982D69"/>
    <w:rsid w:val="00982F44"/>
    <w:rsid w:val="009831C1"/>
    <w:rsid w:val="00983272"/>
    <w:rsid w:val="009849A6"/>
    <w:rsid w:val="0098570F"/>
    <w:rsid w:val="00985B2E"/>
    <w:rsid w:val="00987610"/>
    <w:rsid w:val="00987A26"/>
    <w:rsid w:val="0099060E"/>
    <w:rsid w:val="00990698"/>
    <w:rsid w:val="00990851"/>
    <w:rsid w:val="009908E6"/>
    <w:rsid w:val="00990DE8"/>
    <w:rsid w:val="009923F6"/>
    <w:rsid w:val="00992695"/>
    <w:rsid w:val="00992F77"/>
    <w:rsid w:val="00992F98"/>
    <w:rsid w:val="00993DD1"/>
    <w:rsid w:val="009942E9"/>
    <w:rsid w:val="0099446F"/>
    <w:rsid w:val="00994C7B"/>
    <w:rsid w:val="00997855"/>
    <w:rsid w:val="00997A17"/>
    <w:rsid w:val="00997CD8"/>
    <w:rsid w:val="00997FCD"/>
    <w:rsid w:val="009A0512"/>
    <w:rsid w:val="009A0555"/>
    <w:rsid w:val="009A0DC4"/>
    <w:rsid w:val="009A11E9"/>
    <w:rsid w:val="009A1AB2"/>
    <w:rsid w:val="009A1B08"/>
    <w:rsid w:val="009A1C78"/>
    <w:rsid w:val="009A20FF"/>
    <w:rsid w:val="009A292D"/>
    <w:rsid w:val="009A2D34"/>
    <w:rsid w:val="009A363D"/>
    <w:rsid w:val="009A386C"/>
    <w:rsid w:val="009A45AF"/>
    <w:rsid w:val="009A4A8B"/>
    <w:rsid w:val="009A4B17"/>
    <w:rsid w:val="009A5218"/>
    <w:rsid w:val="009A54A5"/>
    <w:rsid w:val="009A56A0"/>
    <w:rsid w:val="009A5D20"/>
    <w:rsid w:val="009A6AC8"/>
    <w:rsid w:val="009A70D0"/>
    <w:rsid w:val="009A7EE7"/>
    <w:rsid w:val="009B00E1"/>
    <w:rsid w:val="009B0342"/>
    <w:rsid w:val="009B0599"/>
    <w:rsid w:val="009B09AB"/>
    <w:rsid w:val="009B1058"/>
    <w:rsid w:val="009B162D"/>
    <w:rsid w:val="009B1977"/>
    <w:rsid w:val="009B2DFD"/>
    <w:rsid w:val="009B3161"/>
    <w:rsid w:val="009B3BED"/>
    <w:rsid w:val="009B52E0"/>
    <w:rsid w:val="009B611B"/>
    <w:rsid w:val="009B6124"/>
    <w:rsid w:val="009B7548"/>
    <w:rsid w:val="009C05FA"/>
    <w:rsid w:val="009C0728"/>
    <w:rsid w:val="009C0B5A"/>
    <w:rsid w:val="009C0C38"/>
    <w:rsid w:val="009C18EF"/>
    <w:rsid w:val="009C1F01"/>
    <w:rsid w:val="009C2E30"/>
    <w:rsid w:val="009C451E"/>
    <w:rsid w:val="009C4FC7"/>
    <w:rsid w:val="009C5BE0"/>
    <w:rsid w:val="009C5D67"/>
    <w:rsid w:val="009C6441"/>
    <w:rsid w:val="009C6603"/>
    <w:rsid w:val="009C6AAF"/>
    <w:rsid w:val="009C6D65"/>
    <w:rsid w:val="009C702A"/>
    <w:rsid w:val="009D0B33"/>
    <w:rsid w:val="009D0C31"/>
    <w:rsid w:val="009D161C"/>
    <w:rsid w:val="009D17B3"/>
    <w:rsid w:val="009D1930"/>
    <w:rsid w:val="009D1DDC"/>
    <w:rsid w:val="009D1DEC"/>
    <w:rsid w:val="009D23DD"/>
    <w:rsid w:val="009D2841"/>
    <w:rsid w:val="009D2D47"/>
    <w:rsid w:val="009D3104"/>
    <w:rsid w:val="009D3A6F"/>
    <w:rsid w:val="009D46D2"/>
    <w:rsid w:val="009D57AA"/>
    <w:rsid w:val="009D5980"/>
    <w:rsid w:val="009D59B7"/>
    <w:rsid w:val="009D5F25"/>
    <w:rsid w:val="009D6DC6"/>
    <w:rsid w:val="009D782B"/>
    <w:rsid w:val="009D7D16"/>
    <w:rsid w:val="009D7EB9"/>
    <w:rsid w:val="009D7ED7"/>
    <w:rsid w:val="009E050A"/>
    <w:rsid w:val="009E0678"/>
    <w:rsid w:val="009E0A8B"/>
    <w:rsid w:val="009E0C5B"/>
    <w:rsid w:val="009E0F25"/>
    <w:rsid w:val="009E0FB3"/>
    <w:rsid w:val="009E1185"/>
    <w:rsid w:val="009E1193"/>
    <w:rsid w:val="009E138B"/>
    <w:rsid w:val="009E19F0"/>
    <w:rsid w:val="009E2D37"/>
    <w:rsid w:val="009E31CF"/>
    <w:rsid w:val="009E32FA"/>
    <w:rsid w:val="009E3541"/>
    <w:rsid w:val="009E36C6"/>
    <w:rsid w:val="009E4EDA"/>
    <w:rsid w:val="009E5001"/>
    <w:rsid w:val="009E55E2"/>
    <w:rsid w:val="009E5D30"/>
    <w:rsid w:val="009E5E76"/>
    <w:rsid w:val="009E70C8"/>
    <w:rsid w:val="009E7F9C"/>
    <w:rsid w:val="009F1034"/>
    <w:rsid w:val="009F1696"/>
    <w:rsid w:val="009F2FAF"/>
    <w:rsid w:val="009F3434"/>
    <w:rsid w:val="009F39B4"/>
    <w:rsid w:val="009F3FF0"/>
    <w:rsid w:val="009F4ACA"/>
    <w:rsid w:val="009F4F3A"/>
    <w:rsid w:val="009F5D63"/>
    <w:rsid w:val="009F5E61"/>
    <w:rsid w:val="009F6346"/>
    <w:rsid w:val="009F7181"/>
    <w:rsid w:val="009F71FC"/>
    <w:rsid w:val="009F735E"/>
    <w:rsid w:val="009F7D95"/>
    <w:rsid w:val="00A00380"/>
    <w:rsid w:val="00A01BA0"/>
    <w:rsid w:val="00A01C05"/>
    <w:rsid w:val="00A02EAC"/>
    <w:rsid w:val="00A032FB"/>
    <w:rsid w:val="00A03AC9"/>
    <w:rsid w:val="00A04353"/>
    <w:rsid w:val="00A049F5"/>
    <w:rsid w:val="00A04A18"/>
    <w:rsid w:val="00A04A6B"/>
    <w:rsid w:val="00A04E2B"/>
    <w:rsid w:val="00A054EA"/>
    <w:rsid w:val="00A05973"/>
    <w:rsid w:val="00A06230"/>
    <w:rsid w:val="00A06F4B"/>
    <w:rsid w:val="00A07CDD"/>
    <w:rsid w:val="00A07F8D"/>
    <w:rsid w:val="00A1000A"/>
    <w:rsid w:val="00A1024F"/>
    <w:rsid w:val="00A108B7"/>
    <w:rsid w:val="00A11EC4"/>
    <w:rsid w:val="00A123A2"/>
    <w:rsid w:val="00A130E5"/>
    <w:rsid w:val="00A1480C"/>
    <w:rsid w:val="00A14861"/>
    <w:rsid w:val="00A14DB1"/>
    <w:rsid w:val="00A15191"/>
    <w:rsid w:val="00A15689"/>
    <w:rsid w:val="00A15A51"/>
    <w:rsid w:val="00A15FE4"/>
    <w:rsid w:val="00A16142"/>
    <w:rsid w:val="00A163DC"/>
    <w:rsid w:val="00A163FD"/>
    <w:rsid w:val="00A167F4"/>
    <w:rsid w:val="00A17DC0"/>
    <w:rsid w:val="00A20192"/>
    <w:rsid w:val="00A205CF"/>
    <w:rsid w:val="00A211EE"/>
    <w:rsid w:val="00A21CA9"/>
    <w:rsid w:val="00A2263B"/>
    <w:rsid w:val="00A23D60"/>
    <w:rsid w:val="00A2530C"/>
    <w:rsid w:val="00A2687F"/>
    <w:rsid w:val="00A270CA"/>
    <w:rsid w:val="00A279B6"/>
    <w:rsid w:val="00A27A0D"/>
    <w:rsid w:val="00A3028E"/>
    <w:rsid w:val="00A30A2D"/>
    <w:rsid w:val="00A30B90"/>
    <w:rsid w:val="00A30CC6"/>
    <w:rsid w:val="00A32D1F"/>
    <w:rsid w:val="00A3362F"/>
    <w:rsid w:val="00A344BC"/>
    <w:rsid w:val="00A34873"/>
    <w:rsid w:val="00A34CF0"/>
    <w:rsid w:val="00A34EFA"/>
    <w:rsid w:val="00A3534B"/>
    <w:rsid w:val="00A35EFF"/>
    <w:rsid w:val="00A3692E"/>
    <w:rsid w:val="00A36BEE"/>
    <w:rsid w:val="00A36C5D"/>
    <w:rsid w:val="00A406C4"/>
    <w:rsid w:val="00A409A2"/>
    <w:rsid w:val="00A40A8A"/>
    <w:rsid w:val="00A40AFF"/>
    <w:rsid w:val="00A4129A"/>
    <w:rsid w:val="00A4248A"/>
    <w:rsid w:val="00A42CC7"/>
    <w:rsid w:val="00A43D08"/>
    <w:rsid w:val="00A44A8E"/>
    <w:rsid w:val="00A45DA5"/>
    <w:rsid w:val="00A463DD"/>
    <w:rsid w:val="00A472DD"/>
    <w:rsid w:val="00A47848"/>
    <w:rsid w:val="00A47B26"/>
    <w:rsid w:val="00A47B35"/>
    <w:rsid w:val="00A500AD"/>
    <w:rsid w:val="00A504E8"/>
    <w:rsid w:val="00A50E6B"/>
    <w:rsid w:val="00A519DC"/>
    <w:rsid w:val="00A52078"/>
    <w:rsid w:val="00A526C4"/>
    <w:rsid w:val="00A529A4"/>
    <w:rsid w:val="00A52B52"/>
    <w:rsid w:val="00A52B5A"/>
    <w:rsid w:val="00A5355D"/>
    <w:rsid w:val="00A538CD"/>
    <w:rsid w:val="00A53B63"/>
    <w:rsid w:val="00A53EC5"/>
    <w:rsid w:val="00A54AB8"/>
    <w:rsid w:val="00A54BDE"/>
    <w:rsid w:val="00A54EFF"/>
    <w:rsid w:val="00A54F46"/>
    <w:rsid w:val="00A55312"/>
    <w:rsid w:val="00A55522"/>
    <w:rsid w:val="00A560B1"/>
    <w:rsid w:val="00A56300"/>
    <w:rsid w:val="00A56E23"/>
    <w:rsid w:val="00A577D7"/>
    <w:rsid w:val="00A57BFF"/>
    <w:rsid w:val="00A60580"/>
    <w:rsid w:val="00A61EE2"/>
    <w:rsid w:val="00A62B92"/>
    <w:rsid w:val="00A62F1E"/>
    <w:rsid w:val="00A6359C"/>
    <w:rsid w:val="00A635D1"/>
    <w:rsid w:val="00A63E1E"/>
    <w:rsid w:val="00A64B81"/>
    <w:rsid w:val="00A6523E"/>
    <w:rsid w:val="00A656FB"/>
    <w:rsid w:val="00A657E6"/>
    <w:rsid w:val="00A66A07"/>
    <w:rsid w:val="00A6753E"/>
    <w:rsid w:val="00A67861"/>
    <w:rsid w:val="00A679FB"/>
    <w:rsid w:val="00A70852"/>
    <w:rsid w:val="00A70A64"/>
    <w:rsid w:val="00A717FD"/>
    <w:rsid w:val="00A71888"/>
    <w:rsid w:val="00A71DC5"/>
    <w:rsid w:val="00A729F0"/>
    <w:rsid w:val="00A72B2D"/>
    <w:rsid w:val="00A72F54"/>
    <w:rsid w:val="00A7385F"/>
    <w:rsid w:val="00A73ABE"/>
    <w:rsid w:val="00A73CDF"/>
    <w:rsid w:val="00A73F3F"/>
    <w:rsid w:val="00A740F9"/>
    <w:rsid w:val="00A74DBE"/>
    <w:rsid w:val="00A74F0E"/>
    <w:rsid w:val="00A74F67"/>
    <w:rsid w:val="00A75FB5"/>
    <w:rsid w:val="00A76038"/>
    <w:rsid w:val="00A7659E"/>
    <w:rsid w:val="00A767DC"/>
    <w:rsid w:val="00A777D7"/>
    <w:rsid w:val="00A77A6F"/>
    <w:rsid w:val="00A77B23"/>
    <w:rsid w:val="00A804C7"/>
    <w:rsid w:val="00A80C1C"/>
    <w:rsid w:val="00A813EC"/>
    <w:rsid w:val="00A81840"/>
    <w:rsid w:val="00A818BF"/>
    <w:rsid w:val="00A82980"/>
    <w:rsid w:val="00A82C71"/>
    <w:rsid w:val="00A83574"/>
    <w:rsid w:val="00A83A1C"/>
    <w:rsid w:val="00A83B90"/>
    <w:rsid w:val="00A83CB6"/>
    <w:rsid w:val="00A842AE"/>
    <w:rsid w:val="00A85D4F"/>
    <w:rsid w:val="00A86885"/>
    <w:rsid w:val="00A8738D"/>
    <w:rsid w:val="00A87D44"/>
    <w:rsid w:val="00A90173"/>
    <w:rsid w:val="00A90D03"/>
    <w:rsid w:val="00A90DB4"/>
    <w:rsid w:val="00A91D4A"/>
    <w:rsid w:val="00A91F2A"/>
    <w:rsid w:val="00A92108"/>
    <w:rsid w:val="00A922C1"/>
    <w:rsid w:val="00A93DC2"/>
    <w:rsid w:val="00A94D94"/>
    <w:rsid w:val="00A950BD"/>
    <w:rsid w:val="00A96F54"/>
    <w:rsid w:val="00AA0089"/>
    <w:rsid w:val="00AA0252"/>
    <w:rsid w:val="00AA064B"/>
    <w:rsid w:val="00AA09D9"/>
    <w:rsid w:val="00AA0D11"/>
    <w:rsid w:val="00AA0D55"/>
    <w:rsid w:val="00AA0E83"/>
    <w:rsid w:val="00AA17B4"/>
    <w:rsid w:val="00AA1A37"/>
    <w:rsid w:val="00AA31BE"/>
    <w:rsid w:val="00AA4035"/>
    <w:rsid w:val="00AA57D9"/>
    <w:rsid w:val="00AA5B92"/>
    <w:rsid w:val="00AA5C66"/>
    <w:rsid w:val="00AA678D"/>
    <w:rsid w:val="00AA6C78"/>
    <w:rsid w:val="00AA6CEE"/>
    <w:rsid w:val="00AA7427"/>
    <w:rsid w:val="00AA78B7"/>
    <w:rsid w:val="00AA7B9E"/>
    <w:rsid w:val="00AA7D08"/>
    <w:rsid w:val="00AB00EA"/>
    <w:rsid w:val="00AB0488"/>
    <w:rsid w:val="00AB074F"/>
    <w:rsid w:val="00AB111F"/>
    <w:rsid w:val="00AB150D"/>
    <w:rsid w:val="00AB1569"/>
    <w:rsid w:val="00AB1AD3"/>
    <w:rsid w:val="00AB2755"/>
    <w:rsid w:val="00AB2919"/>
    <w:rsid w:val="00AB292A"/>
    <w:rsid w:val="00AB32C3"/>
    <w:rsid w:val="00AB35E8"/>
    <w:rsid w:val="00AB3752"/>
    <w:rsid w:val="00AB401A"/>
    <w:rsid w:val="00AB42A6"/>
    <w:rsid w:val="00AB4C89"/>
    <w:rsid w:val="00AB4D0B"/>
    <w:rsid w:val="00AB544F"/>
    <w:rsid w:val="00AB5716"/>
    <w:rsid w:val="00AB58D9"/>
    <w:rsid w:val="00AB6842"/>
    <w:rsid w:val="00AB69E0"/>
    <w:rsid w:val="00AB76FF"/>
    <w:rsid w:val="00AB79A1"/>
    <w:rsid w:val="00AB7C88"/>
    <w:rsid w:val="00AC08DA"/>
    <w:rsid w:val="00AC09CF"/>
    <w:rsid w:val="00AC1082"/>
    <w:rsid w:val="00AC11A6"/>
    <w:rsid w:val="00AC1352"/>
    <w:rsid w:val="00AC1B04"/>
    <w:rsid w:val="00AC283B"/>
    <w:rsid w:val="00AC2C85"/>
    <w:rsid w:val="00AC2FD7"/>
    <w:rsid w:val="00AC32EA"/>
    <w:rsid w:val="00AC352B"/>
    <w:rsid w:val="00AC43E9"/>
    <w:rsid w:val="00AC53B7"/>
    <w:rsid w:val="00AC69ED"/>
    <w:rsid w:val="00AC79C8"/>
    <w:rsid w:val="00AC7BAF"/>
    <w:rsid w:val="00AC7CFA"/>
    <w:rsid w:val="00AD0207"/>
    <w:rsid w:val="00AD0F1B"/>
    <w:rsid w:val="00AD14B9"/>
    <w:rsid w:val="00AD1626"/>
    <w:rsid w:val="00AD26F1"/>
    <w:rsid w:val="00AD29BD"/>
    <w:rsid w:val="00AD2E5D"/>
    <w:rsid w:val="00AD3351"/>
    <w:rsid w:val="00AD37CB"/>
    <w:rsid w:val="00AD3878"/>
    <w:rsid w:val="00AD400C"/>
    <w:rsid w:val="00AD40BF"/>
    <w:rsid w:val="00AD40D4"/>
    <w:rsid w:val="00AD4832"/>
    <w:rsid w:val="00AD4B0E"/>
    <w:rsid w:val="00AD5713"/>
    <w:rsid w:val="00AD573D"/>
    <w:rsid w:val="00AD5B56"/>
    <w:rsid w:val="00AD670C"/>
    <w:rsid w:val="00AD6D0C"/>
    <w:rsid w:val="00AD6D1D"/>
    <w:rsid w:val="00AD70BD"/>
    <w:rsid w:val="00AD7269"/>
    <w:rsid w:val="00AD76A5"/>
    <w:rsid w:val="00AD7AA5"/>
    <w:rsid w:val="00AD7E80"/>
    <w:rsid w:val="00AE06D9"/>
    <w:rsid w:val="00AE0FDB"/>
    <w:rsid w:val="00AE17BF"/>
    <w:rsid w:val="00AE1E8D"/>
    <w:rsid w:val="00AE200C"/>
    <w:rsid w:val="00AE23FC"/>
    <w:rsid w:val="00AE2676"/>
    <w:rsid w:val="00AE3492"/>
    <w:rsid w:val="00AE3AE3"/>
    <w:rsid w:val="00AE3B85"/>
    <w:rsid w:val="00AE3DC0"/>
    <w:rsid w:val="00AE3E72"/>
    <w:rsid w:val="00AE476C"/>
    <w:rsid w:val="00AE49C2"/>
    <w:rsid w:val="00AE4D27"/>
    <w:rsid w:val="00AE4ED9"/>
    <w:rsid w:val="00AE4F1A"/>
    <w:rsid w:val="00AE5D86"/>
    <w:rsid w:val="00AE5E31"/>
    <w:rsid w:val="00AE5E3B"/>
    <w:rsid w:val="00AE6862"/>
    <w:rsid w:val="00AE6976"/>
    <w:rsid w:val="00AE7388"/>
    <w:rsid w:val="00AE75AE"/>
    <w:rsid w:val="00AE7885"/>
    <w:rsid w:val="00AE7B8B"/>
    <w:rsid w:val="00AE7B9F"/>
    <w:rsid w:val="00AE7F33"/>
    <w:rsid w:val="00AF06A9"/>
    <w:rsid w:val="00AF07B6"/>
    <w:rsid w:val="00AF093B"/>
    <w:rsid w:val="00AF0C61"/>
    <w:rsid w:val="00AF1714"/>
    <w:rsid w:val="00AF1916"/>
    <w:rsid w:val="00AF1DBC"/>
    <w:rsid w:val="00AF2071"/>
    <w:rsid w:val="00AF217D"/>
    <w:rsid w:val="00AF221B"/>
    <w:rsid w:val="00AF2675"/>
    <w:rsid w:val="00AF32C7"/>
    <w:rsid w:val="00AF3557"/>
    <w:rsid w:val="00AF3959"/>
    <w:rsid w:val="00AF3F4B"/>
    <w:rsid w:val="00AF4A18"/>
    <w:rsid w:val="00AF4A23"/>
    <w:rsid w:val="00AF5CA4"/>
    <w:rsid w:val="00AF6499"/>
    <w:rsid w:val="00AF6680"/>
    <w:rsid w:val="00AF67B1"/>
    <w:rsid w:val="00AF6A56"/>
    <w:rsid w:val="00AF6FC6"/>
    <w:rsid w:val="00AF6FF4"/>
    <w:rsid w:val="00B005A9"/>
    <w:rsid w:val="00B009B9"/>
    <w:rsid w:val="00B00FD4"/>
    <w:rsid w:val="00B01F61"/>
    <w:rsid w:val="00B0234F"/>
    <w:rsid w:val="00B02354"/>
    <w:rsid w:val="00B02808"/>
    <w:rsid w:val="00B03137"/>
    <w:rsid w:val="00B040D2"/>
    <w:rsid w:val="00B041A7"/>
    <w:rsid w:val="00B0448D"/>
    <w:rsid w:val="00B046E6"/>
    <w:rsid w:val="00B048AE"/>
    <w:rsid w:val="00B04CFC"/>
    <w:rsid w:val="00B05E4F"/>
    <w:rsid w:val="00B0621B"/>
    <w:rsid w:val="00B063A6"/>
    <w:rsid w:val="00B06DFD"/>
    <w:rsid w:val="00B06E92"/>
    <w:rsid w:val="00B11089"/>
    <w:rsid w:val="00B11B5F"/>
    <w:rsid w:val="00B11FF8"/>
    <w:rsid w:val="00B121D0"/>
    <w:rsid w:val="00B1244E"/>
    <w:rsid w:val="00B14F51"/>
    <w:rsid w:val="00B14F6D"/>
    <w:rsid w:val="00B150A2"/>
    <w:rsid w:val="00B15D35"/>
    <w:rsid w:val="00B15D37"/>
    <w:rsid w:val="00B15E44"/>
    <w:rsid w:val="00B1657C"/>
    <w:rsid w:val="00B1679F"/>
    <w:rsid w:val="00B16947"/>
    <w:rsid w:val="00B16C23"/>
    <w:rsid w:val="00B16EAE"/>
    <w:rsid w:val="00B201AC"/>
    <w:rsid w:val="00B202D7"/>
    <w:rsid w:val="00B2072D"/>
    <w:rsid w:val="00B20D31"/>
    <w:rsid w:val="00B21176"/>
    <w:rsid w:val="00B2304F"/>
    <w:rsid w:val="00B2381A"/>
    <w:rsid w:val="00B238C4"/>
    <w:rsid w:val="00B23B84"/>
    <w:rsid w:val="00B240B5"/>
    <w:rsid w:val="00B24307"/>
    <w:rsid w:val="00B24DB9"/>
    <w:rsid w:val="00B24E09"/>
    <w:rsid w:val="00B24FB4"/>
    <w:rsid w:val="00B25481"/>
    <w:rsid w:val="00B25CD0"/>
    <w:rsid w:val="00B25ED1"/>
    <w:rsid w:val="00B269DE"/>
    <w:rsid w:val="00B27071"/>
    <w:rsid w:val="00B273F1"/>
    <w:rsid w:val="00B30042"/>
    <w:rsid w:val="00B314AC"/>
    <w:rsid w:val="00B31950"/>
    <w:rsid w:val="00B325DC"/>
    <w:rsid w:val="00B3266C"/>
    <w:rsid w:val="00B32BC8"/>
    <w:rsid w:val="00B33606"/>
    <w:rsid w:val="00B3388F"/>
    <w:rsid w:val="00B3483A"/>
    <w:rsid w:val="00B34E52"/>
    <w:rsid w:val="00B35BFB"/>
    <w:rsid w:val="00B35FD1"/>
    <w:rsid w:val="00B365A0"/>
    <w:rsid w:val="00B365AF"/>
    <w:rsid w:val="00B3728F"/>
    <w:rsid w:val="00B378CA"/>
    <w:rsid w:val="00B40598"/>
    <w:rsid w:val="00B40712"/>
    <w:rsid w:val="00B40AB4"/>
    <w:rsid w:val="00B40D0A"/>
    <w:rsid w:val="00B410C6"/>
    <w:rsid w:val="00B41C43"/>
    <w:rsid w:val="00B42233"/>
    <w:rsid w:val="00B423BD"/>
    <w:rsid w:val="00B443D6"/>
    <w:rsid w:val="00B4448D"/>
    <w:rsid w:val="00B448B7"/>
    <w:rsid w:val="00B44F14"/>
    <w:rsid w:val="00B45511"/>
    <w:rsid w:val="00B45782"/>
    <w:rsid w:val="00B45878"/>
    <w:rsid w:val="00B458CD"/>
    <w:rsid w:val="00B459CF"/>
    <w:rsid w:val="00B462FA"/>
    <w:rsid w:val="00B464E1"/>
    <w:rsid w:val="00B467BE"/>
    <w:rsid w:val="00B46C19"/>
    <w:rsid w:val="00B46C93"/>
    <w:rsid w:val="00B471D7"/>
    <w:rsid w:val="00B47E40"/>
    <w:rsid w:val="00B5012A"/>
    <w:rsid w:val="00B50276"/>
    <w:rsid w:val="00B51233"/>
    <w:rsid w:val="00B51FF5"/>
    <w:rsid w:val="00B5248F"/>
    <w:rsid w:val="00B52B2E"/>
    <w:rsid w:val="00B52C53"/>
    <w:rsid w:val="00B53565"/>
    <w:rsid w:val="00B53E22"/>
    <w:rsid w:val="00B54619"/>
    <w:rsid w:val="00B54B02"/>
    <w:rsid w:val="00B54B6C"/>
    <w:rsid w:val="00B556B9"/>
    <w:rsid w:val="00B5570D"/>
    <w:rsid w:val="00B568AD"/>
    <w:rsid w:val="00B57576"/>
    <w:rsid w:val="00B57CCB"/>
    <w:rsid w:val="00B601AF"/>
    <w:rsid w:val="00B60D96"/>
    <w:rsid w:val="00B6135A"/>
    <w:rsid w:val="00B63891"/>
    <w:rsid w:val="00B63E32"/>
    <w:rsid w:val="00B6432B"/>
    <w:rsid w:val="00B64446"/>
    <w:rsid w:val="00B64E2B"/>
    <w:rsid w:val="00B652D5"/>
    <w:rsid w:val="00B653EB"/>
    <w:rsid w:val="00B65402"/>
    <w:rsid w:val="00B659A3"/>
    <w:rsid w:val="00B65EE1"/>
    <w:rsid w:val="00B65F4C"/>
    <w:rsid w:val="00B66185"/>
    <w:rsid w:val="00B66F78"/>
    <w:rsid w:val="00B676E2"/>
    <w:rsid w:val="00B67864"/>
    <w:rsid w:val="00B67C95"/>
    <w:rsid w:val="00B705B3"/>
    <w:rsid w:val="00B70663"/>
    <w:rsid w:val="00B7108E"/>
    <w:rsid w:val="00B720E6"/>
    <w:rsid w:val="00B72712"/>
    <w:rsid w:val="00B72A8F"/>
    <w:rsid w:val="00B73781"/>
    <w:rsid w:val="00B73AB5"/>
    <w:rsid w:val="00B75EAE"/>
    <w:rsid w:val="00B7768E"/>
    <w:rsid w:val="00B77A7F"/>
    <w:rsid w:val="00B77FF1"/>
    <w:rsid w:val="00B8052F"/>
    <w:rsid w:val="00B810D3"/>
    <w:rsid w:val="00B815E1"/>
    <w:rsid w:val="00B81869"/>
    <w:rsid w:val="00B81A56"/>
    <w:rsid w:val="00B81D1B"/>
    <w:rsid w:val="00B82503"/>
    <w:rsid w:val="00B8260C"/>
    <w:rsid w:val="00B83325"/>
    <w:rsid w:val="00B83896"/>
    <w:rsid w:val="00B8436F"/>
    <w:rsid w:val="00B84480"/>
    <w:rsid w:val="00B84843"/>
    <w:rsid w:val="00B849DD"/>
    <w:rsid w:val="00B851BD"/>
    <w:rsid w:val="00B853B7"/>
    <w:rsid w:val="00B859C9"/>
    <w:rsid w:val="00B85BDE"/>
    <w:rsid w:val="00B85EAD"/>
    <w:rsid w:val="00B864A3"/>
    <w:rsid w:val="00B866D6"/>
    <w:rsid w:val="00B8727F"/>
    <w:rsid w:val="00B873B2"/>
    <w:rsid w:val="00B90094"/>
    <w:rsid w:val="00B900E4"/>
    <w:rsid w:val="00B90D62"/>
    <w:rsid w:val="00B91731"/>
    <w:rsid w:val="00B9196A"/>
    <w:rsid w:val="00B91EEC"/>
    <w:rsid w:val="00B924D1"/>
    <w:rsid w:val="00B92A33"/>
    <w:rsid w:val="00B92B59"/>
    <w:rsid w:val="00B92D35"/>
    <w:rsid w:val="00B936CA"/>
    <w:rsid w:val="00B93B71"/>
    <w:rsid w:val="00B93CCF"/>
    <w:rsid w:val="00B94B40"/>
    <w:rsid w:val="00B97B26"/>
    <w:rsid w:val="00B97C72"/>
    <w:rsid w:val="00BA0B2C"/>
    <w:rsid w:val="00BA1BB1"/>
    <w:rsid w:val="00BA256E"/>
    <w:rsid w:val="00BA27DF"/>
    <w:rsid w:val="00BA2B24"/>
    <w:rsid w:val="00BA2D0A"/>
    <w:rsid w:val="00BA3065"/>
    <w:rsid w:val="00BA3685"/>
    <w:rsid w:val="00BA37A7"/>
    <w:rsid w:val="00BA40D6"/>
    <w:rsid w:val="00BA4301"/>
    <w:rsid w:val="00BA4304"/>
    <w:rsid w:val="00BA45BF"/>
    <w:rsid w:val="00BA4F06"/>
    <w:rsid w:val="00BA59A8"/>
    <w:rsid w:val="00BA5B04"/>
    <w:rsid w:val="00BA605D"/>
    <w:rsid w:val="00BA6879"/>
    <w:rsid w:val="00BA6C7C"/>
    <w:rsid w:val="00BA6D11"/>
    <w:rsid w:val="00BA71AC"/>
    <w:rsid w:val="00BA7297"/>
    <w:rsid w:val="00BA7371"/>
    <w:rsid w:val="00BA7877"/>
    <w:rsid w:val="00BA7AF9"/>
    <w:rsid w:val="00BB012F"/>
    <w:rsid w:val="00BB0D61"/>
    <w:rsid w:val="00BB1C05"/>
    <w:rsid w:val="00BB23FF"/>
    <w:rsid w:val="00BB2D33"/>
    <w:rsid w:val="00BB489F"/>
    <w:rsid w:val="00BB48F8"/>
    <w:rsid w:val="00BB4CF7"/>
    <w:rsid w:val="00BB54A5"/>
    <w:rsid w:val="00BB57B0"/>
    <w:rsid w:val="00BB655F"/>
    <w:rsid w:val="00BB6FBC"/>
    <w:rsid w:val="00BB6FF0"/>
    <w:rsid w:val="00BB7853"/>
    <w:rsid w:val="00BB793D"/>
    <w:rsid w:val="00BC069E"/>
    <w:rsid w:val="00BC0BB8"/>
    <w:rsid w:val="00BC1B15"/>
    <w:rsid w:val="00BC22C9"/>
    <w:rsid w:val="00BC24E5"/>
    <w:rsid w:val="00BC2866"/>
    <w:rsid w:val="00BC2969"/>
    <w:rsid w:val="00BC2A38"/>
    <w:rsid w:val="00BC3719"/>
    <w:rsid w:val="00BC37D5"/>
    <w:rsid w:val="00BC39E3"/>
    <w:rsid w:val="00BC3E1F"/>
    <w:rsid w:val="00BC5258"/>
    <w:rsid w:val="00BC536D"/>
    <w:rsid w:val="00BC5684"/>
    <w:rsid w:val="00BC594A"/>
    <w:rsid w:val="00BC5A07"/>
    <w:rsid w:val="00BC5D37"/>
    <w:rsid w:val="00BC5F89"/>
    <w:rsid w:val="00BC6C32"/>
    <w:rsid w:val="00BC6DDD"/>
    <w:rsid w:val="00BC709B"/>
    <w:rsid w:val="00BD0837"/>
    <w:rsid w:val="00BD14E3"/>
    <w:rsid w:val="00BD221B"/>
    <w:rsid w:val="00BD286A"/>
    <w:rsid w:val="00BD2C46"/>
    <w:rsid w:val="00BD309D"/>
    <w:rsid w:val="00BD3565"/>
    <w:rsid w:val="00BD383A"/>
    <w:rsid w:val="00BD3B86"/>
    <w:rsid w:val="00BD46B5"/>
    <w:rsid w:val="00BD49C0"/>
    <w:rsid w:val="00BD4B39"/>
    <w:rsid w:val="00BD4DBF"/>
    <w:rsid w:val="00BD4E57"/>
    <w:rsid w:val="00BD5DEA"/>
    <w:rsid w:val="00BD6AA9"/>
    <w:rsid w:val="00BD748D"/>
    <w:rsid w:val="00BD7A97"/>
    <w:rsid w:val="00BD7AC2"/>
    <w:rsid w:val="00BE0155"/>
    <w:rsid w:val="00BE02F8"/>
    <w:rsid w:val="00BE06A7"/>
    <w:rsid w:val="00BE0F17"/>
    <w:rsid w:val="00BE126E"/>
    <w:rsid w:val="00BE134E"/>
    <w:rsid w:val="00BE135D"/>
    <w:rsid w:val="00BE24F0"/>
    <w:rsid w:val="00BE3301"/>
    <w:rsid w:val="00BE35ED"/>
    <w:rsid w:val="00BE4132"/>
    <w:rsid w:val="00BE42EC"/>
    <w:rsid w:val="00BE5230"/>
    <w:rsid w:val="00BE53F8"/>
    <w:rsid w:val="00BE62AF"/>
    <w:rsid w:val="00BE6343"/>
    <w:rsid w:val="00BE64CE"/>
    <w:rsid w:val="00BE6DEF"/>
    <w:rsid w:val="00BE7605"/>
    <w:rsid w:val="00BE768C"/>
    <w:rsid w:val="00BE76AA"/>
    <w:rsid w:val="00BE7E9C"/>
    <w:rsid w:val="00BF01D2"/>
    <w:rsid w:val="00BF022C"/>
    <w:rsid w:val="00BF0334"/>
    <w:rsid w:val="00BF0629"/>
    <w:rsid w:val="00BF089C"/>
    <w:rsid w:val="00BF1127"/>
    <w:rsid w:val="00BF16B5"/>
    <w:rsid w:val="00BF1A7E"/>
    <w:rsid w:val="00BF1C6D"/>
    <w:rsid w:val="00BF1FC9"/>
    <w:rsid w:val="00BF42D4"/>
    <w:rsid w:val="00BF5399"/>
    <w:rsid w:val="00BF60AA"/>
    <w:rsid w:val="00BF640D"/>
    <w:rsid w:val="00BF69D2"/>
    <w:rsid w:val="00BF770A"/>
    <w:rsid w:val="00BF7777"/>
    <w:rsid w:val="00BF7905"/>
    <w:rsid w:val="00C009CA"/>
    <w:rsid w:val="00C00D1A"/>
    <w:rsid w:val="00C00E77"/>
    <w:rsid w:val="00C00F93"/>
    <w:rsid w:val="00C01564"/>
    <w:rsid w:val="00C03BC6"/>
    <w:rsid w:val="00C04F84"/>
    <w:rsid w:val="00C05B4B"/>
    <w:rsid w:val="00C06579"/>
    <w:rsid w:val="00C0683A"/>
    <w:rsid w:val="00C06D10"/>
    <w:rsid w:val="00C072A5"/>
    <w:rsid w:val="00C076D9"/>
    <w:rsid w:val="00C1008D"/>
    <w:rsid w:val="00C1069A"/>
    <w:rsid w:val="00C10FF7"/>
    <w:rsid w:val="00C1101B"/>
    <w:rsid w:val="00C113C7"/>
    <w:rsid w:val="00C11822"/>
    <w:rsid w:val="00C11CF1"/>
    <w:rsid w:val="00C11DBB"/>
    <w:rsid w:val="00C12297"/>
    <w:rsid w:val="00C13951"/>
    <w:rsid w:val="00C1446D"/>
    <w:rsid w:val="00C14F1D"/>
    <w:rsid w:val="00C1533B"/>
    <w:rsid w:val="00C16003"/>
    <w:rsid w:val="00C16411"/>
    <w:rsid w:val="00C16466"/>
    <w:rsid w:val="00C16BCD"/>
    <w:rsid w:val="00C16BD1"/>
    <w:rsid w:val="00C16CBE"/>
    <w:rsid w:val="00C16E16"/>
    <w:rsid w:val="00C16F52"/>
    <w:rsid w:val="00C16FC7"/>
    <w:rsid w:val="00C17CF1"/>
    <w:rsid w:val="00C200E5"/>
    <w:rsid w:val="00C213FD"/>
    <w:rsid w:val="00C21515"/>
    <w:rsid w:val="00C21AFA"/>
    <w:rsid w:val="00C21BF2"/>
    <w:rsid w:val="00C22104"/>
    <w:rsid w:val="00C221B4"/>
    <w:rsid w:val="00C2260B"/>
    <w:rsid w:val="00C227C4"/>
    <w:rsid w:val="00C22996"/>
    <w:rsid w:val="00C229B0"/>
    <w:rsid w:val="00C246AC"/>
    <w:rsid w:val="00C24F8D"/>
    <w:rsid w:val="00C25092"/>
    <w:rsid w:val="00C251E6"/>
    <w:rsid w:val="00C25574"/>
    <w:rsid w:val="00C25C5F"/>
    <w:rsid w:val="00C25D6F"/>
    <w:rsid w:val="00C26201"/>
    <w:rsid w:val="00C26343"/>
    <w:rsid w:val="00C26B59"/>
    <w:rsid w:val="00C27387"/>
    <w:rsid w:val="00C308D6"/>
    <w:rsid w:val="00C309FE"/>
    <w:rsid w:val="00C31162"/>
    <w:rsid w:val="00C31DDE"/>
    <w:rsid w:val="00C321A2"/>
    <w:rsid w:val="00C32301"/>
    <w:rsid w:val="00C32439"/>
    <w:rsid w:val="00C329D5"/>
    <w:rsid w:val="00C337C5"/>
    <w:rsid w:val="00C33EF4"/>
    <w:rsid w:val="00C34439"/>
    <w:rsid w:val="00C344E9"/>
    <w:rsid w:val="00C34587"/>
    <w:rsid w:val="00C3504A"/>
    <w:rsid w:val="00C35694"/>
    <w:rsid w:val="00C35736"/>
    <w:rsid w:val="00C35E2E"/>
    <w:rsid w:val="00C35E5E"/>
    <w:rsid w:val="00C36D40"/>
    <w:rsid w:val="00C36E09"/>
    <w:rsid w:val="00C3730F"/>
    <w:rsid w:val="00C3758E"/>
    <w:rsid w:val="00C375B7"/>
    <w:rsid w:val="00C37ED8"/>
    <w:rsid w:val="00C37F7A"/>
    <w:rsid w:val="00C404F3"/>
    <w:rsid w:val="00C412A7"/>
    <w:rsid w:val="00C414C3"/>
    <w:rsid w:val="00C42FE6"/>
    <w:rsid w:val="00C433AF"/>
    <w:rsid w:val="00C445CF"/>
    <w:rsid w:val="00C447DD"/>
    <w:rsid w:val="00C44D2F"/>
    <w:rsid w:val="00C454EE"/>
    <w:rsid w:val="00C45881"/>
    <w:rsid w:val="00C45D4A"/>
    <w:rsid w:val="00C45D53"/>
    <w:rsid w:val="00C463F8"/>
    <w:rsid w:val="00C468B2"/>
    <w:rsid w:val="00C47DBD"/>
    <w:rsid w:val="00C47DDB"/>
    <w:rsid w:val="00C501E6"/>
    <w:rsid w:val="00C5050F"/>
    <w:rsid w:val="00C5165C"/>
    <w:rsid w:val="00C5265C"/>
    <w:rsid w:val="00C531E7"/>
    <w:rsid w:val="00C536C0"/>
    <w:rsid w:val="00C53999"/>
    <w:rsid w:val="00C53D78"/>
    <w:rsid w:val="00C5453E"/>
    <w:rsid w:val="00C550FC"/>
    <w:rsid w:val="00C5545B"/>
    <w:rsid w:val="00C55596"/>
    <w:rsid w:val="00C5586B"/>
    <w:rsid w:val="00C558C2"/>
    <w:rsid w:val="00C55EF4"/>
    <w:rsid w:val="00C56443"/>
    <w:rsid w:val="00C564CA"/>
    <w:rsid w:val="00C56A19"/>
    <w:rsid w:val="00C56A84"/>
    <w:rsid w:val="00C56BF4"/>
    <w:rsid w:val="00C56EE0"/>
    <w:rsid w:val="00C578D6"/>
    <w:rsid w:val="00C60056"/>
    <w:rsid w:val="00C61224"/>
    <w:rsid w:val="00C616C3"/>
    <w:rsid w:val="00C6202E"/>
    <w:rsid w:val="00C62E47"/>
    <w:rsid w:val="00C6329B"/>
    <w:rsid w:val="00C63440"/>
    <w:rsid w:val="00C63C92"/>
    <w:rsid w:val="00C6423B"/>
    <w:rsid w:val="00C649FC"/>
    <w:rsid w:val="00C64A3B"/>
    <w:rsid w:val="00C64D11"/>
    <w:rsid w:val="00C65342"/>
    <w:rsid w:val="00C659CB"/>
    <w:rsid w:val="00C65E72"/>
    <w:rsid w:val="00C6643F"/>
    <w:rsid w:val="00C6685E"/>
    <w:rsid w:val="00C67302"/>
    <w:rsid w:val="00C673D3"/>
    <w:rsid w:val="00C67609"/>
    <w:rsid w:val="00C6790B"/>
    <w:rsid w:val="00C67D46"/>
    <w:rsid w:val="00C70305"/>
    <w:rsid w:val="00C70558"/>
    <w:rsid w:val="00C7068F"/>
    <w:rsid w:val="00C7084C"/>
    <w:rsid w:val="00C70EA2"/>
    <w:rsid w:val="00C71A0B"/>
    <w:rsid w:val="00C71B13"/>
    <w:rsid w:val="00C71E7A"/>
    <w:rsid w:val="00C72422"/>
    <w:rsid w:val="00C72682"/>
    <w:rsid w:val="00C72703"/>
    <w:rsid w:val="00C72D0B"/>
    <w:rsid w:val="00C72F79"/>
    <w:rsid w:val="00C73481"/>
    <w:rsid w:val="00C735A2"/>
    <w:rsid w:val="00C73C1A"/>
    <w:rsid w:val="00C74702"/>
    <w:rsid w:val="00C74DE6"/>
    <w:rsid w:val="00C75C12"/>
    <w:rsid w:val="00C75CAA"/>
    <w:rsid w:val="00C75F00"/>
    <w:rsid w:val="00C76238"/>
    <w:rsid w:val="00C763B0"/>
    <w:rsid w:val="00C777C0"/>
    <w:rsid w:val="00C77AC3"/>
    <w:rsid w:val="00C77D88"/>
    <w:rsid w:val="00C80081"/>
    <w:rsid w:val="00C81BC7"/>
    <w:rsid w:val="00C81D17"/>
    <w:rsid w:val="00C82F10"/>
    <w:rsid w:val="00C82F9B"/>
    <w:rsid w:val="00C831F6"/>
    <w:rsid w:val="00C83B33"/>
    <w:rsid w:val="00C83BDA"/>
    <w:rsid w:val="00C840E7"/>
    <w:rsid w:val="00C84601"/>
    <w:rsid w:val="00C84848"/>
    <w:rsid w:val="00C85366"/>
    <w:rsid w:val="00C862C6"/>
    <w:rsid w:val="00C86839"/>
    <w:rsid w:val="00C87B0C"/>
    <w:rsid w:val="00C90071"/>
    <w:rsid w:val="00C905FE"/>
    <w:rsid w:val="00C90B8E"/>
    <w:rsid w:val="00C90F83"/>
    <w:rsid w:val="00C91231"/>
    <w:rsid w:val="00C9157A"/>
    <w:rsid w:val="00C91A42"/>
    <w:rsid w:val="00C91F7A"/>
    <w:rsid w:val="00C9247C"/>
    <w:rsid w:val="00C92489"/>
    <w:rsid w:val="00C92BCB"/>
    <w:rsid w:val="00C92C55"/>
    <w:rsid w:val="00C92DB4"/>
    <w:rsid w:val="00C93C19"/>
    <w:rsid w:val="00C93DD6"/>
    <w:rsid w:val="00C95A16"/>
    <w:rsid w:val="00C95FDA"/>
    <w:rsid w:val="00C9670C"/>
    <w:rsid w:val="00C96BE6"/>
    <w:rsid w:val="00C96EEB"/>
    <w:rsid w:val="00C97214"/>
    <w:rsid w:val="00CA0488"/>
    <w:rsid w:val="00CA085E"/>
    <w:rsid w:val="00CA1351"/>
    <w:rsid w:val="00CA16C8"/>
    <w:rsid w:val="00CA1C47"/>
    <w:rsid w:val="00CA224F"/>
    <w:rsid w:val="00CA25FA"/>
    <w:rsid w:val="00CA3188"/>
    <w:rsid w:val="00CA3276"/>
    <w:rsid w:val="00CA33AA"/>
    <w:rsid w:val="00CA34A9"/>
    <w:rsid w:val="00CA404E"/>
    <w:rsid w:val="00CA48CC"/>
    <w:rsid w:val="00CA4A08"/>
    <w:rsid w:val="00CA4BFB"/>
    <w:rsid w:val="00CA5F9C"/>
    <w:rsid w:val="00CA655A"/>
    <w:rsid w:val="00CA721F"/>
    <w:rsid w:val="00CA7D8E"/>
    <w:rsid w:val="00CA7DD6"/>
    <w:rsid w:val="00CA7EAC"/>
    <w:rsid w:val="00CB003C"/>
    <w:rsid w:val="00CB05F2"/>
    <w:rsid w:val="00CB0BE2"/>
    <w:rsid w:val="00CB2532"/>
    <w:rsid w:val="00CB256F"/>
    <w:rsid w:val="00CB3556"/>
    <w:rsid w:val="00CB35BA"/>
    <w:rsid w:val="00CB3BF8"/>
    <w:rsid w:val="00CB3E14"/>
    <w:rsid w:val="00CB56E7"/>
    <w:rsid w:val="00CB5E9E"/>
    <w:rsid w:val="00CB64BF"/>
    <w:rsid w:val="00CB6B2D"/>
    <w:rsid w:val="00CB6FA2"/>
    <w:rsid w:val="00CB70BA"/>
    <w:rsid w:val="00CB7351"/>
    <w:rsid w:val="00CB788C"/>
    <w:rsid w:val="00CB7CF1"/>
    <w:rsid w:val="00CC01AC"/>
    <w:rsid w:val="00CC0A5A"/>
    <w:rsid w:val="00CC0C16"/>
    <w:rsid w:val="00CC0D93"/>
    <w:rsid w:val="00CC1658"/>
    <w:rsid w:val="00CC1977"/>
    <w:rsid w:val="00CC1A3E"/>
    <w:rsid w:val="00CC1C37"/>
    <w:rsid w:val="00CC1D3B"/>
    <w:rsid w:val="00CC1DE6"/>
    <w:rsid w:val="00CC21D9"/>
    <w:rsid w:val="00CC26D9"/>
    <w:rsid w:val="00CC2B74"/>
    <w:rsid w:val="00CC2DA1"/>
    <w:rsid w:val="00CC382B"/>
    <w:rsid w:val="00CC4DB7"/>
    <w:rsid w:val="00CC65FC"/>
    <w:rsid w:val="00CC7936"/>
    <w:rsid w:val="00CC7E0C"/>
    <w:rsid w:val="00CC7F1D"/>
    <w:rsid w:val="00CD11A3"/>
    <w:rsid w:val="00CD1991"/>
    <w:rsid w:val="00CD1C3F"/>
    <w:rsid w:val="00CD1E2F"/>
    <w:rsid w:val="00CD2078"/>
    <w:rsid w:val="00CD39A7"/>
    <w:rsid w:val="00CD3A32"/>
    <w:rsid w:val="00CD492C"/>
    <w:rsid w:val="00CD4A24"/>
    <w:rsid w:val="00CD4BA4"/>
    <w:rsid w:val="00CD4C06"/>
    <w:rsid w:val="00CD507B"/>
    <w:rsid w:val="00CD52B5"/>
    <w:rsid w:val="00CD5709"/>
    <w:rsid w:val="00CD5CFE"/>
    <w:rsid w:val="00CD71F1"/>
    <w:rsid w:val="00CD725C"/>
    <w:rsid w:val="00CD7472"/>
    <w:rsid w:val="00CE00DB"/>
    <w:rsid w:val="00CE0434"/>
    <w:rsid w:val="00CE059A"/>
    <w:rsid w:val="00CE137F"/>
    <w:rsid w:val="00CE1EE2"/>
    <w:rsid w:val="00CE1EFA"/>
    <w:rsid w:val="00CE1F3D"/>
    <w:rsid w:val="00CE381B"/>
    <w:rsid w:val="00CE3D0C"/>
    <w:rsid w:val="00CE446D"/>
    <w:rsid w:val="00CE49A8"/>
    <w:rsid w:val="00CE4B22"/>
    <w:rsid w:val="00CE4D06"/>
    <w:rsid w:val="00CE57AC"/>
    <w:rsid w:val="00CE5C42"/>
    <w:rsid w:val="00CE5F74"/>
    <w:rsid w:val="00CE6356"/>
    <w:rsid w:val="00CE67BA"/>
    <w:rsid w:val="00CE680B"/>
    <w:rsid w:val="00CE740C"/>
    <w:rsid w:val="00CF0288"/>
    <w:rsid w:val="00CF02A4"/>
    <w:rsid w:val="00CF02B4"/>
    <w:rsid w:val="00CF0FFB"/>
    <w:rsid w:val="00CF1036"/>
    <w:rsid w:val="00CF10AD"/>
    <w:rsid w:val="00CF1E65"/>
    <w:rsid w:val="00CF2AB3"/>
    <w:rsid w:val="00CF342B"/>
    <w:rsid w:val="00CF36E4"/>
    <w:rsid w:val="00CF403B"/>
    <w:rsid w:val="00CF4406"/>
    <w:rsid w:val="00CF45A9"/>
    <w:rsid w:val="00CF60FC"/>
    <w:rsid w:val="00CF6553"/>
    <w:rsid w:val="00CF6EDD"/>
    <w:rsid w:val="00CF7460"/>
    <w:rsid w:val="00D00828"/>
    <w:rsid w:val="00D01051"/>
    <w:rsid w:val="00D0113E"/>
    <w:rsid w:val="00D0135D"/>
    <w:rsid w:val="00D0290D"/>
    <w:rsid w:val="00D029DF"/>
    <w:rsid w:val="00D02D47"/>
    <w:rsid w:val="00D02E27"/>
    <w:rsid w:val="00D033DC"/>
    <w:rsid w:val="00D03674"/>
    <w:rsid w:val="00D03957"/>
    <w:rsid w:val="00D03A4E"/>
    <w:rsid w:val="00D0489A"/>
    <w:rsid w:val="00D056AE"/>
    <w:rsid w:val="00D05B16"/>
    <w:rsid w:val="00D062E8"/>
    <w:rsid w:val="00D064CA"/>
    <w:rsid w:val="00D0700D"/>
    <w:rsid w:val="00D075CC"/>
    <w:rsid w:val="00D0763E"/>
    <w:rsid w:val="00D1023E"/>
    <w:rsid w:val="00D1062F"/>
    <w:rsid w:val="00D106B3"/>
    <w:rsid w:val="00D10CD1"/>
    <w:rsid w:val="00D10D34"/>
    <w:rsid w:val="00D10E7D"/>
    <w:rsid w:val="00D111C5"/>
    <w:rsid w:val="00D11301"/>
    <w:rsid w:val="00D11CE4"/>
    <w:rsid w:val="00D11E85"/>
    <w:rsid w:val="00D125CD"/>
    <w:rsid w:val="00D12926"/>
    <w:rsid w:val="00D13545"/>
    <w:rsid w:val="00D1440A"/>
    <w:rsid w:val="00D1455A"/>
    <w:rsid w:val="00D14CED"/>
    <w:rsid w:val="00D15902"/>
    <w:rsid w:val="00D15AAC"/>
    <w:rsid w:val="00D15BC1"/>
    <w:rsid w:val="00D16203"/>
    <w:rsid w:val="00D16C32"/>
    <w:rsid w:val="00D17920"/>
    <w:rsid w:val="00D17AF8"/>
    <w:rsid w:val="00D17AF9"/>
    <w:rsid w:val="00D17BA6"/>
    <w:rsid w:val="00D17D8E"/>
    <w:rsid w:val="00D2026C"/>
    <w:rsid w:val="00D20676"/>
    <w:rsid w:val="00D208B4"/>
    <w:rsid w:val="00D20ABE"/>
    <w:rsid w:val="00D21E55"/>
    <w:rsid w:val="00D21FE1"/>
    <w:rsid w:val="00D225B4"/>
    <w:rsid w:val="00D227A3"/>
    <w:rsid w:val="00D23240"/>
    <w:rsid w:val="00D24CCD"/>
    <w:rsid w:val="00D250ED"/>
    <w:rsid w:val="00D25145"/>
    <w:rsid w:val="00D2516C"/>
    <w:rsid w:val="00D255B4"/>
    <w:rsid w:val="00D25835"/>
    <w:rsid w:val="00D25A39"/>
    <w:rsid w:val="00D26942"/>
    <w:rsid w:val="00D26C78"/>
    <w:rsid w:val="00D27806"/>
    <w:rsid w:val="00D2784E"/>
    <w:rsid w:val="00D27E83"/>
    <w:rsid w:val="00D30202"/>
    <w:rsid w:val="00D313B5"/>
    <w:rsid w:val="00D315A1"/>
    <w:rsid w:val="00D32069"/>
    <w:rsid w:val="00D320AF"/>
    <w:rsid w:val="00D320D6"/>
    <w:rsid w:val="00D3396E"/>
    <w:rsid w:val="00D33A14"/>
    <w:rsid w:val="00D33BC7"/>
    <w:rsid w:val="00D33F6E"/>
    <w:rsid w:val="00D34035"/>
    <w:rsid w:val="00D347EB"/>
    <w:rsid w:val="00D35912"/>
    <w:rsid w:val="00D35CD2"/>
    <w:rsid w:val="00D35FF6"/>
    <w:rsid w:val="00D367AE"/>
    <w:rsid w:val="00D36B42"/>
    <w:rsid w:val="00D37F5A"/>
    <w:rsid w:val="00D40361"/>
    <w:rsid w:val="00D412FF"/>
    <w:rsid w:val="00D41732"/>
    <w:rsid w:val="00D42DE7"/>
    <w:rsid w:val="00D43597"/>
    <w:rsid w:val="00D4432E"/>
    <w:rsid w:val="00D4466B"/>
    <w:rsid w:val="00D4497E"/>
    <w:rsid w:val="00D451C6"/>
    <w:rsid w:val="00D4697E"/>
    <w:rsid w:val="00D47013"/>
    <w:rsid w:val="00D47DF7"/>
    <w:rsid w:val="00D500D6"/>
    <w:rsid w:val="00D50105"/>
    <w:rsid w:val="00D5042E"/>
    <w:rsid w:val="00D50AB1"/>
    <w:rsid w:val="00D50F2D"/>
    <w:rsid w:val="00D51288"/>
    <w:rsid w:val="00D51D7F"/>
    <w:rsid w:val="00D52191"/>
    <w:rsid w:val="00D528B3"/>
    <w:rsid w:val="00D53058"/>
    <w:rsid w:val="00D5324C"/>
    <w:rsid w:val="00D53739"/>
    <w:rsid w:val="00D537EF"/>
    <w:rsid w:val="00D54340"/>
    <w:rsid w:val="00D56307"/>
    <w:rsid w:val="00D5631D"/>
    <w:rsid w:val="00D563D0"/>
    <w:rsid w:val="00D5663D"/>
    <w:rsid w:val="00D56A40"/>
    <w:rsid w:val="00D57AE5"/>
    <w:rsid w:val="00D60CEF"/>
    <w:rsid w:val="00D61662"/>
    <w:rsid w:val="00D61B02"/>
    <w:rsid w:val="00D6249C"/>
    <w:rsid w:val="00D62940"/>
    <w:rsid w:val="00D6308B"/>
    <w:rsid w:val="00D63108"/>
    <w:rsid w:val="00D6385B"/>
    <w:rsid w:val="00D64161"/>
    <w:rsid w:val="00D641E3"/>
    <w:rsid w:val="00D641EB"/>
    <w:rsid w:val="00D649D4"/>
    <w:rsid w:val="00D64A0C"/>
    <w:rsid w:val="00D64CB4"/>
    <w:rsid w:val="00D64D74"/>
    <w:rsid w:val="00D64E6F"/>
    <w:rsid w:val="00D64E9B"/>
    <w:rsid w:val="00D665BE"/>
    <w:rsid w:val="00D66CCF"/>
    <w:rsid w:val="00D66E3D"/>
    <w:rsid w:val="00D6736E"/>
    <w:rsid w:val="00D67534"/>
    <w:rsid w:val="00D67B77"/>
    <w:rsid w:val="00D7019A"/>
    <w:rsid w:val="00D70B90"/>
    <w:rsid w:val="00D70C5E"/>
    <w:rsid w:val="00D712B8"/>
    <w:rsid w:val="00D71BD0"/>
    <w:rsid w:val="00D71CAE"/>
    <w:rsid w:val="00D726EE"/>
    <w:rsid w:val="00D727AC"/>
    <w:rsid w:val="00D72801"/>
    <w:rsid w:val="00D72FF8"/>
    <w:rsid w:val="00D73B6C"/>
    <w:rsid w:val="00D73BB9"/>
    <w:rsid w:val="00D740CD"/>
    <w:rsid w:val="00D746BC"/>
    <w:rsid w:val="00D74B67"/>
    <w:rsid w:val="00D75512"/>
    <w:rsid w:val="00D75A90"/>
    <w:rsid w:val="00D75D1B"/>
    <w:rsid w:val="00D75DF9"/>
    <w:rsid w:val="00D766B5"/>
    <w:rsid w:val="00D76C33"/>
    <w:rsid w:val="00D76C65"/>
    <w:rsid w:val="00D806D6"/>
    <w:rsid w:val="00D8093C"/>
    <w:rsid w:val="00D80B21"/>
    <w:rsid w:val="00D80D30"/>
    <w:rsid w:val="00D817D1"/>
    <w:rsid w:val="00D81B34"/>
    <w:rsid w:val="00D8205E"/>
    <w:rsid w:val="00D8456F"/>
    <w:rsid w:val="00D845AF"/>
    <w:rsid w:val="00D84A43"/>
    <w:rsid w:val="00D84A4C"/>
    <w:rsid w:val="00D84AAC"/>
    <w:rsid w:val="00D85C0A"/>
    <w:rsid w:val="00D8619D"/>
    <w:rsid w:val="00D86446"/>
    <w:rsid w:val="00D86799"/>
    <w:rsid w:val="00D909A5"/>
    <w:rsid w:val="00D90A3D"/>
    <w:rsid w:val="00D91377"/>
    <w:rsid w:val="00D9157B"/>
    <w:rsid w:val="00D9258A"/>
    <w:rsid w:val="00D92814"/>
    <w:rsid w:val="00D92A40"/>
    <w:rsid w:val="00D9356D"/>
    <w:rsid w:val="00D93F20"/>
    <w:rsid w:val="00D9491D"/>
    <w:rsid w:val="00D94C6C"/>
    <w:rsid w:val="00D94E36"/>
    <w:rsid w:val="00D9597A"/>
    <w:rsid w:val="00D95CE8"/>
    <w:rsid w:val="00D97060"/>
    <w:rsid w:val="00D97397"/>
    <w:rsid w:val="00D9769D"/>
    <w:rsid w:val="00D97854"/>
    <w:rsid w:val="00D978A2"/>
    <w:rsid w:val="00D97DEB"/>
    <w:rsid w:val="00D97EFB"/>
    <w:rsid w:val="00DA0245"/>
    <w:rsid w:val="00DA0976"/>
    <w:rsid w:val="00DA0FE1"/>
    <w:rsid w:val="00DA18A7"/>
    <w:rsid w:val="00DA27D6"/>
    <w:rsid w:val="00DA368D"/>
    <w:rsid w:val="00DA4E87"/>
    <w:rsid w:val="00DA5858"/>
    <w:rsid w:val="00DA5FF1"/>
    <w:rsid w:val="00DA611C"/>
    <w:rsid w:val="00DA69B1"/>
    <w:rsid w:val="00DA71F1"/>
    <w:rsid w:val="00DA75B0"/>
    <w:rsid w:val="00DA7930"/>
    <w:rsid w:val="00DB0EFA"/>
    <w:rsid w:val="00DB0F1B"/>
    <w:rsid w:val="00DB12AC"/>
    <w:rsid w:val="00DB1450"/>
    <w:rsid w:val="00DB14C0"/>
    <w:rsid w:val="00DB1EB1"/>
    <w:rsid w:val="00DB2347"/>
    <w:rsid w:val="00DB2440"/>
    <w:rsid w:val="00DB25AB"/>
    <w:rsid w:val="00DB2DFB"/>
    <w:rsid w:val="00DB32CE"/>
    <w:rsid w:val="00DB3BCC"/>
    <w:rsid w:val="00DB3BE0"/>
    <w:rsid w:val="00DB3FB0"/>
    <w:rsid w:val="00DB3FF6"/>
    <w:rsid w:val="00DB49A2"/>
    <w:rsid w:val="00DB5B54"/>
    <w:rsid w:val="00DB6225"/>
    <w:rsid w:val="00DB6BF2"/>
    <w:rsid w:val="00DB6CD1"/>
    <w:rsid w:val="00DB6E5E"/>
    <w:rsid w:val="00DB74E2"/>
    <w:rsid w:val="00DB7FAE"/>
    <w:rsid w:val="00DC0562"/>
    <w:rsid w:val="00DC11C8"/>
    <w:rsid w:val="00DC1556"/>
    <w:rsid w:val="00DC1A19"/>
    <w:rsid w:val="00DC1BE1"/>
    <w:rsid w:val="00DC2749"/>
    <w:rsid w:val="00DC2B21"/>
    <w:rsid w:val="00DC2DA6"/>
    <w:rsid w:val="00DC2E9D"/>
    <w:rsid w:val="00DC3417"/>
    <w:rsid w:val="00DC3483"/>
    <w:rsid w:val="00DC383F"/>
    <w:rsid w:val="00DC398B"/>
    <w:rsid w:val="00DC3B83"/>
    <w:rsid w:val="00DC3FC4"/>
    <w:rsid w:val="00DC418B"/>
    <w:rsid w:val="00DC51A1"/>
    <w:rsid w:val="00DC5C5A"/>
    <w:rsid w:val="00DC601B"/>
    <w:rsid w:val="00DC696A"/>
    <w:rsid w:val="00DD0CCF"/>
    <w:rsid w:val="00DD1158"/>
    <w:rsid w:val="00DD1426"/>
    <w:rsid w:val="00DD1671"/>
    <w:rsid w:val="00DD18DD"/>
    <w:rsid w:val="00DD1DDA"/>
    <w:rsid w:val="00DD224F"/>
    <w:rsid w:val="00DD27A6"/>
    <w:rsid w:val="00DD2AD6"/>
    <w:rsid w:val="00DD2AE1"/>
    <w:rsid w:val="00DD2EBA"/>
    <w:rsid w:val="00DD381C"/>
    <w:rsid w:val="00DD3957"/>
    <w:rsid w:val="00DD3A7C"/>
    <w:rsid w:val="00DD43E6"/>
    <w:rsid w:val="00DD474A"/>
    <w:rsid w:val="00DD499C"/>
    <w:rsid w:val="00DD4A30"/>
    <w:rsid w:val="00DD524B"/>
    <w:rsid w:val="00DD5344"/>
    <w:rsid w:val="00DD5656"/>
    <w:rsid w:val="00DD7E13"/>
    <w:rsid w:val="00DE0AFE"/>
    <w:rsid w:val="00DE0BB5"/>
    <w:rsid w:val="00DE15C0"/>
    <w:rsid w:val="00DE162F"/>
    <w:rsid w:val="00DE2339"/>
    <w:rsid w:val="00DE24E3"/>
    <w:rsid w:val="00DE2505"/>
    <w:rsid w:val="00DE38AE"/>
    <w:rsid w:val="00DE3C9D"/>
    <w:rsid w:val="00DE3D28"/>
    <w:rsid w:val="00DE4153"/>
    <w:rsid w:val="00DE4274"/>
    <w:rsid w:val="00DE4948"/>
    <w:rsid w:val="00DE5305"/>
    <w:rsid w:val="00DE60A3"/>
    <w:rsid w:val="00DF019C"/>
    <w:rsid w:val="00DF0BA1"/>
    <w:rsid w:val="00DF118C"/>
    <w:rsid w:val="00DF1455"/>
    <w:rsid w:val="00DF2111"/>
    <w:rsid w:val="00DF2247"/>
    <w:rsid w:val="00DF2A0F"/>
    <w:rsid w:val="00DF31CA"/>
    <w:rsid w:val="00DF3566"/>
    <w:rsid w:val="00DF3B39"/>
    <w:rsid w:val="00DF4730"/>
    <w:rsid w:val="00DF4C81"/>
    <w:rsid w:val="00DF5402"/>
    <w:rsid w:val="00DF5705"/>
    <w:rsid w:val="00DF590A"/>
    <w:rsid w:val="00DF59C1"/>
    <w:rsid w:val="00DF5AAA"/>
    <w:rsid w:val="00DF5D58"/>
    <w:rsid w:val="00DF5F7A"/>
    <w:rsid w:val="00DF6065"/>
    <w:rsid w:val="00DF7768"/>
    <w:rsid w:val="00DF77D1"/>
    <w:rsid w:val="00DF7D63"/>
    <w:rsid w:val="00DF7F0C"/>
    <w:rsid w:val="00E00167"/>
    <w:rsid w:val="00E008CF"/>
    <w:rsid w:val="00E00CF1"/>
    <w:rsid w:val="00E017E7"/>
    <w:rsid w:val="00E029DB"/>
    <w:rsid w:val="00E02B3E"/>
    <w:rsid w:val="00E02D2E"/>
    <w:rsid w:val="00E03163"/>
    <w:rsid w:val="00E03421"/>
    <w:rsid w:val="00E03B47"/>
    <w:rsid w:val="00E03E73"/>
    <w:rsid w:val="00E03FA7"/>
    <w:rsid w:val="00E042B2"/>
    <w:rsid w:val="00E044B3"/>
    <w:rsid w:val="00E04AD2"/>
    <w:rsid w:val="00E04E4E"/>
    <w:rsid w:val="00E05366"/>
    <w:rsid w:val="00E058BD"/>
    <w:rsid w:val="00E066D6"/>
    <w:rsid w:val="00E0676F"/>
    <w:rsid w:val="00E06D94"/>
    <w:rsid w:val="00E07D4E"/>
    <w:rsid w:val="00E07EE3"/>
    <w:rsid w:val="00E12553"/>
    <w:rsid w:val="00E127E3"/>
    <w:rsid w:val="00E128F5"/>
    <w:rsid w:val="00E12DD1"/>
    <w:rsid w:val="00E12E61"/>
    <w:rsid w:val="00E130EB"/>
    <w:rsid w:val="00E13558"/>
    <w:rsid w:val="00E138D8"/>
    <w:rsid w:val="00E13F3A"/>
    <w:rsid w:val="00E141F7"/>
    <w:rsid w:val="00E14946"/>
    <w:rsid w:val="00E15241"/>
    <w:rsid w:val="00E15CAC"/>
    <w:rsid w:val="00E16B2F"/>
    <w:rsid w:val="00E16C8F"/>
    <w:rsid w:val="00E16FAF"/>
    <w:rsid w:val="00E17345"/>
    <w:rsid w:val="00E206C7"/>
    <w:rsid w:val="00E20927"/>
    <w:rsid w:val="00E20C60"/>
    <w:rsid w:val="00E20EB4"/>
    <w:rsid w:val="00E2102A"/>
    <w:rsid w:val="00E217F5"/>
    <w:rsid w:val="00E22587"/>
    <w:rsid w:val="00E22AB1"/>
    <w:rsid w:val="00E22AFB"/>
    <w:rsid w:val="00E22BA7"/>
    <w:rsid w:val="00E2357E"/>
    <w:rsid w:val="00E23A2F"/>
    <w:rsid w:val="00E23AC8"/>
    <w:rsid w:val="00E23F8E"/>
    <w:rsid w:val="00E24439"/>
    <w:rsid w:val="00E24D85"/>
    <w:rsid w:val="00E256FF"/>
    <w:rsid w:val="00E25C00"/>
    <w:rsid w:val="00E25EA1"/>
    <w:rsid w:val="00E25F7B"/>
    <w:rsid w:val="00E2600A"/>
    <w:rsid w:val="00E2653E"/>
    <w:rsid w:val="00E27143"/>
    <w:rsid w:val="00E272B2"/>
    <w:rsid w:val="00E279DB"/>
    <w:rsid w:val="00E311CD"/>
    <w:rsid w:val="00E312B7"/>
    <w:rsid w:val="00E31417"/>
    <w:rsid w:val="00E31B58"/>
    <w:rsid w:val="00E31F96"/>
    <w:rsid w:val="00E323D4"/>
    <w:rsid w:val="00E329AD"/>
    <w:rsid w:val="00E32CA5"/>
    <w:rsid w:val="00E3310D"/>
    <w:rsid w:val="00E34136"/>
    <w:rsid w:val="00E35288"/>
    <w:rsid w:val="00E355C6"/>
    <w:rsid w:val="00E35ADB"/>
    <w:rsid w:val="00E36AF1"/>
    <w:rsid w:val="00E376F6"/>
    <w:rsid w:val="00E37E63"/>
    <w:rsid w:val="00E40F6B"/>
    <w:rsid w:val="00E415C6"/>
    <w:rsid w:val="00E41622"/>
    <w:rsid w:val="00E41737"/>
    <w:rsid w:val="00E41923"/>
    <w:rsid w:val="00E41D86"/>
    <w:rsid w:val="00E42790"/>
    <w:rsid w:val="00E427D8"/>
    <w:rsid w:val="00E42B82"/>
    <w:rsid w:val="00E437D1"/>
    <w:rsid w:val="00E44919"/>
    <w:rsid w:val="00E44DDB"/>
    <w:rsid w:val="00E455F3"/>
    <w:rsid w:val="00E45EF9"/>
    <w:rsid w:val="00E4649D"/>
    <w:rsid w:val="00E46680"/>
    <w:rsid w:val="00E4689B"/>
    <w:rsid w:val="00E468F7"/>
    <w:rsid w:val="00E46C33"/>
    <w:rsid w:val="00E51839"/>
    <w:rsid w:val="00E5195E"/>
    <w:rsid w:val="00E519A5"/>
    <w:rsid w:val="00E51ECE"/>
    <w:rsid w:val="00E520D0"/>
    <w:rsid w:val="00E520F6"/>
    <w:rsid w:val="00E521C7"/>
    <w:rsid w:val="00E52DED"/>
    <w:rsid w:val="00E541BF"/>
    <w:rsid w:val="00E541D9"/>
    <w:rsid w:val="00E54268"/>
    <w:rsid w:val="00E54FB0"/>
    <w:rsid w:val="00E55134"/>
    <w:rsid w:val="00E55489"/>
    <w:rsid w:val="00E56375"/>
    <w:rsid w:val="00E57024"/>
    <w:rsid w:val="00E57CE9"/>
    <w:rsid w:val="00E57D68"/>
    <w:rsid w:val="00E6048A"/>
    <w:rsid w:val="00E60C65"/>
    <w:rsid w:val="00E615D1"/>
    <w:rsid w:val="00E621C6"/>
    <w:rsid w:val="00E63D68"/>
    <w:rsid w:val="00E65B83"/>
    <w:rsid w:val="00E65FE2"/>
    <w:rsid w:val="00E660F6"/>
    <w:rsid w:val="00E66552"/>
    <w:rsid w:val="00E66E36"/>
    <w:rsid w:val="00E67948"/>
    <w:rsid w:val="00E67BC4"/>
    <w:rsid w:val="00E67D19"/>
    <w:rsid w:val="00E708B8"/>
    <w:rsid w:val="00E71341"/>
    <w:rsid w:val="00E72545"/>
    <w:rsid w:val="00E73225"/>
    <w:rsid w:val="00E73A97"/>
    <w:rsid w:val="00E743ED"/>
    <w:rsid w:val="00E74832"/>
    <w:rsid w:val="00E75022"/>
    <w:rsid w:val="00E752CD"/>
    <w:rsid w:val="00E75316"/>
    <w:rsid w:val="00E753E7"/>
    <w:rsid w:val="00E75C22"/>
    <w:rsid w:val="00E75F87"/>
    <w:rsid w:val="00E75FD1"/>
    <w:rsid w:val="00E76353"/>
    <w:rsid w:val="00E77297"/>
    <w:rsid w:val="00E773ED"/>
    <w:rsid w:val="00E777FD"/>
    <w:rsid w:val="00E80146"/>
    <w:rsid w:val="00E808AE"/>
    <w:rsid w:val="00E8124E"/>
    <w:rsid w:val="00E82A40"/>
    <w:rsid w:val="00E82CA2"/>
    <w:rsid w:val="00E82F75"/>
    <w:rsid w:val="00E83383"/>
    <w:rsid w:val="00E848D0"/>
    <w:rsid w:val="00E85D88"/>
    <w:rsid w:val="00E86106"/>
    <w:rsid w:val="00E864D1"/>
    <w:rsid w:val="00E8683A"/>
    <w:rsid w:val="00E86848"/>
    <w:rsid w:val="00E86B7F"/>
    <w:rsid w:val="00E871D4"/>
    <w:rsid w:val="00E87719"/>
    <w:rsid w:val="00E877C1"/>
    <w:rsid w:val="00E87964"/>
    <w:rsid w:val="00E87E83"/>
    <w:rsid w:val="00E915DC"/>
    <w:rsid w:val="00E92782"/>
    <w:rsid w:val="00E93680"/>
    <w:rsid w:val="00E936AA"/>
    <w:rsid w:val="00E9378E"/>
    <w:rsid w:val="00E937CB"/>
    <w:rsid w:val="00E940C9"/>
    <w:rsid w:val="00E942F9"/>
    <w:rsid w:val="00E94533"/>
    <w:rsid w:val="00E95341"/>
    <w:rsid w:val="00E95390"/>
    <w:rsid w:val="00E96220"/>
    <w:rsid w:val="00E969DE"/>
    <w:rsid w:val="00E96B70"/>
    <w:rsid w:val="00E9728A"/>
    <w:rsid w:val="00E97526"/>
    <w:rsid w:val="00EA0330"/>
    <w:rsid w:val="00EA154D"/>
    <w:rsid w:val="00EA17A7"/>
    <w:rsid w:val="00EA1D03"/>
    <w:rsid w:val="00EA2693"/>
    <w:rsid w:val="00EA2984"/>
    <w:rsid w:val="00EA2C66"/>
    <w:rsid w:val="00EA34C9"/>
    <w:rsid w:val="00EA4E69"/>
    <w:rsid w:val="00EA5234"/>
    <w:rsid w:val="00EA565C"/>
    <w:rsid w:val="00EA5A73"/>
    <w:rsid w:val="00EA68B1"/>
    <w:rsid w:val="00EA696A"/>
    <w:rsid w:val="00EA7364"/>
    <w:rsid w:val="00EA7ACE"/>
    <w:rsid w:val="00EA7EF6"/>
    <w:rsid w:val="00EB089C"/>
    <w:rsid w:val="00EB10D6"/>
    <w:rsid w:val="00EB1698"/>
    <w:rsid w:val="00EB1F63"/>
    <w:rsid w:val="00EB2084"/>
    <w:rsid w:val="00EB2E13"/>
    <w:rsid w:val="00EB37E0"/>
    <w:rsid w:val="00EB37FA"/>
    <w:rsid w:val="00EB3AA6"/>
    <w:rsid w:val="00EB3C10"/>
    <w:rsid w:val="00EB3D79"/>
    <w:rsid w:val="00EB48D2"/>
    <w:rsid w:val="00EB499B"/>
    <w:rsid w:val="00EB49D0"/>
    <w:rsid w:val="00EB4DED"/>
    <w:rsid w:val="00EB521C"/>
    <w:rsid w:val="00EB55E8"/>
    <w:rsid w:val="00EB5C81"/>
    <w:rsid w:val="00EB5C8C"/>
    <w:rsid w:val="00EB650F"/>
    <w:rsid w:val="00EB6DA4"/>
    <w:rsid w:val="00EC0FDF"/>
    <w:rsid w:val="00EC10D6"/>
    <w:rsid w:val="00EC17BF"/>
    <w:rsid w:val="00EC2575"/>
    <w:rsid w:val="00EC271B"/>
    <w:rsid w:val="00EC2F2E"/>
    <w:rsid w:val="00EC349C"/>
    <w:rsid w:val="00EC355F"/>
    <w:rsid w:val="00EC3919"/>
    <w:rsid w:val="00EC4563"/>
    <w:rsid w:val="00EC4C03"/>
    <w:rsid w:val="00EC62C3"/>
    <w:rsid w:val="00EC6F6E"/>
    <w:rsid w:val="00EC6FF4"/>
    <w:rsid w:val="00EC7257"/>
    <w:rsid w:val="00EC7487"/>
    <w:rsid w:val="00EC7924"/>
    <w:rsid w:val="00EC7AD5"/>
    <w:rsid w:val="00ED0E4F"/>
    <w:rsid w:val="00ED0FB0"/>
    <w:rsid w:val="00ED0FD8"/>
    <w:rsid w:val="00ED1C1C"/>
    <w:rsid w:val="00ED2091"/>
    <w:rsid w:val="00ED35D0"/>
    <w:rsid w:val="00ED3C03"/>
    <w:rsid w:val="00ED3C9F"/>
    <w:rsid w:val="00ED3D0C"/>
    <w:rsid w:val="00ED445F"/>
    <w:rsid w:val="00ED5506"/>
    <w:rsid w:val="00ED55C9"/>
    <w:rsid w:val="00ED5624"/>
    <w:rsid w:val="00ED62F7"/>
    <w:rsid w:val="00ED662E"/>
    <w:rsid w:val="00ED6737"/>
    <w:rsid w:val="00ED7A5D"/>
    <w:rsid w:val="00EE0E10"/>
    <w:rsid w:val="00EE0E1D"/>
    <w:rsid w:val="00EE1136"/>
    <w:rsid w:val="00EE142A"/>
    <w:rsid w:val="00EE1652"/>
    <w:rsid w:val="00EE16F6"/>
    <w:rsid w:val="00EE2207"/>
    <w:rsid w:val="00EE29A5"/>
    <w:rsid w:val="00EE2DED"/>
    <w:rsid w:val="00EE2F63"/>
    <w:rsid w:val="00EE2F74"/>
    <w:rsid w:val="00EE3D18"/>
    <w:rsid w:val="00EE3D76"/>
    <w:rsid w:val="00EE41B9"/>
    <w:rsid w:val="00EE4237"/>
    <w:rsid w:val="00EE4373"/>
    <w:rsid w:val="00EE44C7"/>
    <w:rsid w:val="00EE4673"/>
    <w:rsid w:val="00EE46D7"/>
    <w:rsid w:val="00EE5463"/>
    <w:rsid w:val="00EE5714"/>
    <w:rsid w:val="00EE5B7C"/>
    <w:rsid w:val="00EE5BE1"/>
    <w:rsid w:val="00EE6155"/>
    <w:rsid w:val="00EE627A"/>
    <w:rsid w:val="00EE62CD"/>
    <w:rsid w:val="00EE6871"/>
    <w:rsid w:val="00EE6C20"/>
    <w:rsid w:val="00EE740A"/>
    <w:rsid w:val="00EE7DC5"/>
    <w:rsid w:val="00EF032E"/>
    <w:rsid w:val="00EF03D2"/>
    <w:rsid w:val="00EF134A"/>
    <w:rsid w:val="00EF13CE"/>
    <w:rsid w:val="00EF2C34"/>
    <w:rsid w:val="00EF2E04"/>
    <w:rsid w:val="00EF2EFA"/>
    <w:rsid w:val="00EF326E"/>
    <w:rsid w:val="00EF3A93"/>
    <w:rsid w:val="00EF3F83"/>
    <w:rsid w:val="00EF41B5"/>
    <w:rsid w:val="00EF490F"/>
    <w:rsid w:val="00EF4D24"/>
    <w:rsid w:val="00EF5205"/>
    <w:rsid w:val="00EF5B1A"/>
    <w:rsid w:val="00EF5BF7"/>
    <w:rsid w:val="00EF5FCF"/>
    <w:rsid w:val="00EF77C9"/>
    <w:rsid w:val="00EF7BDC"/>
    <w:rsid w:val="00EF7F86"/>
    <w:rsid w:val="00EF7F8C"/>
    <w:rsid w:val="00F00718"/>
    <w:rsid w:val="00F00D0C"/>
    <w:rsid w:val="00F01354"/>
    <w:rsid w:val="00F0161F"/>
    <w:rsid w:val="00F01886"/>
    <w:rsid w:val="00F032EA"/>
    <w:rsid w:val="00F03466"/>
    <w:rsid w:val="00F034CC"/>
    <w:rsid w:val="00F046B3"/>
    <w:rsid w:val="00F04723"/>
    <w:rsid w:val="00F049B9"/>
    <w:rsid w:val="00F04D42"/>
    <w:rsid w:val="00F05427"/>
    <w:rsid w:val="00F05734"/>
    <w:rsid w:val="00F05980"/>
    <w:rsid w:val="00F060EA"/>
    <w:rsid w:val="00F069C9"/>
    <w:rsid w:val="00F06C55"/>
    <w:rsid w:val="00F06F72"/>
    <w:rsid w:val="00F070F8"/>
    <w:rsid w:val="00F07E6D"/>
    <w:rsid w:val="00F10686"/>
    <w:rsid w:val="00F10959"/>
    <w:rsid w:val="00F10A02"/>
    <w:rsid w:val="00F10AF2"/>
    <w:rsid w:val="00F10E5B"/>
    <w:rsid w:val="00F114F2"/>
    <w:rsid w:val="00F11522"/>
    <w:rsid w:val="00F119B3"/>
    <w:rsid w:val="00F12114"/>
    <w:rsid w:val="00F122F9"/>
    <w:rsid w:val="00F12837"/>
    <w:rsid w:val="00F1314E"/>
    <w:rsid w:val="00F132C8"/>
    <w:rsid w:val="00F1360C"/>
    <w:rsid w:val="00F13798"/>
    <w:rsid w:val="00F14265"/>
    <w:rsid w:val="00F144CD"/>
    <w:rsid w:val="00F14B2D"/>
    <w:rsid w:val="00F14F67"/>
    <w:rsid w:val="00F1525C"/>
    <w:rsid w:val="00F15388"/>
    <w:rsid w:val="00F15E55"/>
    <w:rsid w:val="00F16077"/>
    <w:rsid w:val="00F160B5"/>
    <w:rsid w:val="00F16174"/>
    <w:rsid w:val="00F162F8"/>
    <w:rsid w:val="00F163C8"/>
    <w:rsid w:val="00F165C5"/>
    <w:rsid w:val="00F169C3"/>
    <w:rsid w:val="00F16E0C"/>
    <w:rsid w:val="00F17270"/>
    <w:rsid w:val="00F17485"/>
    <w:rsid w:val="00F1764D"/>
    <w:rsid w:val="00F1795E"/>
    <w:rsid w:val="00F20A70"/>
    <w:rsid w:val="00F20C42"/>
    <w:rsid w:val="00F217AB"/>
    <w:rsid w:val="00F2195C"/>
    <w:rsid w:val="00F21E0F"/>
    <w:rsid w:val="00F2207C"/>
    <w:rsid w:val="00F2215B"/>
    <w:rsid w:val="00F22243"/>
    <w:rsid w:val="00F23ACB"/>
    <w:rsid w:val="00F23CE0"/>
    <w:rsid w:val="00F23D27"/>
    <w:rsid w:val="00F248F2"/>
    <w:rsid w:val="00F25082"/>
    <w:rsid w:val="00F25324"/>
    <w:rsid w:val="00F25989"/>
    <w:rsid w:val="00F25B99"/>
    <w:rsid w:val="00F25D5A"/>
    <w:rsid w:val="00F26171"/>
    <w:rsid w:val="00F26BAC"/>
    <w:rsid w:val="00F27C39"/>
    <w:rsid w:val="00F30AA9"/>
    <w:rsid w:val="00F30CA1"/>
    <w:rsid w:val="00F32BBE"/>
    <w:rsid w:val="00F3312E"/>
    <w:rsid w:val="00F331CE"/>
    <w:rsid w:val="00F332BA"/>
    <w:rsid w:val="00F33C22"/>
    <w:rsid w:val="00F347E5"/>
    <w:rsid w:val="00F34BA4"/>
    <w:rsid w:val="00F35A63"/>
    <w:rsid w:val="00F35CE6"/>
    <w:rsid w:val="00F3669A"/>
    <w:rsid w:val="00F367B1"/>
    <w:rsid w:val="00F36969"/>
    <w:rsid w:val="00F36FC0"/>
    <w:rsid w:val="00F37226"/>
    <w:rsid w:val="00F377CC"/>
    <w:rsid w:val="00F37994"/>
    <w:rsid w:val="00F37E15"/>
    <w:rsid w:val="00F402AF"/>
    <w:rsid w:val="00F402CD"/>
    <w:rsid w:val="00F4155F"/>
    <w:rsid w:val="00F4214E"/>
    <w:rsid w:val="00F42319"/>
    <w:rsid w:val="00F42865"/>
    <w:rsid w:val="00F42EA2"/>
    <w:rsid w:val="00F43464"/>
    <w:rsid w:val="00F44B1C"/>
    <w:rsid w:val="00F45056"/>
    <w:rsid w:val="00F453BC"/>
    <w:rsid w:val="00F46080"/>
    <w:rsid w:val="00F46A19"/>
    <w:rsid w:val="00F476CD"/>
    <w:rsid w:val="00F50100"/>
    <w:rsid w:val="00F5103F"/>
    <w:rsid w:val="00F51A3F"/>
    <w:rsid w:val="00F51CB8"/>
    <w:rsid w:val="00F51D00"/>
    <w:rsid w:val="00F5210F"/>
    <w:rsid w:val="00F5220E"/>
    <w:rsid w:val="00F527F7"/>
    <w:rsid w:val="00F529F4"/>
    <w:rsid w:val="00F5336D"/>
    <w:rsid w:val="00F5391A"/>
    <w:rsid w:val="00F54481"/>
    <w:rsid w:val="00F5465D"/>
    <w:rsid w:val="00F546B4"/>
    <w:rsid w:val="00F54740"/>
    <w:rsid w:val="00F54E98"/>
    <w:rsid w:val="00F55D4C"/>
    <w:rsid w:val="00F563BB"/>
    <w:rsid w:val="00F56E06"/>
    <w:rsid w:val="00F56FA7"/>
    <w:rsid w:val="00F5749B"/>
    <w:rsid w:val="00F578D9"/>
    <w:rsid w:val="00F57907"/>
    <w:rsid w:val="00F60FC7"/>
    <w:rsid w:val="00F620D7"/>
    <w:rsid w:val="00F63021"/>
    <w:rsid w:val="00F64023"/>
    <w:rsid w:val="00F643DD"/>
    <w:rsid w:val="00F64506"/>
    <w:rsid w:val="00F64EA2"/>
    <w:rsid w:val="00F651B2"/>
    <w:rsid w:val="00F65A02"/>
    <w:rsid w:val="00F65CF3"/>
    <w:rsid w:val="00F6661C"/>
    <w:rsid w:val="00F668D4"/>
    <w:rsid w:val="00F66AA9"/>
    <w:rsid w:val="00F66C06"/>
    <w:rsid w:val="00F67147"/>
    <w:rsid w:val="00F705F5"/>
    <w:rsid w:val="00F70F4F"/>
    <w:rsid w:val="00F71499"/>
    <w:rsid w:val="00F718E3"/>
    <w:rsid w:val="00F72017"/>
    <w:rsid w:val="00F72A2E"/>
    <w:rsid w:val="00F7302E"/>
    <w:rsid w:val="00F73B28"/>
    <w:rsid w:val="00F73BBC"/>
    <w:rsid w:val="00F74121"/>
    <w:rsid w:val="00F74ACA"/>
    <w:rsid w:val="00F75BF1"/>
    <w:rsid w:val="00F75D80"/>
    <w:rsid w:val="00F769C9"/>
    <w:rsid w:val="00F77259"/>
    <w:rsid w:val="00F77400"/>
    <w:rsid w:val="00F7742E"/>
    <w:rsid w:val="00F77646"/>
    <w:rsid w:val="00F80613"/>
    <w:rsid w:val="00F819AE"/>
    <w:rsid w:val="00F81D46"/>
    <w:rsid w:val="00F82252"/>
    <w:rsid w:val="00F82EBD"/>
    <w:rsid w:val="00F8396E"/>
    <w:rsid w:val="00F83D1E"/>
    <w:rsid w:val="00F83EE7"/>
    <w:rsid w:val="00F84933"/>
    <w:rsid w:val="00F8499E"/>
    <w:rsid w:val="00F84D0D"/>
    <w:rsid w:val="00F84DC3"/>
    <w:rsid w:val="00F8545C"/>
    <w:rsid w:val="00F85520"/>
    <w:rsid w:val="00F85F67"/>
    <w:rsid w:val="00F86C31"/>
    <w:rsid w:val="00F87744"/>
    <w:rsid w:val="00F87A21"/>
    <w:rsid w:val="00F90635"/>
    <w:rsid w:val="00F919FA"/>
    <w:rsid w:val="00F922D1"/>
    <w:rsid w:val="00F9240E"/>
    <w:rsid w:val="00F9253B"/>
    <w:rsid w:val="00F92C2A"/>
    <w:rsid w:val="00F92EC9"/>
    <w:rsid w:val="00F92EE0"/>
    <w:rsid w:val="00F932FD"/>
    <w:rsid w:val="00F9334B"/>
    <w:rsid w:val="00F940D4"/>
    <w:rsid w:val="00F94581"/>
    <w:rsid w:val="00F95A36"/>
    <w:rsid w:val="00F95E4F"/>
    <w:rsid w:val="00F961A4"/>
    <w:rsid w:val="00F96309"/>
    <w:rsid w:val="00F967C2"/>
    <w:rsid w:val="00F968B6"/>
    <w:rsid w:val="00F96A7D"/>
    <w:rsid w:val="00F97474"/>
    <w:rsid w:val="00F979D4"/>
    <w:rsid w:val="00FA04AB"/>
    <w:rsid w:val="00FA05A5"/>
    <w:rsid w:val="00FA0739"/>
    <w:rsid w:val="00FA10F6"/>
    <w:rsid w:val="00FA11DA"/>
    <w:rsid w:val="00FA14B0"/>
    <w:rsid w:val="00FA1595"/>
    <w:rsid w:val="00FA1614"/>
    <w:rsid w:val="00FA1F1F"/>
    <w:rsid w:val="00FA2EE0"/>
    <w:rsid w:val="00FA30E4"/>
    <w:rsid w:val="00FA30FB"/>
    <w:rsid w:val="00FA5244"/>
    <w:rsid w:val="00FA5DC7"/>
    <w:rsid w:val="00FA63AE"/>
    <w:rsid w:val="00FA6E17"/>
    <w:rsid w:val="00FA7D99"/>
    <w:rsid w:val="00FA7E02"/>
    <w:rsid w:val="00FA7FAC"/>
    <w:rsid w:val="00FB084C"/>
    <w:rsid w:val="00FB204C"/>
    <w:rsid w:val="00FB23B9"/>
    <w:rsid w:val="00FB2B7D"/>
    <w:rsid w:val="00FB2CF7"/>
    <w:rsid w:val="00FB2F6A"/>
    <w:rsid w:val="00FB30DC"/>
    <w:rsid w:val="00FB3212"/>
    <w:rsid w:val="00FB3AA7"/>
    <w:rsid w:val="00FB4DB2"/>
    <w:rsid w:val="00FB5BF1"/>
    <w:rsid w:val="00FB5E5F"/>
    <w:rsid w:val="00FB5F92"/>
    <w:rsid w:val="00FB67E0"/>
    <w:rsid w:val="00FB6A07"/>
    <w:rsid w:val="00FB738E"/>
    <w:rsid w:val="00FB755D"/>
    <w:rsid w:val="00FC0201"/>
    <w:rsid w:val="00FC05A4"/>
    <w:rsid w:val="00FC0E0B"/>
    <w:rsid w:val="00FC1E1F"/>
    <w:rsid w:val="00FC1EB1"/>
    <w:rsid w:val="00FC1FD7"/>
    <w:rsid w:val="00FC252D"/>
    <w:rsid w:val="00FC303A"/>
    <w:rsid w:val="00FC3389"/>
    <w:rsid w:val="00FC36B5"/>
    <w:rsid w:val="00FC3A46"/>
    <w:rsid w:val="00FC42FF"/>
    <w:rsid w:val="00FC461D"/>
    <w:rsid w:val="00FC51E9"/>
    <w:rsid w:val="00FC52CB"/>
    <w:rsid w:val="00FC5454"/>
    <w:rsid w:val="00FC66E8"/>
    <w:rsid w:val="00FC6D03"/>
    <w:rsid w:val="00FC6EF9"/>
    <w:rsid w:val="00FC6F5B"/>
    <w:rsid w:val="00FC7026"/>
    <w:rsid w:val="00FC7D9A"/>
    <w:rsid w:val="00FD0165"/>
    <w:rsid w:val="00FD0C66"/>
    <w:rsid w:val="00FD0D05"/>
    <w:rsid w:val="00FD1399"/>
    <w:rsid w:val="00FD1526"/>
    <w:rsid w:val="00FD171B"/>
    <w:rsid w:val="00FD1EAD"/>
    <w:rsid w:val="00FD344F"/>
    <w:rsid w:val="00FD37A6"/>
    <w:rsid w:val="00FD4140"/>
    <w:rsid w:val="00FD41B8"/>
    <w:rsid w:val="00FD483E"/>
    <w:rsid w:val="00FD5169"/>
    <w:rsid w:val="00FD58F5"/>
    <w:rsid w:val="00FD5BE6"/>
    <w:rsid w:val="00FD5C7E"/>
    <w:rsid w:val="00FD5EC3"/>
    <w:rsid w:val="00FD648B"/>
    <w:rsid w:val="00FD67FB"/>
    <w:rsid w:val="00FD6A29"/>
    <w:rsid w:val="00FD6AFD"/>
    <w:rsid w:val="00FD6F56"/>
    <w:rsid w:val="00FD7A8D"/>
    <w:rsid w:val="00FD7CE2"/>
    <w:rsid w:val="00FD7CE9"/>
    <w:rsid w:val="00FE0575"/>
    <w:rsid w:val="00FE06EF"/>
    <w:rsid w:val="00FE08EA"/>
    <w:rsid w:val="00FE1068"/>
    <w:rsid w:val="00FE1800"/>
    <w:rsid w:val="00FE25FC"/>
    <w:rsid w:val="00FE26F6"/>
    <w:rsid w:val="00FE2A7F"/>
    <w:rsid w:val="00FE2C84"/>
    <w:rsid w:val="00FE30B7"/>
    <w:rsid w:val="00FE31A9"/>
    <w:rsid w:val="00FE40EC"/>
    <w:rsid w:val="00FE445D"/>
    <w:rsid w:val="00FE44B5"/>
    <w:rsid w:val="00FE519C"/>
    <w:rsid w:val="00FE5626"/>
    <w:rsid w:val="00FE5739"/>
    <w:rsid w:val="00FE6560"/>
    <w:rsid w:val="00FE69CC"/>
    <w:rsid w:val="00FF0003"/>
    <w:rsid w:val="00FF02CF"/>
    <w:rsid w:val="00FF0581"/>
    <w:rsid w:val="00FF08AA"/>
    <w:rsid w:val="00FF18F7"/>
    <w:rsid w:val="00FF21F7"/>
    <w:rsid w:val="00FF233E"/>
    <w:rsid w:val="00FF2C34"/>
    <w:rsid w:val="00FF2D4A"/>
    <w:rsid w:val="00FF35F5"/>
    <w:rsid w:val="00FF388C"/>
    <w:rsid w:val="00FF3BE7"/>
    <w:rsid w:val="00FF46DF"/>
    <w:rsid w:val="00FF46EE"/>
    <w:rsid w:val="00FF4A33"/>
    <w:rsid w:val="00FF54E2"/>
    <w:rsid w:val="00FF55BD"/>
    <w:rsid w:val="00FF5951"/>
    <w:rsid w:val="00FF64E6"/>
    <w:rsid w:val="00FF675D"/>
    <w:rsid w:val="00FF79F6"/>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1AC5AAE"/>
  <w15:chartTrackingRefBased/>
  <w15:docId w15:val="{17ED4947-47EE-4E5A-9207-26AB7D022A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Batang" w:hAnsi="Times New Roman" w:cs="Times New Roman"/>
        <w:lang w:val="el-GR" w:eastAsia="el-GR"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er" w:uiPriority="99"/>
    <w:lsdException w:name="caption" w:semiHidden="1" w:unhideWhenUsed="1" w:qFormat="1"/>
    <w:lsdException w:name="Title" w:qFormat="1"/>
    <w:lsdException w:name="Subtitle" w:qFormat="1"/>
    <w:lsdException w:name="Hyperlink" w:uiPriority="99"/>
    <w:lsdException w:name="Strong" w:uiPriority="22" w:qFormat="1"/>
    <w:lsdException w:name="Emphasis" w:qFormat="1"/>
    <w:lsdException w:name="Normal (Web)" w:uiPriority="99"/>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7387"/>
    <w:rPr>
      <w:rFonts w:eastAsia="Times New Roman"/>
      <w:sz w:val="24"/>
      <w:szCs w:val="24"/>
    </w:rPr>
  </w:style>
  <w:style w:type="paragraph" w:styleId="Heading1">
    <w:name w:val="heading 1"/>
    <w:basedOn w:val="Normal"/>
    <w:next w:val="Normal"/>
    <w:link w:val="Heading1Char"/>
    <w:autoRedefine/>
    <w:uiPriority w:val="9"/>
    <w:qFormat/>
    <w:rsid w:val="00FD344F"/>
    <w:pPr>
      <w:keepNext/>
      <w:pageBreakBefore/>
      <w:numPr>
        <w:numId w:val="2"/>
      </w:numPr>
      <w:spacing w:before="1440" w:after="120" w:line="360" w:lineRule="auto"/>
      <w:jc w:val="center"/>
      <w:outlineLvl w:val="0"/>
    </w:pPr>
    <w:rPr>
      <w:rFonts w:ascii="LM Roman 12" w:hAnsi="LM Roman 12"/>
      <w:b/>
      <w:bCs/>
      <w:kern w:val="32"/>
      <w:sz w:val="32"/>
      <w:szCs w:val="32"/>
      <w:lang w:val="en-GB"/>
    </w:rPr>
  </w:style>
  <w:style w:type="paragraph" w:styleId="Heading2">
    <w:name w:val="heading 2"/>
    <w:basedOn w:val="Normal"/>
    <w:next w:val="Normal"/>
    <w:link w:val="Heading2Char"/>
    <w:unhideWhenUsed/>
    <w:qFormat/>
    <w:rsid w:val="009234FE"/>
    <w:pPr>
      <w:keepNext/>
      <w:numPr>
        <w:ilvl w:val="1"/>
        <w:numId w:val="2"/>
      </w:numPr>
      <w:spacing w:before="240" w:after="60" w:line="360" w:lineRule="auto"/>
      <w:outlineLvl w:val="1"/>
    </w:pPr>
    <w:rPr>
      <w:b/>
      <w:bCs/>
      <w:iCs/>
      <w:sz w:val="28"/>
      <w:szCs w:val="28"/>
    </w:rPr>
  </w:style>
  <w:style w:type="paragraph" w:styleId="Heading3">
    <w:name w:val="heading 3"/>
    <w:basedOn w:val="Normal"/>
    <w:next w:val="Normal"/>
    <w:link w:val="Heading3Char"/>
    <w:unhideWhenUsed/>
    <w:qFormat/>
    <w:rsid w:val="00C616C3"/>
    <w:pPr>
      <w:keepNext/>
      <w:numPr>
        <w:ilvl w:val="2"/>
        <w:numId w:val="2"/>
      </w:numPr>
      <w:spacing w:before="120" w:after="120" w:line="360" w:lineRule="auto"/>
      <w:outlineLvl w:val="2"/>
    </w:pPr>
    <w:rPr>
      <w:b/>
      <w:bCs/>
      <w:szCs w:val="26"/>
    </w:rPr>
  </w:style>
  <w:style w:type="paragraph" w:styleId="Heading4">
    <w:name w:val="heading 4"/>
    <w:basedOn w:val="Normal"/>
    <w:next w:val="Normal"/>
    <w:link w:val="Heading4Char"/>
    <w:semiHidden/>
    <w:unhideWhenUsed/>
    <w:qFormat/>
    <w:rsid w:val="00F705F5"/>
    <w:pPr>
      <w:keepNext/>
      <w:numPr>
        <w:ilvl w:val="3"/>
        <w:numId w:val="2"/>
      </w:numPr>
      <w:spacing w:before="240" w:after="60"/>
      <w:outlineLvl w:val="3"/>
    </w:pPr>
    <w:rPr>
      <w:rFonts w:ascii="Calibri" w:hAnsi="Calibri"/>
      <w:b/>
      <w:bCs/>
      <w:sz w:val="28"/>
      <w:szCs w:val="28"/>
    </w:rPr>
  </w:style>
  <w:style w:type="paragraph" w:styleId="Heading5">
    <w:name w:val="heading 5"/>
    <w:basedOn w:val="Normal"/>
    <w:next w:val="Normal"/>
    <w:link w:val="Heading5Char"/>
    <w:semiHidden/>
    <w:unhideWhenUsed/>
    <w:qFormat/>
    <w:rsid w:val="00F705F5"/>
    <w:pPr>
      <w:numPr>
        <w:ilvl w:val="4"/>
        <w:numId w:val="2"/>
      </w:numPr>
      <w:spacing w:before="240" w:after="60"/>
      <w:outlineLvl w:val="4"/>
    </w:pPr>
    <w:rPr>
      <w:rFonts w:ascii="Calibri" w:hAnsi="Calibri"/>
      <w:b/>
      <w:bCs/>
      <w:i/>
      <w:iCs/>
      <w:sz w:val="26"/>
      <w:szCs w:val="26"/>
    </w:rPr>
  </w:style>
  <w:style w:type="paragraph" w:styleId="Heading6">
    <w:name w:val="heading 6"/>
    <w:basedOn w:val="Normal"/>
    <w:next w:val="Normal"/>
    <w:link w:val="Heading6Char"/>
    <w:unhideWhenUsed/>
    <w:qFormat/>
    <w:rsid w:val="00F705F5"/>
    <w:pPr>
      <w:numPr>
        <w:ilvl w:val="5"/>
        <w:numId w:val="2"/>
      </w:numPr>
      <w:spacing w:before="240" w:after="60"/>
      <w:outlineLvl w:val="5"/>
    </w:pPr>
    <w:rPr>
      <w:rFonts w:ascii="Calibri" w:hAnsi="Calibri"/>
      <w:b/>
      <w:bCs/>
      <w:sz w:val="22"/>
      <w:szCs w:val="22"/>
    </w:rPr>
  </w:style>
  <w:style w:type="paragraph" w:styleId="Heading7">
    <w:name w:val="heading 7"/>
    <w:basedOn w:val="Normal"/>
    <w:next w:val="Normal"/>
    <w:link w:val="Heading7Char"/>
    <w:semiHidden/>
    <w:unhideWhenUsed/>
    <w:qFormat/>
    <w:rsid w:val="00F705F5"/>
    <w:pPr>
      <w:numPr>
        <w:ilvl w:val="6"/>
        <w:numId w:val="2"/>
      </w:numPr>
      <w:spacing w:before="240" w:after="60"/>
      <w:outlineLvl w:val="6"/>
    </w:pPr>
    <w:rPr>
      <w:rFonts w:ascii="Calibri" w:hAnsi="Calibri"/>
    </w:rPr>
  </w:style>
  <w:style w:type="paragraph" w:styleId="Heading8">
    <w:name w:val="heading 8"/>
    <w:basedOn w:val="Normal"/>
    <w:next w:val="Normal"/>
    <w:link w:val="Heading8Char"/>
    <w:semiHidden/>
    <w:unhideWhenUsed/>
    <w:qFormat/>
    <w:rsid w:val="00F705F5"/>
    <w:pPr>
      <w:numPr>
        <w:ilvl w:val="7"/>
        <w:numId w:val="2"/>
      </w:num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F705F5"/>
    <w:pPr>
      <w:numPr>
        <w:ilvl w:val="8"/>
        <w:numId w:val="2"/>
      </w:numPr>
      <w:spacing w:before="240" w:after="60"/>
      <w:outlineLvl w:val="8"/>
    </w:pPr>
    <w:rPr>
      <w:rFonts w:ascii="Calibri Light"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styleId="111111">
    <w:name w:val="Outline List 2"/>
    <w:basedOn w:val="NoList"/>
    <w:rsid w:val="00F2207C"/>
    <w:pPr>
      <w:numPr>
        <w:numId w:val="1"/>
      </w:numPr>
    </w:pPr>
  </w:style>
  <w:style w:type="table" w:styleId="TableGrid">
    <w:name w:val="Table Grid"/>
    <w:basedOn w:val="TableNormal"/>
    <w:rsid w:val="00C27387"/>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link w:val="Heading1"/>
    <w:uiPriority w:val="9"/>
    <w:rsid w:val="00FD344F"/>
    <w:rPr>
      <w:rFonts w:ascii="LM Roman 12" w:eastAsia="Times New Roman" w:hAnsi="LM Roman 12"/>
      <w:b/>
      <w:bCs/>
      <w:kern w:val="32"/>
      <w:sz w:val="32"/>
      <w:szCs w:val="32"/>
      <w:lang w:val="en-GB"/>
    </w:rPr>
  </w:style>
  <w:style w:type="character" w:customStyle="1" w:styleId="Heading2Char">
    <w:name w:val="Heading 2 Char"/>
    <w:link w:val="Heading2"/>
    <w:rsid w:val="009234FE"/>
    <w:rPr>
      <w:rFonts w:eastAsia="Times New Roman"/>
      <w:b/>
      <w:bCs/>
      <w:iCs/>
      <w:sz w:val="28"/>
      <w:szCs w:val="28"/>
    </w:rPr>
  </w:style>
  <w:style w:type="character" w:customStyle="1" w:styleId="Heading3Char">
    <w:name w:val="Heading 3 Char"/>
    <w:link w:val="Heading3"/>
    <w:rsid w:val="00C616C3"/>
    <w:rPr>
      <w:rFonts w:eastAsia="Times New Roman"/>
      <w:b/>
      <w:bCs/>
      <w:sz w:val="24"/>
      <w:szCs w:val="26"/>
    </w:rPr>
  </w:style>
  <w:style w:type="character" w:customStyle="1" w:styleId="Heading4Char">
    <w:name w:val="Heading 4 Char"/>
    <w:link w:val="Heading4"/>
    <w:semiHidden/>
    <w:rsid w:val="00F705F5"/>
    <w:rPr>
      <w:rFonts w:ascii="Calibri" w:eastAsia="Times New Roman" w:hAnsi="Calibri"/>
      <w:b/>
      <w:bCs/>
      <w:sz w:val="28"/>
      <w:szCs w:val="28"/>
    </w:rPr>
  </w:style>
  <w:style w:type="character" w:customStyle="1" w:styleId="Heading5Char">
    <w:name w:val="Heading 5 Char"/>
    <w:link w:val="Heading5"/>
    <w:semiHidden/>
    <w:rsid w:val="00F705F5"/>
    <w:rPr>
      <w:rFonts w:ascii="Calibri" w:eastAsia="Times New Roman" w:hAnsi="Calibri"/>
      <w:b/>
      <w:bCs/>
      <w:i/>
      <w:iCs/>
      <w:sz w:val="26"/>
      <w:szCs w:val="26"/>
    </w:rPr>
  </w:style>
  <w:style w:type="character" w:customStyle="1" w:styleId="Heading6Char">
    <w:name w:val="Heading 6 Char"/>
    <w:link w:val="Heading6"/>
    <w:rsid w:val="00F705F5"/>
    <w:rPr>
      <w:rFonts w:ascii="Calibri" w:eastAsia="Times New Roman" w:hAnsi="Calibri"/>
      <w:b/>
      <w:bCs/>
      <w:sz w:val="22"/>
      <w:szCs w:val="22"/>
    </w:rPr>
  </w:style>
  <w:style w:type="character" w:customStyle="1" w:styleId="Heading7Char">
    <w:name w:val="Heading 7 Char"/>
    <w:link w:val="Heading7"/>
    <w:semiHidden/>
    <w:rsid w:val="00F705F5"/>
    <w:rPr>
      <w:rFonts w:ascii="Calibri" w:eastAsia="Times New Roman" w:hAnsi="Calibri"/>
      <w:sz w:val="24"/>
      <w:szCs w:val="24"/>
    </w:rPr>
  </w:style>
  <w:style w:type="character" w:customStyle="1" w:styleId="Heading8Char">
    <w:name w:val="Heading 8 Char"/>
    <w:link w:val="Heading8"/>
    <w:semiHidden/>
    <w:rsid w:val="00F705F5"/>
    <w:rPr>
      <w:rFonts w:ascii="Calibri" w:eastAsia="Times New Roman" w:hAnsi="Calibri"/>
      <w:i/>
      <w:iCs/>
      <w:sz w:val="24"/>
      <w:szCs w:val="24"/>
    </w:rPr>
  </w:style>
  <w:style w:type="character" w:customStyle="1" w:styleId="Heading9Char">
    <w:name w:val="Heading 9 Char"/>
    <w:link w:val="Heading9"/>
    <w:semiHidden/>
    <w:rsid w:val="00F705F5"/>
    <w:rPr>
      <w:rFonts w:ascii="Calibri Light" w:eastAsia="Times New Roman" w:hAnsi="Calibri Light"/>
      <w:sz w:val="22"/>
      <w:szCs w:val="22"/>
    </w:rPr>
  </w:style>
  <w:style w:type="paragraph" w:styleId="BalloonText">
    <w:name w:val="Balloon Text"/>
    <w:basedOn w:val="Normal"/>
    <w:link w:val="BalloonTextChar"/>
    <w:rsid w:val="00F705F5"/>
    <w:rPr>
      <w:rFonts w:ascii="Segoe UI" w:hAnsi="Segoe UI" w:cs="Segoe UI"/>
      <w:sz w:val="18"/>
      <w:szCs w:val="18"/>
    </w:rPr>
  </w:style>
  <w:style w:type="character" w:customStyle="1" w:styleId="BalloonTextChar">
    <w:name w:val="Balloon Text Char"/>
    <w:link w:val="BalloonText"/>
    <w:rsid w:val="00F705F5"/>
    <w:rPr>
      <w:rFonts w:ascii="Segoe UI" w:eastAsia="Times New Roman" w:hAnsi="Segoe UI" w:cs="Segoe UI"/>
      <w:sz w:val="18"/>
      <w:szCs w:val="18"/>
    </w:rPr>
  </w:style>
  <w:style w:type="paragraph" w:styleId="NormalWeb">
    <w:name w:val="Normal (Web)"/>
    <w:basedOn w:val="Normal"/>
    <w:uiPriority w:val="99"/>
    <w:unhideWhenUsed/>
    <w:rsid w:val="00FA0739"/>
    <w:pPr>
      <w:spacing w:before="100" w:beforeAutospacing="1" w:after="100" w:afterAutospacing="1"/>
    </w:pPr>
  </w:style>
  <w:style w:type="paragraph" w:styleId="TOCHeading">
    <w:name w:val="TOC Heading"/>
    <w:basedOn w:val="Heading1"/>
    <w:next w:val="Normal"/>
    <w:uiPriority w:val="39"/>
    <w:unhideWhenUsed/>
    <w:qFormat/>
    <w:rsid w:val="00BB54A5"/>
    <w:pPr>
      <w:keepLines/>
      <w:numPr>
        <w:numId w:val="0"/>
      </w:numPr>
      <w:spacing w:after="0" w:line="259" w:lineRule="auto"/>
      <w:outlineLvl w:val="9"/>
    </w:pPr>
    <w:rPr>
      <w:b w:val="0"/>
      <w:bCs w:val="0"/>
      <w:color w:val="2E74B5"/>
      <w:kern w:val="0"/>
      <w:lang w:val="en-US" w:eastAsia="en-US"/>
    </w:rPr>
  </w:style>
  <w:style w:type="paragraph" w:styleId="TOC1">
    <w:name w:val="toc 1"/>
    <w:basedOn w:val="Normal"/>
    <w:next w:val="Normal"/>
    <w:autoRedefine/>
    <w:uiPriority w:val="39"/>
    <w:rsid w:val="0019682F"/>
    <w:pPr>
      <w:tabs>
        <w:tab w:val="right" w:leader="dot" w:pos="8493"/>
      </w:tabs>
      <w:spacing w:before="240" w:after="240"/>
    </w:pPr>
    <w:rPr>
      <w:b/>
    </w:rPr>
  </w:style>
  <w:style w:type="paragraph" w:styleId="TOC2">
    <w:name w:val="toc 2"/>
    <w:basedOn w:val="Normal"/>
    <w:next w:val="Normal"/>
    <w:autoRedefine/>
    <w:uiPriority w:val="39"/>
    <w:rsid w:val="00571545"/>
    <w:pPr>
      <w:spacing w:before="120" w:after="120"/>
      <w:ind w:left="240"/>
    </w:pPr>
  </w:style>
  <w:style w:type="paragraph" w:styleId="TOC3">
    <w:name w:val="toc 3"/>
    <w:basedOn w:val="Normal"/>
    <w:next w:val="Normal"/>
    <w:autoRedefine/>
    <w:uiPriority w:val="39"/>
    <w:rsid w:val="00C5586B"/>
    <w:pPr>
      <w:spacing w:before="120" w:after="120"/>
      <w:ind w:left="480"/>
    </w:pPr>
  </w:style>
  <w:style w:type="character" w:styleId="Hyperlink">
    <w:name w:val="Hyperlink"/>
    <w:uiPriority w:val="99"/>
    <w:unhideWhenUsed/>
    <w:rsid w:val="00BB54A5"/>
    <w:rPr>
      <w:color w:val="0563C1"/>
      <w:u w:val="single"/>
    </w:rPr>
  </w:style>
  <w:style w:type="paragraph" w:styleId="HTMLPreformatted">
    <w:name w:val="HTML Preformatted"/>
    <w:basedOn w:val="Normal"/>
    <w:link w:val="HTMLPreformattedChar"/>
    <w:uiPriority w:val="99"/>
    <w:unhideWhenUsed/>
    <w:rsid w:val="009D6D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link w:val="HTMLPreformatted"/>
    <w:uiPriority w:val="99"/>
    <w:rsid w:val="009D6DC6"/>
    <w:rPr>
      <w:rFonts w:ascii="Courier New" w:eastAsia="Times New Roman" w:hAnsi="Courier New" w:cs="Courier New"/>
    </w:rPr>
  </w:style>
  <w:style w:type="character" w:customStyle="1" w:styleId="apple-converted-space">
    <w:name w:val="apple-converted-space"/>
    <w:rsid w:val="003772B6"/>
  </w:style>
  <w:style w:type="character" w:styleId="Strong">
    <w:name w:val="Strong"/>
    <w:uiPriority w:val="22"/>
    <w:qFormat/>
    <w:rsid w:val="003772B6"/>
    <w:rPr>
      <w:b/>
      <w:bCs/>
    </w:rPr>
  </w:style>
  <w:style w:type="paragraph" w:customStyle="1" w:styleId="ADEH1">
    <w:name w:val="ADE H1"/>
    <w:link w:val="ADEH1Char"/>
    <w:autoRedefine/>
    <w:rsid w:val="0076242C"/>
    <w:pPr>
      <w:spacing w:line="360" w:lineRule="auto"/>
    </w:pPr>
    <w:rPr>
      <w:rFonts w:eastAsia="Times New Roman"/>
      <w:b/>
      <w:bCs/>
      <w:kern w:val="32"/>
      <w:sz w:val="32"/>
      <w:szCs w:val="28"/>
      <w:lang w:val="en-US" w:eastAsia="en-US"/>
    </w:rPr>
  </w:style>
  <w:style w:type="paragraph" w:styleId="TOC4">
    <w:name w:val="toc 4"/>
    <w:basedOn w:val="Normal"/>
    <w:next w:val="Normal"/>
    <w:autoRedefine/>
    <w:rsid w:val="005611B0"/>
    <w:pPr>
      <w:ind w:left="720"/>
    </w:pPr>
  </w:style>
  <w:style w:type="paragraph" w:customStyle="1" w:styleId="ADEH2">
    <w:name w:val="ADE H2"/>
    <w:basedOn w:val="Normal"/>
    <w:link w:val="ADEH2Char"/>
    <w:rsid w:val="00B77FF1"/>
    <w:pPr>
      <w:spacing w:line="360" w:lineRule="auto"/>
      <w:jc w:val="both"/>
    </w:pPr>
    <w:rPr>
      <w:b/>
      <w:sz w:val="28"/>
      <w:szCs w:val="28"/>
    </w:rPr>
  </w:style>
  <w:style w:type="character" w:customStyle="1" w:styleId="ADEH1Char">
    <w:name w:val="ADE H1 Char"/>
    <w:link w:val="ADEH1"/>
    <w:rsid w:val="0076242C"/>
    <w:rPr>
      <w:rFonts w:eastAsia="Times New Roman"/>
      <w:b/>
      <w:bCs/>
      <w:kern w:val="32"/>
      <w:sz w:val="32"/>
      <w:szCs w:val="28"/>
      <w:lang w:val="en-US" w:eastAsia="en-US"/>
    </w:rPr>
  </w:style>
  <w:style w:type="paragraph" w:customStyle="1" w:styleId="ADEH3">
    <w:name w:val="ADE H3"/>
    <w:basedOn w:val="Normal"/>
    <w:link w:val="ADEH3Char"/>
    <w:rsid w:val="00B77FF1"/>
    <w:pPr>
      <w:spacing w:line="360" w:lineRule="auto"/>
      <w:jc w:val="both"/>
    </w:pPr>
    <w:rPr>
      <w:b/>
    </w:rPr>
  </w:style>
  <w:style w:type="character" w:customStyle="1" w:styleId="ADEH2Char">
    <w:name w:val="ADE H2 Char"/>
    <w:link w:val="ADEH2"/>
    <w:rsid w:val="00B77FF1"/>
    <w:rPr>
      <w:rFonts w:eastAsia="Times New Roman"/>
      <w:b/>
      <w:sz w:val="28"/>
      <w:szCs w:val="28"/>
    </w:rPr>
  </w:style>
  <w:style w:type="paragraph" w:customStyle="1" w:styleId="ADEText">
    <w:name w:val="ADE Text"/>
    <w:basedOn w:val="Normal"/>
    <w:link w:val="ADETextChar"/>
    <w:qFormat/>
    <w:rsid w:val="009D0B33"/>
    <w:pPr>
      <w:spacing w:before="120" w:after="120" w:line="360" w:lineRule="auto"/>
      <w:jc w:val="both"/>
    </w:pPr>
    <w:rPr>
      <w:color w:val="222222"/>
      <w:lang w:val="en-US"/>
    </w:rPr>
  </w:style>
  <w:style w:type="character" w:customStyle="1" w:styleId="ADEH3Char">
    <w:name w:val="ADE H3 Char"/>
    <w:link w:val="ADEH3"/>
    <w:rsid w:val="00B77FF1"/>
    <w:rPr>
      <w:rFonts w:eastAsia="Times New Roman"/>
      <w:b/>
      <w:sz w:val="24"/>
      <w:szCs w:val="24"/>
    </w:rPr>
  </w:style>
  <w:style w:type="character" w:styleId="Emphasis">
    <w:name w:val="Emphasis"/>
    <w:qFormat/>
    <w:rsid w:val="007033CF"/>
    <w:rPr>
      <w:i/>
      <w:iCs/>
    </w:rPr>
  </w:style>
  <w:style w:type="character" w:customStyle="1" w:styleId="ADETextChar">
    <w:name w:val="ADE Text Char"/>
    <w:link w:val="ADEText"/>
    <w:rsid w:val="009D0B33"/>
    <w:rPr>
      <w:rFonts w:eastAsia="Times New Roman"/>
      <w:color w:val="222222"/>
      <w:sz w:val="24"/>
      <w:szCs w:val="24"/>
      <w:lang w:val="en-US"/>
    </w:rPr>
  </w:style>
  <w:style w:type="paragraph" w:styleId="NoSpacing">
    <w:name w:val="No Spacing"/>
    <w:uiPriority w:val="1"/>
    <w:qFormat/>
    <w:rsid w:val="002A0E11"/>
    <w:rPr>
      <w:rFonts w:eastAsia="Times New Roman"/>
      <w:sz w:val="24"/>
      <w:szCs w:val="24"/>
    </w:rPr>
  </w:style>
  <w:style w:type="paragraph" w:customStyle="1" w:styleId="ADECode">
    <w:name w:val="ADE Code"/>
    <w:basedOn w:val="Normal"/>
    <w:qFormat/>
    <w:rsid w:val="001E32CF"/>
    <w:pPr>
      <w:spacing w:before="120" w:after="120"/>
      <w:jc w:val="both"/>
    </w:pPr>
    <w:rPr>
      <w:rFonts w:ascii="Consolas" w:hAnsi="Consolas"/>
      <w:sz w:val="20"/>
      <w:szCs w:val="32"/>
      <w:lang w:val="en-US"/>
    </w:rPr>
  </w:style>
  <w:style w:type="paragraph" w:styleId="Header">
    <w:name w:val="header"/>
    <w:basedOn w:val="Normal"/>
    <w:link w:val="HeaderChar"/>
    <w:rsid w:val="009338FA"/>
    <w:pPr>
      <w:tabs>
        <w:tab w:val="center" w:pos="4153"/>
        <w:tab w:val="right" w:pos="8306"/>
      </w:tabs>
    </w:pPr>
  </w:style>
  <w:style w:type="character" w:customStyle="1" w:styleId="HeaderChar">
    <w:name w:val="Header Char"/>
    <w:link w:val="Header"/>
    <w:rsid w:val="009338FA"/>
    <w:rPr>
      <w:rFonts w:eastAsia="Times New Roman"/>
      <w:sz w:val="24"/>
      <w:szCs w:val="24"/>
    </w:rPr>
  </w:style>
  <w:style w:type="paragraph" w:styleId="Footer">
    <w:name w:val="footer"/>
    <w:basedOn w:val="Normal"/>
    <w:link w:val="FooterChar"/>
    <w:uiPriority w:val="99"/>
    <w:rsid w:val="009338FA"/>
    <w:pPr>
      <w:tabs>
        <w:tab w:val="center" w:pos="4153"/>
        <w:tab w:val="right" w:pos="8306"/>
      </w:tabs>
    </w:pPr>
  </w:style>
  <w:style w:type="character" w:customStyle="1" w:styleId="FooterChar">
    <w:name w:val="Footer Char"/>
    <w:link w:val="Footer"/>
    <w:uiPriority w:val="99"/>
    <w:rsid w:val="009338FA"/>
    <w:rPr>
      <w:rFonts w:eastAsia="Times New Roman"/>
      <w:sz w:val="24"/>
      <w:szCs w:val="24"/>
    </w:rPr>
  </w:style>
  <w:style w:type="paragraph" w:styleId="ListParagraph">
    <w:name w:val="List Paragraph"/>
    <w:basedOn w:val="Normal"/>
    <w:uiPriority w:val="34"/>
    <w:qFormat/>
    <w:rsid w:val="00806FC2"/>
    <w:pPr>
      <w:ind w:left="720"/>
    </w:pPr>
  </w:style>
  <w:style w:type="paragraph" w:styleId="Caption">
    <w:name w:val="caption"/>
    <w:basedOn w:val="Normal"/>
    <w:next w:val="Normal"/>
    <w:unhideWhenUsed/>
    <w:qFormat/>
    <w:rsid w:val="00974B84"/>
    <w:rPr>
      <w:b/>
      <w:bCs/>
      <w:sz w:val="20"/>
      <w:szCs w:val="20"/>
    </w:rPr>
  </w:style>
  <w:style w:type="paragraph" w:styleId="Bibliography">
    <w:name w:val="Bibliography"/>
    <w:basedOn w:val="Normal"/>
    <w:next w:val="Normal"/>
    <w:uiPriority w:val="37"/>
    <w:unhideWhenUsed/>
    <w:rsid w:val="008379C3"/>
    <w:pPr>
      <w:tabs>
        <w:tab w:val="left" w:pos="384"/>
      </w:tabs>
      <w:ind w:left="384" w:hanging="384"/>
    </w:pPr>
  </w:style>
  <w:style w:type="table" w:styleId="GridTable5Dark-Accent3">
    <w:name w:val="Grid Table 5 Dark Accent 3"/>
    <w:basedOn w:val="TableNormal"/>
    <w:uiPriority w:val="50"/>
    <w:rsid w:val="00422CAC"/>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DEDE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tblPr/>
      <w:tcPr>
        <w:shd w:val="clear" w:color="auto" w:fill="DBDBDB"/>
      </w:tcPr>
    </w:tblStylePr>
    <w:tblStylePr w:type="band1Horz">
      <w:tblPr/>
      <w:tcPr>
        <w:shd w:val="clear" w:color="auto" w:fill="DBDBDB"/>
      </w:tcPr>
    </w:tblStylePr>
  </w:style>
  <w:style w:type="table" w:styleId="GridTable7Colorful">
    <w:name w:val="Grid Table 7 Colorful"/>
    <w:basedOn w:val="TableNormal"/>
    <w:uiPriority w:val="52"/>
    <w:rsid w:val="00422CAC"/>
    <w:rPr>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styleId="PlainTable3">
    <w:name w:val="Plain Table 3"/>
    <w:basedOn w:val="TableNormal"/>
    <w:uiPriority w:val="43"/>
    <w:rsid w:val="00422CAC"/>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422CAC"/>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styleId="FollowedHyperlink">
    <w:name w:val="FollowedHyperlink"/>
    <w:rsid w:val="00F65CF3"/>
    <w:rPr>
      <w:color w:val="954F72"/>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12728">
      <w:bodyDiv w:val="1"/>
      <w:marLeft w:val="0"/>
      <w:marRight w:val="0"/>
      <w:marTop w:val="0"/>
      <w:marBottom w:val="0"/>
      <w:divBdr>
        <w:top w:val="none" w:sz="0" w:space="0" w:color="auto"/>
        <w:left w:val="none" w:sz="0" w:space="0" w:color="auto"/>
        <w:bottom w:val="none" w:sz="0" w:space="0" w:color="auto"/>
        <w:right w:val="none" w:sz="0" w:space="0" w:color="auto"/>
      </w:divBdr>
    </w:div>
    <w:div w:id="91165101">
      <w:bodyDiv w:val="1"/>
      <w:marLeft w:val="0"/>
      <w:marRight w:val="0"/>
      <w:marTop w:val="0"/>
      <w:marBottom w:val="0"/>
      <w:divBdr>
        <w:top w:val="none" w:sz="0" w:space="0" w:color="auto"/>
        <w:left w:val="none" w:sz="0" w:space="0" w:color="auto"/>
        <w:bottom w:val="none" w:sz="0" w:space="0" w:color="auto"/>
        <w:right w:val="none" w:sz="0" w:space="0" w:color="auto"/>
      </w:divBdr>
    </w:div>
    <w:div w:id="117526895">
      <w:bodyDiv w:val="1"/>
      <w:marLeft w:val="0"/>
      <w:marRight w:val="0"/>
      <w:marTop w:val="0"/>
      <w:marBottom w:val="0"/>
      <w:divBdr>
        <w:top w:val="none" w:sz="0" w:space="0" w:color="auto"/>
        <w:left w:val="none" w:sz="0" w:space="0" w:color="auto"/>
        <w:bottom w:val="none" w:sz="0" w:space="0" w:color="auto"/>
        <w:right w:val="none" w:sz="0" w:space="0" w:color="auto"/>
      </w:divBdr>
    </w:div>
    <w:div w:id="195852786">
      <w:bodyDiv w:val="1"/>
      <w:marLeft w:val="0"/>
      <w:marRight w:val="0"/>
      <w:marTop w:val="0"/>
      <w:marBottom w:val="0"/>
      <w:divBdr>
        <w:top w:val="none" w:sz="0" w:space="0" w:color="auto"/>
        <w:left w:val="none" w:sz="0" w:space="0" w:color="auto"/>
        <w:bottom w:val="none" w:sz="0" w:space="0" w:color="auto"/>
        <w:right w:val="none" w:sz="0" w:space="0" w:color="auto"/>
      </w:divBdr>
    </w:div>
    <w:div w:id="237251501">
      <w:bodyDiv w:val="1"/>
      <w:marLeft w:val="0"/>
      <w:marRight w:val="0"/>
      <w:marTop w:val="0"/>
      <w:marBottom w:val="0"/>
      <w:divBdr>
        <w:top w:val="none" w:sz="0" w:space="0" w:color="auto"/>
        <w:left w:val="none" w:sz="0" w:space="0" w:color="auto"/>
        <w:bottom w:val="none" w:sz="0" w:space="0" w:color="auto"/>
        <w:right w:val="none" w:sz="0" w:space="0" w:color="auto"/>
      </w:divBdr>
    </w:div>
    <w:div w:id="331838744">
      <w:bodyDiv w:val="1"/>
      <w:marLeft w:val="0"/>
      <w:marRight w:val="0"/>
      <w:marTop w:val="0"/>
      <w:marBottom w:val="0"/>
      <w:divBdr>
        <w:top w:val="none" w:sz="0" w:space="0" w:color="auto"/>
        <w:left w:val="none" w:sz="0" w:space="0" w:color="auto"/>
        <w:bottom w:val="none" w:sz="0" w:space="0" w:color="auto"/>
        <w:right w:val="none" w:sz="0" w:space="0" w:color="auto"/>
      </w:divBdr>
    </w:div>
    <w:div w:id="404960168">
      <w:bodyDiv w:val="1"/>
      <w:marLeft w:val="0"/>
      <w:marRight w:val="0"/>
      <w:marTop w:val="0"/>
      <w:marBottom w:val="0"/>
      <w:divBdr>
        <w:top w:val="none" w:sz="0" w:space="0" w:color="auto"/>
        <w:left w:val="none" w:sz="0" w:space="0" w:color="auto"/>
        <w:bottom w:val="none" w:sz="0" w:space="0" w:color="auto"/>
        <w:right w:val="none" w:sz="0" w:space="0" w:color="auto"/>
      </w:divBdr>
    </w:div>
    <w:div w:id="420489318">
      <w:bodyDiv w:val="1"/>
      <w:marLeft w:val="0"/>
      <w:marRight w:val="0"/>
      <w:marTop w:val="0"/>
      <w:marBottom w:val="0"/>
      <w:divBdr>
        <w:top w:val="none" w:sz="0" w:space="0" w:color="auto"/>
        <w:left w:val="none" w:sz="0" w:space="0" w:color="auto"/>
        <w:bottom w:val="none" w:sz="0" w:space="0" w:color="auto"/>
        <w:right w:val="none" w:sz="0" w:space="0" w:color="auto"/>
      </w:divBdr>
    </w:div>
    <w:div w:id="486946261">
      <w:bodyDiv w:val="1"/>
      <w:marLeft w:val="0"/>
      <w:marRight w:val="0"/>
      <w:marTop w:val="0"/>
      <w:marBottom w:val="0"/>
      <w:divBdr>
        <w:top w:val="none" w:sz="0" w:space="0" w:color="auto"/>
        <w:left w:val="none" w:sz="0" w:space="0" w:color="auto"/>
        <w:bottom w:val="none" w:sz="0" w:space="0" w:color="auto"/>
        <w:right w:val="none" w:sz="0" w:space="0" w:color="auto"/>
      </w:divBdr>
    </w:div>
    <w:div w:id="503126986">
      <w:bodyDiv w:val="1"/>
      <w:marLeft w:val="0"/>
      <w:marRight w:val="0"/>
      <w:marTop w:val="0"/>
      <w:marBottom w:val="0"/>
      <w:divBdr>
        <w:top w:val="none" w:sz="0" w:space="0" w:color="auto"/>
        <w:left w:val="none" w:sz="0" w:space="0" w:color="auto"/>
        <w:bottom w:val="none" w:sz="0" w:space="0" w:color="auto"/>
        <w:right w:val="none" w:sz="0" w:space="0" w:color="auto"/>
      </w:divBdr>
    </w:div>
    <w:div w:id="637994346">
      <w:bodyDiv w:val="1"/>
      <w:marLeft w:val="0"/>
      <w:marRight w:val="0"/>
      <w:marTop w:val="0"/>
      <w:marBottom w:val="0"/>
      <w:divBdr>
        <w:top w:val="none" w:sz="0" w:space="0" w:color="auto"/>
        <w:left w:val="none" w:sz="0" w:space="0" w:color="auto"/>
        <w:bottom w:val="none" w:sz="0" w:space="0" w:color="auto"/>
        <w:right w:val="none" w:sz="0" w:space="0" w:color="auto"/>
      </w:divBdr>
    </w:div>
    <w:div w:id="717122389">
      <w:bodyDiv w:val="1"/>
      <w:marLeft w:val="0"/>
      <w:marRight w:val="0"/>
      <w:marTop w:val="0"/>
      <w:marBottom w:val="0"/>
      <w:divBdr>
        <w:top w:val="none" w:sz="0" w:space="0" w:color="auto"/>
        <w:left w:val="none" w:sz="0" w:space="0" w:color="auto"/>
        <w:bottom w:val="none" w:sz="0" w:space="0" w:color="auto"/>
        <w:right w:val="none" w:sz="0" w:space="0" w:color="auto"/>
      </w:divBdr>
    </w:div>
    <w:div w:id="742947116">
      <w:bodyDiv w:val="1"/>
      <w:marLeft w:val="0"/>
      <w:marRight w:val="0"/>
      <w:marTop w:val="0"/>
      <w:marBottom w:val="0"/>
      <w:divBdr>
        <w:top w:val="none" w:sz="0" w:space="0" w:color="auto"/>
        <w:left w:val="none" w:sz="0" w:space="0" w:color="auto"/>
        <w:bottom w:val="none" w:sz="0" w:space="0" w:color="auto"/>
        <w:right w:val="none" w:sz="0" w:space="0" w:color="auto"/>
      </w:divBdr>
    </w:div>
    <w:div w:id="757751974">
      <w:bodyDiv w:val="1"/>
      <w:marLeft w:val="0"/>
      <w:marRight w:val="0"/>
      <w:marTop w:val="0"/>
      <w:marBottom w:val="0"/>
      <w:divBdr>
        <w:top w:val="none" w:sz="0" w:space="0" w:color="auto"/>
        <w:left w:val="none" w:sz="0" w:space="0" w:color="auto"/>
        <w:bottom w:val="none" w:sz="0" w:space="0" w:color="auto"/>
        <w:right w:val="none" w:sz="0" w:space="0" w:color="auto"/>
      </w:divBdr>
    </w:div>
    <w:div w:id="850728279">
      <w:bodyDiv w:val="1"/>
      <w:marLeft w:val="0"/>
      <w:marRight w:val="0"/>
      <w:marTop w:val="0"/>
      <w:marBottom w:val="0"/>
      <w:divBdr>
        <w:top w:val="none" w:sz="0" w:space="0" w:color="auto"/>
        <w:left w:val="none" w:sz="0" w:space="0" w:color="auto"/>
        <w:bottom w:val="none" w:sz="0" w:space="0" w:color="auto"/>
        <w:right w:val="none" w:sz="0" w:space="0" w:color="auto"/>
      </w:divBdr>
    </w:div>
    <w:div w:id="969937853">
      <w:bodyDiv w:val="1"/>
      <w:marLeft w:val="0"/>
      <w:marRight w:val="0"/>
      <w:marTop w:val="0"/>
      <w:marBottom w:val="0"/>
      <w:divBdr>
        <w:top w:val="none" w:sz="0" w:space="0" w:color="auto"/>
        <w:left w:val="none" w:sz="0" w:space="0" w:color="auto"/>
        <w:bottom w:val="none" w:sz="0" w:space="0" w:color="auto"/>
        <w:right w:val="none" w:sz="0" w:space="0" w:color="auto"/>
      </w:divBdr>
    </w:div>
    <w:div w:id="978849774">
      <w:bodyDiv w:val="1"/>
      <w:marLeft w:val="0"/>
      <w:marRight w:val="0"/>
      <w:marTop w:val="0"/>
      <w:marBottom w:val="0"/>
      <w:divBdr>
        <w:top w:val="none" w:sz="0" w:space="0" w:color="auto"/>
        <w:left w:val="none" w:sz="0" w:space="0" w:color="auto"/>
        <w:bottom w:val="none" w:sz="0" w:space="0" w:color="auto"/>
        <w:right w:val="none" w:sz="0" w:space="0" w:color="auto"/>
      </w:divBdr>
    </w:div>
    <w:div w:id="1010257319">
      <w:bodyDiv w:val="1"/>
      <w:marLeft w:val="0"/>
      <w:marRight w:val="0"/>
      <w:marTop w:val="0"/>
      <w:marBottom w:val="0"/>
      <w:divBdr>
        <w:top w:val="none" w:sz="0" w:space="0" w:color="auto"/>
        <w:left w:val="none" w:sz="0" w:space="0" w:color="auto"/>
        <w:bottom w:val="none" w:sz="0" w:space="0" w:color="auto"/>
        <w:right w:val="none" w:sz="0" w:space="0" w:color="auto"/>
      </w:divBdr>
    </w:div>
    <w:div w:id="1077482020">
      <w:bodyDiv w:val="1"/>
      <w:marLeft w:val="0"/>
      <w:marRight w:val="0"/>
      <w:marTop w:val="0"/>
      <w:marBottom w:val="0"/>
      <w:divBdr>
        <w:top w:val="none" w:sz="0" w:space="0" w:color="auto"/>
        <w:left w:val="none" w:sz="0" w:space="0" w:color="auto"/>
        <w:bottom w:val="none" w:sz="0" w:space="0" w:color="auto"/>
        <w:right w:val="none" w:sz="0" w:space="0" w:color="auto"/>
      </w:divBdr>
    </w:div>
    <w:div w:id="1123571175">
      <w:bodyDiv w:val="1"/>
      <w:marLeft w:val="0"/>
      <w:marRight w:val="0"/>
      <w:marTop w:val="0"/>
      <w:marBottom w:val="0"/>
      <w:divBdr>
        <w:top w:val="none" w:sz="0" w:space="0" w:color="auto"/>
        <w:left w:val="none" w:sz="0" w:space="0" w:color="auto"/>
        <w:bottom w:val="none" w:sz="0" w:space="0" w:color="auto"/>
        <w:right w:val="none" w:sz="0" w:space="0" w:color="auto"/>
      </w:divBdr>
    </w:div>
    <w:div w:id="1338918623">
      <w:bodyDiv w:val="1"/>
      <w:marLeft w:val="0"/>
      <w:marRight w:val="0"/>
      <w:marTop w:val="0"/>
      <w:marBottom w:val="0"/>
      <w:divBdr>
        <w:top w:val="none" w:sz="0" w:space="0" w:color="auto"/>
        <w:left w:val="none" w:sz="0" w:space="0" w:color="auto"/>
        <w:bottom w:val="none" w:sz="0" w:space="0" w:color="auto"/>
        <w:right w:val="none" w:sz="0" w:space="0" w:color="auto"/>
      </w:divBdr>
    </w:div>
    <w:div w:id="1346589499">
      <w:bodyDiv w:val="1"/>
      <w:marLeft w:val="0"/>
      <w:marRight w:val="0"/>
      <w:marTop w:val="0"/>
      <w:marBottom w:val="0"/>
      <w:divBdr>
        <w:top w:val="none" w:sz="0" w:space="0" w:color="auto"/>
        <w:left w:val="none" w:sz="0" w:space="0" w:color="auto"/>
        <w:bottom w:val="none" w:sz="0" w:space="0" w:color="auto"/>
        <w:right w:val="none" w:sz="0" w:space="0" w:color="auto"/>
      </w:divBdr>
    </w:div>
    <w:div w:id="1550921178">
      <w:bodyDiv w:val="1"/>
      <w:marLeft w:val="0"/>
      <w:marRight w:val="0"/>
      <w:marTop w:val="0"/>
      <w:marBottom w:val="0"/>
      <w:divBdr>
        <w:top w:val="none" w:sz="0" w:space="0" w:color="auto"/>
        <w:left w:val="none" w:sz="0" w:space="0" w:color="auto"/>
        <w:bottom w:val="none" w:sz="0" w:space="0" w:color="auto"/>
        <w:right w:val="none" w:sz="0" w:space="0" w:color="auto"/>
      </w:divBdr>
    </w:div>
    <w:div w:id="1776710250">
      <w:bodyDiv w:val="1"/>
      <w:marLeft w:val="0"/>
      <w:marRight w:val="0"/>
      <w:marTop w:val="0"/>
      <w:marBottom w:val="0"/>
      <w:divBdr>
        <w:top w:val="none" w:sz="0" w:space="0" w:color="auto"/>
        <w:left w:val="none" w:sz="0" w:space="0" w:color="auto"/>
        <w:bottom w:val="none" w:sz="0" w:space="0" w:color="auto"/>
        <w:right w:val="none" w:sz="0" w:space="0" w:color="auto"/>
      </w:divBdr>
    </w:div>
    <w:div w:id="1812400122">
      <w:bodyDiv w:val="1"/>
      <w:marLeft w:val="0"/>
      <w:marRight w:val="0"/>
      <w:marTop w:val="0"/>
      <w:marBottom w:val="0"/>
      <w:divBdr>
        <w:top w:val="none" w:sz="0" w:space="0" w:color="auto"/>
        <w:left w:val="none" w:sz="0" w:space="0" w:color="auto"/>
        <w:bottom w:val="none" w:sz="0" w:space="0" w:color="auto"/>
        <w:right w:val="none" w:sz="0" w:space="0" w:color="auto"/>
      </w:divBdr>
    </w:div>
    <w:div w:id="1866670888">
      <w:bodyDiv w:val="1"/>
      <w:marLeft w:val="0"/>
      <w:marRight w:val="0"/>
      <w:marTop w:val="0"/>
      <w:marBottom w:val="0"/>
      <w:divBdr>
        <w:top w:val="none" w:sz="0" w:space="0" w:color="auto"/>
        <w:left w:val="none" w:sz="0" w:space="0" w:color="auto"/>
        <w:bottom w:val="none" w:sz="0" w:space="0" w:color="auto"/>
        <w:right w:val="none" w:sz="0" w:space="0" w:color="auto"/>
      </w:divBdr>
    </w:div>
    <w:div w:id="1914896616">
      <w:bodyDiv w:val="1"/>
      <w:marLeft w:val="0"/>
      <w:marRight w:val="0"/>
      <w:marTop w:val="0"/>
      <w:marBottom w:val="0"/>
      <w:divBdr>
        <w:top w:val="none" w:sz="0" w:space="0" w:color="auto"/>
        <w:left w:val="none" w:sz="0" w:space="0" w:color="auto"/>
        <w:bottom w:val="none" w:sz="0" w:space="0" w:color="auto"/>
        <w:right w:val="none" w:sz="0" w:space="0" w:color="auto"/>
      </w:divBdr>
    </w:div>
    <w:div w:id="1915431841">
      <w:bodyDiv w:val="1"/>
      <w:marLeft w:val="0"/>
      <w:marRight w:val="0"/>
      <w:marTop w:val="0"/>
      <w:marBottom w:val="0"/>
      <w:divBdr>
        <w:top w:val="none" w:sz="0" w:space="0" w:color="auto"/>
        <w:left w:val="none" w:sz="0" w:space="0" w:color="auto"/>
        <w:bottom w:val="none" w:sz="0" w:space="0" w:color="auto"/>
        <w:right w:val="none" w:sz="0" w:space="0" w:color="auto"/>
      </w:divBdr>
    </w:div>
    <w:div w:id="1920408075">
      <w:bodyDiv w:val="1"/>
      <w:marLeft w:val="0"/>
      <w:marRight w:val="0"/>
      <w:marTop w:val="0"/>
      <w:marBottom w:val="0"/>
      <w:divBdr>
        <w:top w:val="none" w:sz="0" w:space="0" w:color="auto"/>
        <w:left w:val="none" w:sz="0" w:space="0" w:color="auto"/>
        <w:bottom w:val="none" w:sz="0" w:space="0" w:color="auto"/>
        <w:right w:val="none" w:sz="0" w:space="0" w:color="auto"/>
      </w:divBdr>
    </w:div>
    <w:div w:id="1985766927">
      <w:bodyDiv w:val="1"/>
      <w:marLeft w:val="0"/>
      <w:marRight w:val="0"/>
      <w:marTop w:val="0"/>
      <w:marBottom w:val="0"/>
      <w:divBdr>
        <w:top w:val="none" w:sz="0" w:space="0" w:color="auto"/>
        <w:left w:val="none" w:sz="0" w:space="0" w:color="auto"/>
        <w:bottom w:val="none" w:sz="0" w:space="0" w:color="auto"/>
        <w:right w:val="none" w:sz="0" w:space="0" w:color="auto"/>
      </w:divBdr>
    </w:div>
    <w:div w:id="2104259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Lambros\Dropbox\ucy\ade\thesis\LPRadioScale_experiments.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Lambros\Dropbox\ucy\ade\thesis\LPRadioScale_experiments.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Lambros\Dropbox\ucy\ade\thesis\LPRadioScale_experimen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en-GB"/>
              <a:t>Standard Deviation of RSS dB Values</a:t>
            </a:r>
          </a:p>
        </c:rich>
      </c:tx>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el-GR"/>
        </a:p>
      </c:txPr>
    </c:title>
    <c:autoTitleDeleted val="0"/>
    <c:plotArea>
      <c:layout/>
      <c:lineChart>
        <c:grouping val="standard"/>
        <c:varyColors val="0"/>
        <c:ser>
          <c:idx val="0"/>
          <c:order val="0"/>
          <c:tx>
            <c:strRef>
              <c:f>Sheet1!$E$22</c:f>
              <c:strCache>
                <c:ptCount val="1"/>
                <c:pt idx="0">
                  <c:v> Valid APs</c:v>
                </c:pt>
              </c:strCache>
            </c:strRef>
          </c:tx>
          <c:spPr>
            <a:ln w="28575" cap="rnd">
              <a:solidFill>
                <a:schemeClr val="accent1"/>
              </a:solidFill>
              <a:round/>
            </a:ln>
            <a:effectLst/>
          </c:spPr>
          <c:marker>
            <c:symbol val="circle"/>
            <c:size val="6"/>
            <c:spPr>
              <a:solidFill>
                <a:schemeClr val="accent1"/>
              </a:solidFill>
              <a:ln>
                <a:noFill/>
              </a:ln>
              <a:effectLst/>
            </c:spPr>
          </c:marker>
          <c:dLbls>
            <c:dLbl>
              <c:idx val="7"/>
              <c:layout>
                <c:manualLayout>
                  <c:x val="-1.1888888888888888E-2"/>
                  <c:y val="4.5949985418489358E-3"/>
                </c:manualLayout>
              </c:layout>
              <c:dLblPos val="r"/>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l-GR"/>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D$23:$D$30</c:f>
              <c:strCache>
                <c:ptCount val="8"/>
                <c:pt idx="0">
                  <c:v>0.0</c:v>
                </c:pt>
                <c:pt idx="1">
                  <c:v>1.0</c:v>
                </c:pt>
                <c:pt idx="2">
                  <c:v>2.0</c:v>
                </c:pt>
                <c:pt idx="3">
                  <c:v>3.0</c:v>
                </c:pt>
                <c:pt idx="4">
                  <c:v>4.0</c:v>
                </c:pt>
                <c:pt idx="5">
                  <c:v>5.0</c:v>
                </c:pt>
                <c:pt idx="6">
                  <c:v>6.0</c:v>
                </c:pt>
                <c:pt idx="7">
                  <c:v>7.0</c:v>
                </c:pt>
              </c:strCache>
            </c:strRef>
          </c:cat>
          <c:val>
            <c:numRef>
              <c:f>Sheet1!$E$23:$E$30</c:f>
              <c:numCache>
                <c:formatCode>General</c:formatCode>
                <c:ptCount val="8"/>
                <c:pt idx="0">
                  <c:v>87</c:v>
                </c:pt>
                <c:pt idx="1">
                  <c:v>80</c:v>
                </c:pt>
                <c:pt idx="2">
                  <c:v>62</c:v>
                </c:pt>
                <c:pt idx="3">
                  <c:v>36</c:v>
                </c:pt>
                <c:pt idx="4">
                  <c:v>23</c:v>
                </c:pt>
                <c:pt idx="5">
                  <c:v>19</c:v>
                </c:pt>
                <c:pt idx="6">
                  <c:v>9</c:v>
                </c:pt>
                <c:pt idx="7">
                  <c:v>4</c:v>
                </c:pt>
              </c:numCache>
            </c:numRef>
          </c:val>
          <c:smooth val="0"/>
        </c:ser>
        <c:dLbls>
          <c:showLegendKey val="0"/>
          <c:showVal val="1"/>
          <c:showCatName val="0"/>
          <c:showSerName val="0"/>
          <c:showPercent val="0"/>
          <c:showBubbleSize val="0"/>
        </c:dLbls>
        <c:marker val="1"/>
        <c:smooth val="0"/>
        <c:axId val="533281104"/>
        <c:axId val="533283848"/>
      </c:lineChart>
      <c:lineChart>
        <c:grouping val="standard"/>
        <c:varyColors val="0"/>
        <c:ser>
          <c:idx val="1"/>
          <c:order val="1"/>
          <c:tx>
            <c:strRef>
              <c:f>Sheet1!$F$22</c:f>
              <c:strCache>
                <c:ptCount val="1"/>
                <c:pt idx="0">
                  <c:v>RM Byte Size</c:v>
                </c:pt>
              </c:strCache>
            </c:strRef>
          </c:tx>
          <c:spPr>
            <a:ln w="28575" cap="rnd">
              <a:solidFill>
                <a:schemeClr val="accent2"/>
              </a:solidFill>
              <a:round/>
            </a:ln>
            <a:effectLst/>
          </c:spPr>
          <c:marker>
            <c:symbol val="circle"/>
            <c:size val="6"/>
            <c:spPr>
              <a:solidFill>
                <a:schemeClr val="accent2"/>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l-GR"/>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Sheet1!$F$23:$F$30</c:f>
              <c:numCache>
                <c:formatCode>General</c:formatCode>
                <c:ptCount val="8"/>
                <c:pt idx="0">
                  <c:v>778693</c:v>
                </c:pt>
                <c:pt idx="1">
                  <c:v>724577</c:v>
                </c:pt>
                <c:pt idx="2">
                  <c:v>584773</c:v>
                </c:pt>
                <c:pt idx="3">
                  <c:v>377483</c:v>
                </c:pt>
                <c:pt idx="4">
                  <c:v>270327</c:v>
                </c:pt>
                <c:pt idx="5">
                  <c:v>235465</c:v>
                </c:pt>
                <c:pt idx="6">
                  <c:v>145471</c:v>
                </c:pt>
                <c:pt idx="7">
                  <c:v>99360</c:v>
                </c:pt>
              </c:numCache>
            </c:numRef>
          </c:val>
          <c:smooth val="0"/>
        </c:ser>
        <c:dLbls>
          <c:showLegendKey val="0"/>
          <c:showVal val="0"/>
          <c:showCatName val="0"/>
          <c:showSerName val="0"/>
          <c:showPercent val="0"/>
          <c:showBubbleSize val="0"/>
        </c:dLbls>
        <c:marker val="1"/>
        <c:smooth val="0"/>
        <c:axId val="533281888"/>
        <c:axId val="533284240"/>
      </c:lineChart>
      <c:catAx>
        <c:axId val="533281104"/>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en-GB"/>
                  <a:t>Standard Deviation</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533283848"/>
        <c:crosses val="autoZero"/>
        <c:auto val="1"/>
        <c:lblAlgn val="ctr"/>
        <c:lblOffset val="100"/>
        <c:noMultiLvlLbl val="0"/>
      </c:catAx>
      <c:valAx>
        <c:axId val="533283848"/>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en-GB"/>
                  <a:t>Valid APs</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533281104"/>
        <c:crosses val="autoZero"/>
        <c:crossBetween val="between"/>
      </c:valAx>
      <c:valAx>
        <c:axId val="533284240"/>
        <c:scaling>
          <c:orientation val="minMax"/>
        </c:scaling>
        <c:delete val="0"/>
        <c:axPos val="r"/>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en-GB"/>
                  <a:t>Radio Map Size in Bytes</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533281888"/>
        <c:crosses val="max"/>
        <c:crossBetween val="between"/>
      </c:valAx>
      <c:catAx>
        <c:axId val="533281888"/>
        <c:scaling>
          <c:orientation val="minMax"/>
        </c:scaling>
        <c:delete val="1"/>
        <c:axPos val="b"/>
        <c:majorTickMark val="out"/>
        <c:minorTickMark val="none"/>
        <c:tickLblPos val="nextTo"/>
        <c:crossAx val="533284240"/>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en-GB" sz="1800" b="1" i="0" cap="all" baseline="0">
                <a:effectLst/>
              </a:rPr>
              <a:t>Standard Deviation of RSS dB Values</a:t>
            </a:r>
            <a:endParaRPr lang="el-GR">
              <a:effectLst/>
            </a:endParaRPr>
          </a:p>
        </c:rich>
      </c:tx>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el-GR"/>
        </a:p>
      </c:txPr>
    </c:title>
    <c:autoTitleDeleted val="0"/>
    <c:plotArea>
      <c:layout/>
      <c:lineChart>
        <c:grouping val="standard"/>
        <c:varyColors val="0"/>
        <c:ser>
          <c:idx val="0"/>
          <c:order val="0"/>
          <c:tx>
            <c:strRef>
              <c:f>Sheet1!$G$13</c:f>
              <c:strCache>
                <c:ptCount val="1"/>
                <c:pt idx="0">
                  <c:v>RSS-log Lines Skipped</c:v>
                </c:pt>
              </c:strCache>
            </c:strRef>
          </c:tx>
          <c:spPr>
            <a:ln w="28575" cap="rnd">
              <a:solidFill>
                <a:schemeClr val="accent1"/>
              </a:solidFill>
              <a:round/>
            </a:ln>
            <a:effectLst/>
          </c:spPr>
          <c:marker>
            <c:symbol val="circle"/>
            <c:size val="6"/>
            <c:spPr>
              <a:solidFill>
                <a:schemeClr val="accent1"/>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l-GR"/>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D$23:$D$30</c:f>
              <c:strCache>
                <c:ptCount val="8"/>
                <c:pt idx="0">
                  <c:v>0.0</c:v>
                </c:pt>
                <c:pt idx="1">
                  <c:v>1.0</c:v>
                </c:pt>
                <c:pt idx="2">
                  <c:v>2.0</c:v>
                </c:pt>
                <c:pt idx="3">
                  <c:v>3.0</c:v>
                </c:pt>
                <c:pt idx="4">
                  <c:v>4.0</c:v>
                </c:pt>
                <c:pt idx="5">
                  <c:v>5.0</c:v>
                </c:pt>
                <c:pt idx="6">
                  <c:v>6.0</c:v>
                </c:pt>
                <c:pt idx="7">
                  <c:v>7.0</c:v>
                </c:pt>
              </c:strCache>
            </c:strRef>
          </c:cat>
          <c:val>
            <c:numRef>
              <c:f>Sheet1!$G$23:$G$30</c:f>
              <c:numCache>
                <c:formatCode>General</c:formatCode>
                <c:ptCount val="8"/>
                <c:pt idx="0">
                  <c:v>0</c:v>
                </c:pt>
                <c:pt idx="1">
                  <c:v>30</c:v>
                </c:pt>
                <c:pt idx="2">
                  <c:v>808</c:v>
                </c:pt>
                <c:pt idx="3">
                  <c:v>11745</c:v>
                </c:pt>
                <c:pt idx="4">
                  <c:v>26165</c:v>
                </c:pt>
                <c:pt idx="5">
                  <c:v>37719</c:v>
                </c:pt>
                <c:pt idx="6">
                  <c:v>67276</c:v>
                </c:pt>
                <c:pt idx="7">
                  <c:v>85459</c:v>
                </c:pt>
              </c:numCache>
            </c:numRef>
          </c:val>
          <c:smooth val="0"/>
        </c:ser>
        <c:dLbls>
          <c:dLblPos val="t"/>
          <c:showLegendKey val="0"/>
          <c:showVal val="1"/>
          <c:showCatName val="0"/>
          <c:showSerName val="0"/>
          <c:showPercent val="0"/>
          <c:showBubbleSize val="0"/>
        </c:dLbls>
        <c:marker val="1"/>
        <c:smooth val="0"/>
        <c:axId val="533282672"/>
        <c:axId val="533283064"/>
      </c:lineChart>
      <c:catAx>
        <c:axId val="533282672"/>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en-GB"/>
                  <a:t>Appearance</a:t>
                </a:r>
                <a:r>
                  <a:rPr lang="en-GB" baseline="0"/>
                  <a:t> %</a:t>
                </a:r>
                <a:endParaRPr lang="en-GB"/>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533283064"/>
        <c:crosses val="autoZero"/>
        <c:auto val="1"/>
        <c:lblAlgn val="ctr"/>
        <c:lblOffset val="100"/>
        <c:noMultiLvlLbl val="0"/>
      </c:catAx>
      <c:valAx>
        <c:axId val="533283064"/>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en-GB"/>
                  <a:t>RSS</a:t>
                </a:r>
                <a:r>
                  <a:rPr lang="en-GB" baseline="0"/>
                  <a:t>-log Lines Skipped</a:t>
                </a:r>
                <a:endParaRPr lang="en-GB"/>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5332826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Valid</a:t>
            </a:r>
            <a:r>
              <a:rPr lang="en-GB" baseline="0"/>
              <a:t> APs vs RSS-log Lines (108138 Lines)</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l-GR"/>
        </a:p>
      </c:txPr>
    </c:title>
    <c:autoTitleDeleted val="0"/>
    <c:plotArea>
      <c:layout/>
      <c:lineChart>
        <c:grouping val="standard"/>
        <c:varyColors val="0"/>
        <c:ser>
          <c:idx val="0"/>
          <c:order val="0"/>
          <c:tx>
            <c:strRef>
              <c:f>Sheet1!$E$51</c:f>
              <c:strCache>
                <c:ptCount val="1"/>
                <c:pt idx="0">
                  <c:v>Valid Ap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horzOverflow="clip" vert="horz" wrap="square" lIns="38100" tIns="0" rIns="38100" bIns="0" anchor="t" anchorCtr="0">
                <a:spAutoFit/>
              </a:bodyPr>
              <a:lstStyle/>
              <a:p>
                <a:pPr>
                  <a:defRPr sz="900" b="0" i="0" u="none" strike="noStrike" kern="1200" baseline="0">
                    <a:ln w="3175">
                      <a:noFill/>
                    </a:ln>
                    <a:solidFill>
                      <a:schemeClr val="tx1"/>
                    </a:solidFill>
                    <a:effectLst>
                      <a:glow rad="228600">
                        <a:schemeClr val="accent1">
                          <a:satMod val="175000"/>
                          <a:alpha val="40000"/>
                        </a:schemeClr>
                      </a:glow>
                    </a:effectLst>
                    <a:latin typeface="+mn-lt"/>
                    <a:ea typeface="+mn-ea"/>
                    <a:cs typeface="+mn-cs"/>
                  </a:defRPr>
                </a:pPr>
                <a:endParaRPr lang="el-GR"/>
              </a:p>
            </c:txPr>
            <c:dLblPos val="ct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cap="flat" cmpd="sng" algn="ctr">
                      <a:solidFill>
                        <a:schemeClr val="tx1">
                          <a:lumMod val="35000"/>
                          <a:lumOff val="65000"/>
                        </a:schemeClr>
                      </a:solidFill>
                      <a:round/>
                    </a:ln>
                    <a:effectLst/>
                  </c:spPr>
                </c15:leaderLines>
              </c:ext>
            </c:extLst>
          </c:dLbls>
          <c:cat>
            <c:strRef>
              <c:f>Sheet1!$D$52:$D$73</c:f>
              <c:strCache>
                <c:ptCount val="22"/>
                <c:pt idx="0">
                  <c:v>0</c:v>
                </c:pt>
                <c:pt idx="1">
                  <c:v>10,00%</c:v>
                </c:pt>
                <c:pt idx="2">
                  <c:v>15,00%</c:v>
                </c:pt>
                <c:pt idx="3">
                  <c:v>20,00%</c:v>
                </c:pt>
                <c:pt idx="4">
                  <c:v>25,00%</c:v>
                </c:pt>
                <c:pt idx="5">
                  <c:v>30,00%</c:v>
                </c:pt>
                <c:pt idx="6">
                  <c:v>35,00%</c:v>
                </c:pt>
                <c:pt idx="7">
                  <c:v>40,00%</c:v>
                </c:pt>
                <c:pt idx="8">
                  <c:v>45,00%</c:v>
                </c:pt>
                <c:pt idx="10">
                  <c:v>5</c:v>
                </c:pt>
                <c:pt idx="11">
                  <c:v>10</c:v>
                </c:pt>
                <c:pt idx="12">
                  <c:v>15</c:v>
                </c:pt>
                <c:pt idx="13">
                  <c:v>20</c:v>
                </c:pt>
                <c:pt idx="15">
                  <c:v>1.0</c:v>
                </c:pt>
                <c:pt idx="16">
                  <c:v>2.0</c:v>
                </c:pt>
                <c:pt idx="17">
                  <c:v>3.0</c:v>
                </c:pt>
                <c:pt idx="18">
                  <c:v>4.0</c:v>
                </c:pt>
                <c:pt idx="19">
                  <c:v>5.0</c:v>
                </c:pt>
                <c:pt idx="20">
                  <c:v>6.0</c:v>
                </c:pt>
                <c:pt idx="21">
                  <c:v>7.0</c:v>
                </c:pt>
              </c:strCache>
            </c:strRef>
          </c:cat>
          <c:val>
            <c:numRef>
              <c:f>Sheet1!$E$52:$E$73</c:f>
              <c:numCache>
                <c:formatCode>General</c:formatCode>
                <c:ptCount val="22"/>
                <c:pt idx="0">
                  <c:v>87</c:v>
                </c:pt>
                <c:pt idx="1">
                  <c:v>77</c:v>
                </c:pt>
                <c:pt idx="2">
                  <c:v>75</c:v>
                </c:pt>
                <c:pt idx="3">
                  <c:v>75</c:v>
                </c:pt>
                <c:pt idx="4">
                  <c:v>72</c:v>
                </c:pt>
                <c:pt idx="5">
                  <c:v>69</c:v>
                </c:pt>
                <c:pt idx="6">
                  <c:v>67</c:v>
                </c:pt>
                <c:pt idx="7">
                  <c:v>66</c:v>
                </c:pt>
                <c:pt idx="8">
                  <c:v>62</c:v>
                </c:pt>
                <c:pt idx="10">
                  <c:v>76</c:v>
                </c:pt>
                <c:pt idx="11">
                  <c:v>57</c:v>
                </c:pt>
                <c:pt idx="12">
                  <c:v>42</c:v>
                </c:pt>
                <c:pt idx="13">
                  <c:v>29</c:v>
                </c:pt>
                <c:pt idx="15">
                  <c:v>80</c:v>
                </c:pt>
                <c:pt idx="16">
                  <c:v>62</c:v>
                </c:pt>
                <c:pt idx="17">
                  <c:v>36</c:v>
                </c:pt>
                <c:pt idx="18">
                  <c:v>23</c:v>
                </c:pt>
                <c:pt idx="19">
                  <c:v>19</c:v>
                </c:pt>
                <c:pt idx="20">
                  <c:v>9</c:v>
                </c:pt>
                <c:pt idx="21">
                  <c:v>4</c:v>
                </c:pt>
              </c:numCache>
            </c:numRef>
          </c:val>
          <c:smooth val="0"/>
        </c:ser>
        <c:dLbls>
          <c:dLblPos val="t"/>
          <c:showLegendKey val="0"/>
          <c:showVal val="1"/>
          <c:showCatName val="0"/>
          <c:showSerName val="0"/>
          <c:showPercent val="0"/>
          <c:showBubbleSize val="0"/>
        </c:dLbls>
        <c:marker val="1"/>
        <c:smooth val="0"/>
        <c:axId val="381838000"/>
        <c:axId val="381837216"/>
      </c:lineChart>
      <c:lineChart>
        <c:grouping val="standard"/>
        <c:varyColors val="0"/>
        <c:ser>
          <c:idx val="1"/>
          <c:order val="1"/>
          <c:tx>
            <c:strRef>
              <c:f>Sheet1!$F$51</c:f>
              <c:strCache>
                <c:ptCount val="1"/>
                <c:pt idx="0">
                  <c:v>RSS-log Lines Skipped</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l-GR"/>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D$52:$D$73</c:f>
              <c:strCache>
                <c:ptCount val="22"/>
                <c:pt idx="0">
                  <c:v>0</c:v>
                </c:pt>
                <c:pt idx="1">
                  <c:v>10,00%</c:v>
                </c:pt>
                <c:pt idx="2">
                  <c:v>15,00%</c:v>
                </c:pt>
                <c:pt idx="3">
                  <c:v>20,00%</c:v>
                </c:pt>
                <c:pt idx="4">
                  <c:v>25,00%</c:v>
                </c:pt>
                <c:pt idx="5">
                  <c:v>30,00%</c:v>
                </c:pt>
                <c:pt idx="6">
                  <c:v>35,00%</c:v>
                </c:pt>
                <c:pt idx="7">
                  <c:v>40,00%</c:v>
                </c:pt>
                <c:pt idx="8">
                  <c:v>45,00%</c:v>
                </c:pt>
                <c:pt idx="10">
                  <c:v>5</c:v>
                </c:pt>
                <c:pt idx="11">
                  <c:v>10</c:v>
                </c:pt>
                <c:pt idx="12">
                  <c:v>15</c:v>
                </c:pt>
                <c:pt idx="13">
                  <c:v>20</c:v>
                </c:pt>
                <c:pt idx="15">
                  <c:v>1.0</c:v>
                </c:pt>
                <c:pt idx="16">
                  <c:v>2.0</c:v>
                </c:pt>
                <c:pt idx="17">
                  <c:v>3.0</c:v>
                </c:pt>
                <c:pt idx="18">
                  <c:v>4.0</c:v>
                </c:pt>
                <c:pt idx="19">
                  <c:v>5.0</c:v>
                </c:pt>
                <c:pt idx="20">
                  <c:v>6.0</c:v>
                </c:pt>
                <c:pt idx="21">
                  <c:v>7.0</c:v>
                </c:pt>
              </c:strCache>
            </c:strRef>
          </c:cat>
          <c:val>
            <c:numRef>
              <c:f>Sheet1!$F$52:$F$73</c:f>
              <c:numCache>
                <c:formatCode>General</c:formatCode>
                <c:ptCount val="22"/>
                <c:pt idx="0">
                  <c:v>0</c:v>
                </c:pt>
                <c:pt idx="1">
                  <c:v>40</c:v>
                </c:pt>
                <c:pt idx="2">
                  <c:v>60</c:v>
                </c:pt>
                <c:pt idx="3">
                  <c:v>60</c:v>
                </c:pt>
                <c:pt idx="4">
                  <c:v>129</c:v>
                </c:pt>
                <c:pt idx="5">
                  <c:v>208</c:v>
                </c:pt>
                <c:pt idx="6">
                  <c:v>272</c:v>
                </c:pt>
                <c:pt idx="7">
                  <c:v>308</c:v>
                </c:pt>
                <c:pt idx="8">
                  <c:v>476</c:v>
                </c:pt>
                <c:pt idx="10">
                  <c:v>50</c:v>
                </c:pt>
                <c:pt idx="11">
                  <c:v>857</c:v>
                </c:pt>
                <c:pt idx="12">
                  <c:v>5197</c:v>
                </c:pt>
                <c:pt idx="13">
                  <c:v>16944</c:v>
                </c:pt>
                <c:pt idx="15">
                  <c:v>30</c:v>
                </c:pt>
                <c:pt idx="16">
                  <c:v>808</c:v>
                </c:pt>
                <c:pt idx="17">
                  <c:v>11745</c:v>
                </c:pt>
                <c:pt idx="18">
                  <c:v>26165</c:v>
                </c:pt>
                <c:pt idx="19">
                  <c:v>37719</c:v>
                </c:pt>
                <c:pt idx="20">
                  <c:v>67276</c:v>
                </c:pt>
                <c:pt idx="21">
                  <c:v>85459</c:v>
                </c:pt>
              </c:numCache>
            </c:numRef>
          </c:val>
          <c:smooth val="0"/>
        </c:ser>
        <c:dLbls>
          <c:dLblPos val="t"/>
          <c:showLegendKey val="0"/>
          <c:showVal val="1"/>
          <c:showCatName val="0"/>
          <c:showSerName val="0"/>
          <c:showPercent val="0"/>
          <c:showBubbleSize val="0"/>
        </c:dLbls>
        <c:marker val="1"/>
        <c:smooth val="0"/>
        <c:axId val="381834864"/>
        <c:axId val="381837608"/>
      </c:lineChart>
      <c:catAx>
        <c:axId val="3818380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ll</a:t>
                </a:r>
                <a:r>
                  <a:rPr lang="en-GB" baseline="0"/>
                  <a:t> parameters with their possible values</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381837216"/>
        <c:crosses val="autoZero"/>
        <c:auto val="1"/>
        <c:lblAlgn val="ctr"/>
        <c:lblOffset val="100"/>
        <c:noMultiLvlLbl val="0"/>
      </c:catAx>
      <c:valAx>
        <c:axId val="3818372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Valid AP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381838000"/>
        <c:crosses val="autoZero"/>
        <c:crossBetween val="between"/>
      </c:valAx>
      <c:valAx>
        <c:axId val="381837608"/>
        <c:scaling>
          <c:logBase val="10"/>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SS-log</a:t>
                </a:r>
                <a:r>
                  <a:rPr lang="en-GB" baseline="0"/>
                  <a:t> Lines Skipped (Log-scal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381834864"/>
        <c:crosses val="max"/>
        <c:crossBetween val="between"/>
      </c:valAx>
      <c:catAx>
        <c:axId val="381834864"/>
        <c:scaling>
          <c:orientation val="minMax"/>
        </c:scaling>
        <c:delete val="1"/>
        <c:axPos val="b"/>
        <c:numFmt formatCode="General" sourceLinked="1"/>
        <c:majorTickMark val="out"/>
        <c:minorTickMark val="none"/>
        <c:tickLblPos val="nextTo"/>
        <c:crossAx val="381837608"/>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Ba00</b:Tag>
    <b:SourceType>ConferenceProceedings</b:SourceType>
    <b:Guid>{E691ABFF-1435-4DF1-B042-B4313263F456}</b:Guid>
    <b:Author>
      <b:Author>
        <b:NameList>
          <b:Person>
            <b:Last>Padmanabhan</b:Last>
            <b:First>P.</b:First>
            <b:Middle>Bahl and V. N.</b:Middle>
          </b:Person>
        </b:NameList>
      </b:Author>
    </b:Author>
    <b:Title>"RADAR: An RF-Based In-Building User Location and Tracking System"</b:Title>
    <b:Year>2000</b:Year>
    <b:ConferenceName>Proc. IEEE Infocom</b:ConferenceName>
    <b:RefOrder>1</b:RefOrder>
  </b:Source>
  <b:Source>
    <b:Tag>Ger14</b:Tag>
    <b:SourceType>ConferenceProceedings</b:SourceType>
    <b:Guid>{66DA7B8D-2ACD-404B-AD01-DD92554447B0}</b:Guid>
    <b:Author>
      <b:Author>
        <b:NameList>
          <b:Person>
            <b:Last>Gergely Biczok</b:Last>
            <b:First>Santiago</b:First>
            <b:Middle>Diez Martinez, Thomas Jelle, John Krogstie</b:Middle>
          </b:Person>
        </b:NameList>
      </b:Author>
    </b:Author>
    <b:Title>Navigating MazeMap: indoor human mobility, spatio-logical ties and future potential</b:Title>
    <b:Year>2014</b:Year>
    <b:RefOrder>2</b:RefOrder>
  </b:Source>
</b:Sources>
</file>

<file path=customXml/itemProps1.xml><?xml version="1.0" encoding="utf-8"?>
<ds:datastoreItem xmlns:ds="http://schemas.openxmlformats.org/officeDocument/2006/customXml" ds:itemID="{90F97A27-9AED-40F1-A420-C314F40CD0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19</Pages>
  <Words>4415</Words>
  <Characters>23842</Characters>
  <Application>Microsoft Office Word</Application>
  <DocSecurity>0</DocSecurity>
  <Lines>198</Lines>
  <Paragraphs>56</Paragraphs>
  <ScaleCrop>false</ScaleCrop>
  <HeadingPairs>
    <vt:vector size="2" baseType="variant">
      <vt:variant>
        <vt:lpstr>Title</vt:lpstr>
      </vt:variant>
      <vt:variant>
        <vt:i4>1</vt:i4>
      </vt:variant>
    </vt:vector>
  </HeadingPairs>
  <TitlesOfParts>
    <vt:vector size="1" baseType="lpstr">
      <vt:lpstr>Oxford-MSc thesis</vt:lpstr>
    </vt:vector>
  </TitlesOfParts>
  <Company>ucy</Company>
  <LinksUpToDate>false</LinksUpToDate>
  <CharactersWithSpaces>282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xford-MSc thesis</dc:title>
  <dc:subject/>
  <dc:creator>Lambros Petrou</dc:creator>
  <cp:keywords>oxford, thesis, msc</cp:keywords>
  <dc:description/>
  <cp:lastModifiedBy>Lambros Petrou</cp:lastModifiedBy>
  <cp:revision>8</cp:revision>
  <cp:lastPrinted>2014-05-30T09:45:00Z</cp:lastPrinted>
  <dcterms:created xsi:type="dcterms:W3CDTF">2015-08-30T11:17:00Z</dcterms:created>
  <dcterms:modified xsi:type="dcterms:W3CDTF">2015-08-30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hTWTazvO"/&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